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E26F76" w14:textId="3EEBA950" w:rsidR="00220038" w:rsidRPr="00630B5B" w:rsidRDefault="00FB423C" w:rsidP="00CF1AF7">
      <w:pPr>
        <w:pStyle w:val="Heading1"/>
        <w:spacing w:before="0"/>
      </w:pPr>
      <w:bookmarkStart w:id="0" w:name="_GoBack"/>
      <w:r w:rsidRPr="00630B5B">
        <w:t>European mental health</w:t>
      </w:r>
      <w:r w:rsidR="001841C3">
        <w:t xml:space="preserve"> </w:t>
      </w:r>
      <w:r w:rsidR="00C673AD" w:rsidRPr="00630B5B">
        <w:t>research</w:t>
      </w:r>
      <w:r w:rsidR="009B18D7">
        <w:t xml:space="preserve"> resources</w:t>
      </w:r>
      <w:r w:rsidR="00C673AD" w:rsidRPr="00630B5B">
        <w:t xml:space="preserve">: </w:t>
      </w:r>
      <w:r w:rsidR="007E77EA" w:rsidRPr="00630B5B">
        <w:t xml:space="preserve">picture and </w:t>
      </w:r>
      <w:r w:rsidRPr="00630B5B">
        <w:t>recommendations of the ROAMER project</w:t>
      </w:r>
    </w:p>
    <w:bookmarkEnd w:id="0"/>
    <w:p w14:paraId="0BDAF676" w14:textId="0A50DB7B" w:rsidR="003D4D47" w:rsidRDefault="003D4D47" w:rsidP="000406D2">
      <w:pPr>
        <w:rPr>
          <w:shd w:val="clear" w:color="auto" w:fill="FFFFFF"/>
        </w:rPr>
      </w:pPr>
      <w:r w:rsidRPr="00630B5B">
        <w:rPr>
          <w:color w:val="222222"/>
          <w:shd w:val="clear" w:color="auto" w:fill="FFFFFF"/>
        </w:rPr>
        <w:t xml:space="preserve">Jean-Baptiste </w:t>
      </w:r>
      <w:proofErr w:type="spellStart"/>
      <w:r w:rsidRPr="00630B5B">
        <w:rPr>
          <w:color w:val="222222"/>
          <w:shd w:val="clear" w:color="auto" w:fill="FFFFFF"/>
        </w:rPr>
        <w:t>Hazo</w:t>
      </w:r>
      <w:proofErr w:type="spellEnd"/>
      <w:r w:rsidR="0074280B">
        <w:rPr>
          <w:color w:val="222222"/>
          <w:shd w:val="clear" w:color="auto" w:fill="FFFFFF"/>
        </w:rPr>
        <w:t>*</w:t>
      </w:r>
      <w:r w:rsidRPr="00DA76C8">
        <w:rPr>
          <w:vertAlign w:val="superscript"/>
        </w:rPr>
        <w:t>1 2 3</w:t>
      </w:r>
      <w:r w:rsidR="00CF1AF7">
        <w:rPr>
          <w:vertAlign w:val="superscript"/>
        </w:rPr>
        <w:t xml:space="preserve"> 4</w:t>
      </w:r>
      <w:r w:rsidR="00D77CE8">
        <w:rPr>
          <w:vertAlign w:val="superscript"/>
        </w:rPr>
        <w:t xml:space="preserve"> </w:t>
      </w:r>
      <w:r w:rsidRPr="00DA76C8">
        <w:rPr>
          <w:color w:val="222222"/>
          <w:shd w:val="clear" w:color="auto" w:fill="FFFFFF"/>
        </w:rPr>
        <w:t xml:space="preserve">, Matthias </w:t>
      </w:r>
      <w:proofErr w:type="spellStart"/>
      <w:r w:rsidRPr="00DA76C8">
        <w:rPr>
          <w:color w:val="222222"/>
          <w:shd w:val="clear" w:color="auto" w:fill="FFFFFF"/>
        </w:rPr>
        <w:t>Brunn</w:t>
      </w:r>
      <w:proofErr w:type="spellEnd"/>
      <w:r w:rsidR="0074280B">
        <w:rPr>
          <w:color w:val="222222"/>
          <w:shd w:val="clear" w:color="auto" w:fill="FFFFFF"/>
        </w:rPr>
        <w:t>*</w:t>
      </w:r>
      <w:r w:rsidRPr="00DA76C8">
        <w:rPr>
          <w:vertAlign w:val="superscript"/>
        </w:rPr>
        <w:t>1 2 3</w:t>
      </w:r>
      <w:r w:rsidRPr="00DA76C8">
        <w:rPr>
          <w:shd w:val="clear" w:color="auto" w:fill="FFFFFF"/>
        </w:rPr>
        <w:t xml:space="preserve">, </w:t>
      </w:r>
      <w:proofErr w:type="spellStart"/>
      <w:r w:rsidR="001F6034">
        <w:rPr>
          <w:shd w:val="clear" w:color="auto" w:fill="FFFFFF"/>
        </w:rPr>
        <w:t>Til</w:t>
      </w:r>
      <w:proofErr w:type="spellEnd"/>
      <w:r w:rsidR="001F6034">
        <w:rPr>
          <w:shd w:val="clear" w:color="auto" w:fill="FFFFFF"/>
        </w:rPr>
        <w:t xml:space="preserve"> Wikes</w:t>
      </w:r>
      <w:r w:rsidR="00CF1AF7">
        <w:rPr>
          <w:shd w:val="clear" w:color="auto" w:fill="FFFFFF"/>
          <w:vertAlign w:val="superscript"/>
        </w:rPr>
        <w:t>5</w:t>
      </w:r>
      <w:r w:rsidR="001F6034">
        <w:rPr>
          <w:shd w:val="clear" w:color="auto" w:fill="FFFFFF"/>
        </w:rPr>
        <w:t>, David M</w:t>
      </w:r>
      <w:r w:rsidR="000406D2">
        <w:rPr>
          <w:shd w:val="clear" w:color="auto" w:fill="FFFFFF"/>
        </w:rPr>
        <w:t>cDaid</w:t>
      </w:r>
      <w:r w:rsidR="00CF1AF7">
        <w:rPr>
          <w:shd w:val="clear" w:color="auto" w:fill="FFFFFF"/>
          <w:vertAlign w:val="superscript"/>
        </w:rPr>
        <w:t>6</w:t>
      </w:r>
      <w:r w:rsidR="000406D2">
        <w:rPr>
          <w:shd w:val="clear" w:color="auto" w:fill="FFFFFF"/>
        </w:rPr>
        <w:t xml:space="preserve">, </w:t>
      </w:r>
      <w:r w:rsidR="00EB15FB" w:rsidRPr="00DA76C8">
        <w:rPr>
          <w:shd w:val="clear" w:color="auto" w:fill="FFFFFF"/>
        </w:rPr>
        <w:t>Maya Dorsey</w:t>
      </w:r>
      <w:r w:rsidR="003F4742" w:rsidRPr="00DA76C8">
        <w:rPr>
          <w:vertAlign w:val="superscript"/>
        </w:rPr>
        <w:t>1 2 3</w:t>
      </w:r>
      <w:r w:rsidR="008B16C7">
        <w:rPr>
          <w:shd w:val="clear" w:color="auto" w:fill="FFFFFF"/>
        </w:rPr>
        <w:t>,</w:t>
      </w:r>
      <w:r w:rsidR="00107B8A" w:rsidRPr="00630B5B">
        <w:rPr>
          <w:shd w:val="clear" w:color="auto" w:fill="FFFFFF"/>
        </w:rPr>
        <w:t xml:space="preserve"> Jacques Demotes</w:t>
      </w:r>
      <w:r w:rsidR="000D5EA6" w:rsidRPr="00630B5B">
        <w:rPr>
          <w:shd w:val="clear" w:color="auto" w:fill="FFFFFF"/>
        </w:rPr>
        <w:t>-Mainard</w:t>
      </w:r>
      <w:r w:rsidR="00CF1AF7">
        <w:rPr>
          <w:shd w:val="clear" w:color="auto" w:fill="FFFFFF"/>
          <w:vertAlign w:val="superscript"/>
        </w:rPr>
        <w:t>7</w:t>
      </w:r>
      <w:r w:rsidR="00107B8A" w:rsidRPr="00630B5B">
        <w:rPr>
          <w:shd w:val="clear" w:color="auto" w:fill="FFFFFF"/>
        </w:rPr>
        <w:t xml:space="preserve">, </w:t>
      </w:r>
      <w:r w:rsidR="001F6034" w:rsidRPr="001F6034">
        <w:rPr>
          <w:shd w:val="clear" w:color="auto" w:fill="FFFFFF"/>
        </w:rPr>
        <w:t>Christina M. van der Feltz-Cornelis</w:t>
      </w:r>
      <w:r w:rsidR="008B16C7">
        <w:rPr>
          <w:shd w:val="clear" w:color="auto" w:fill="FFFFFF"/>
          <w:vertAlign w:val="superscript"/>
        </w:rPr>
        <w:t>8</w:t>
      </w:r>
      <w:r w:rsidR="00CF1AF7">
        <w:rPr>
          <w:shd w:val="clear" w:color="auto" w:fill="FFFFFF"/>
          <w:vertAlign w:val="superscript"/>
        </w:rPr>
        <w:t xml:space="preserve"> 9</w:t>
      </w:r>
      <w:r w:rsidR="008B16C7">
        <w:rPr>
          <w:shd w:val="clear" w:color="auto" w:fill="FFFFFF"/>
        </w:rPr>
        <w:t>,</w:t>
      </w:r>
      <w:r w:rsidR="001F6034" w:rsidRPr="001F6034">
        <w:rPr>
          <w:shd w:val="clear" w:color="auto" w:fill="FFFFFF"/>
        </w:rPr>
        <w:t xml:space="preserve"> </w:t>
      </w:r>
      <w:r w:rsidR="001F6034" w:rsidRPr="000406D2">
        <w:rPr>
          <w:shd w:val="clear" w:color="auto" w:fill="FFFFFF"/>
        </w:rPr>
        <w:t>Kristian Wahlbeck</w:t>
      </w:r>
      <w:r w:rsidR="00CF1AF7">
        <w:rPr>
          <w:shd w:val="clear" w:color="auto" w:fill="FFFFFF"/>
          <w:vertAlign w:val="superscript"/>
        </w:rPr>
        <w:t>10</w:t>
      </w:r>
      <w:r w:rsidR="001F6034">
        <w:rPr>
          <w:shd w:val="clear" w:color="auto" w:fill="FFFFFF"/>
        </w:rPr>
        <w:t>,</w:t>
      </w:r>
      <w:r w:rsidR="001F6034" w:rsidRPr="000406D2">
        <w:rPr>
          <w:shd w:val="clear" w:color="auto" w:fill="FFFFFF"/>
        </w:rPr>
        <w:t xml:space="preserve"> </w:t>
      </w:r>
      <w:r w:rsidR="000406D2" w:rsidRPr="000406D2">
        <w:rPr>
          <w:shd w:val="clear" w:color="auto" w:fill="FFFFFF"/>
        </w:rPr>
        <w:t>Susanne Knappe</w:t>
      </w:r>
      <w:r w:rsidR="00CF1AF7">
        <w:rPr>
          <w:shd w:val="clear" w:color="auto" w:fill="FFFFFF"/>
          <w:vertAlign w:val="superscript"/>
        </w:rPr>
        <w:t>11</w:t>
      </w:r>
      <w:r w:rsidR="000406D2">
        <w:rPr>
          <w:shd w:val="clear" w:color="auto" w:fill="FFFFFF"/>
        </w:rPr>
        <w:t xml:space="preserve">, </w:t>
      </w:r>
      <w:r w:rsidR="000406D2" w:rsidRPr="000406D2">
        <w:rPr>
          <w:shd w:val="clear" w:color="auto" w:fill="FFFFFF"/>
        </w:rPr>
        <w:t>Andreas Meyer-Lindenberg</w:t>
      </w:r>
      <w:r w:rsidR="00CF1AF7">
        <w:rPr>
          <w:shd w:val="clear" w:color="auto" w:fill="FFFFFF"/>
          <w:vertAlign w:val="superscript"/>
        </w:rPr>
        <w:t>12</w:t>
      </w:r>
      <w:r w:rsidR="000406D2">
        <w:rPr>
          <w:shd w:val="clear" w:color="auto" w:fill="FFFFFF"/>
        </w:rPr>
        <w:t xml:space="preserve">, </w:t>
      </w:r>
      <w:r w:rsidRPr="00630B5B">
        <w:rPr>
          <w:shd w:val="clear" w:color="auto" w:fill="FFFFFF"/>
        </w:rPr>
        <w:t>Carla Obradors</w:t>
      </w:r>
      <w:r w:rsidR="00ED0F15">
        <w:rPr>
          <w:shd w:val="clear" w:color="auto" w:fill="FFFFFF"/>
        </w:rPr>
        <w:t>-</w:t>
      </w:r>
      <w:r w:rsidRPr="00630B5B">
        <w:rPr>
          <w:shd w:val="clear" w:color="auto" w:fill="FFFFFF"/>
        </w:rPr>
        <w:t>Tarragó</w:t>
      </w:r>
      <w:r w:rsidR="00CF1AF7">
        <w:rPr>
          <w:shd w:val="clear" w:color="auto" w:fill="FFFFFF"/>
          <w:vertAlign w:val="superscript"/>
        </w:rPr>
        <w:t>13</w:t>
      </w:r>
      <w:r w:rsidRPr="00630B5B">
        <w:rPr>
          <w:shd w:val="clear" w:color="auto" w:fill="FFFFFF"/>
        </w:rPr>
        <w:t>, Josep Maria Haro</w:t>
      </w:r>
      <w:r w:rsidR="00854749" w:rsidRPr="00854749">
        <w:rPr>
          <w:shd w:val="clear" w:color="auto" w:fill="FFFFFF"/>
          <w:vertAlign w:val="superscript"/>
        </w:rPr>
        <w:t>13</w:t>
      </w:r>
      <w:r w:rsidR="00CF1AF7">
        <w:rPr>
          <w:shd w:val="clear" w:color="auto" w:fill="FFFFFF"/>
          <w:vertAlign w:val="superscript"/>
        </w:rPr>
        <w:t xml:space="preserve"> 14</w:t>
      </w:r>
      <w:r w:rsidRPr="00630B5B">
        <w:rPr>
          <w:shd w:val="clear" w:color="auto" w:fill="FFFFFF"/>
        </w:rPr>
        <w:t xml:space="preserve">, </w:t>
      </w:r>
      <w:r w:rsidR="001568CE" w:rsidRPr="00DA76C8">
        <w:rPr>
          <w:shd w:val="clear" w:color="auto" w:fill="FFFFFF"/>
        </w:rPr>
        <w:t>Marion Leboyer</w:t>
      </w:r>
      <w:r w:rsidR="001568CE" w:rsidRPr="00630B5B">
        <w:rPr>
          <w:shd w:val="clear" w:color="auto" w:fill="FFFFFF"/>
          <w:vertAlign w:val="superscript"/>
        </w:rPr>
        <w:t>3</w:t>
      </w:r>
      <w:r w:rsidR="00854749">
        <w:rPr>
          <w:shd w:val="clear" w:color="auto" w:fill="FFFFFF"/>
          <w:vertAlign w:val="superscript"/>
        </w:rPr>
        <w:t xml:space="preserve"> 1</w:t>
      </w:r>
      <w:r w:rsidR="00CF1AF7">
        <w:rPr>
          <w:vertAlign w:val="superscript"/>
        </w:rPr>
        <w:t>5</w:t>
      </w:r>
      <w:r w:rsidR="001568CE" w:rsidRPr="00630B5B">
        <w:rPr>
          <w:vertAlign w:val="superscript"/>
        </w:rPr>
        <w:t xml:space="preserve"> </w:t>
      </w:r>
      <w:r>
        <w:rPr>
          <w:vertAlign w:val="superscript"/>
        </w:rPr>
        <w:t xml:space="preserve">, </w:t>
      </w:r>
      <w:r w:rsidRPr="00630B5B">
        <w:rPr>
          <w:shd w:val="clear" w:color="auto" w:fill="FFFFFF"/>
        </w:rPr>
        <w:t xml:space="preserve">Karine </w:t>
      </w:r>
      <w:r w:rsidR="009A73DD">
        <w:rPr>
          <w:shd w:val="clear" w:color="auto" w:fill="FFFFFF"/>
        </w:rPr>
        <w:t>Ch</w:t>
      </w:r>
      <w:r w:rsidRPr="00630B5B">
        <w:rPr>
          <w:shd w:val="clear" w:color="auto" w:fill="FFFFFF"/>
        </w:rPr>
        <w:t>evreul</w:t>
      </w:r>
      <w:r w:rsidRPr="00630B5B">
        <w:rPr>
          <w:vertAlign w:val="superscript"/>
        </w:rPr>
        <w:t>1 2</w:t>
      </w:r>
      <w:r w:rsidRPr="00630B5B">
        <w:rPr>
          <w:shd w:val="clear" w:color="auto" w:fill="FFFFFF"/>
        </w:rPr>
        <w:t xml:space="preserve"> and the Roamer consortium</w:t>
      </w:r>
      <w:r w:rsidR="00CF1AF7">
        <w:rPr>
          <w:shd w:val="clear" w:color="auto" w:fill="FFFFFF"/>
          <w:vertAlign w:val="superscript"/>
        </w:rPr>
        <w:t>16</w:t>
      </w:r>
      <w:r w:rsidR="001A746C" w:rsidRPr="00630B5B">
        <w:rPr>
          <w:shd w:val="clear" w:color="auto" w:fill="FFFFFF"/>
        </w:rPr>
        <w:t>.</w:t>
      </w:r>
    </w:p>
    <w:p w14:paraId="6A2DB241" w14:textId="77777777" w:rsidR="0074280B" w:rsidRPr="008C3263" w:rsidRDefault="0074280B" w:rsidP="004F7299">
      <w:pPr>
        <w:tabs>
          <w:tab w:val="left" w:pos="3563"/>
        </w:tabs>
        <w:rPr>
          <w:i/>
          <w:shd w:val="clear" w:color="auto" w:fill="FFFFFF"/>
        </w:rPr>
      </w:pPr>
      <w:r w:rsidRPr="008C3263">
        <w:rPr>
          <w:shd w:val="clear" w:color="auto" w:fill="FFFFFF"/>
        </w:rPr>
        <w:t>*</w:t>
      </w:r>
      <w:r w:rsidR="007B34E3" w:rsidRPr="008C3263">
        <w:rPr>
          <w:i/>
          <w:shd w:val="clear" w:color="auto" w:fill="FFFFFF"/>
        </w:rPr>
        <w:t>Both authors contributed equally</w:t>
      </w:r>
    </w:p>
    <w:p w14:paraId="761C59F3" w14:textId="77777777" w:rsidR="005B2E0B" w:rsidRPr="008C3263" w:rsidRDefault="007B34E3" w:rsidP="00DB4220">
      <w:pPr>
        <w:rPr>
          <w:shd w:val="clear" w:color="auto" w:fill="FFFFFF"/>
        </w:rPr>
      </w:pPr>
      <w:r w:rsidRPr="008C3263">
        <w:rPr>
          <w:shd w:val="clear" w:color="auto" w:fill="FFFFFF"/>
          <w:vertAlign w:val="superscript"/>
        </w:rPr>
        <w:t>1</w:t>
      </w:r>
      <w:r w:rsidR="00B6215A" w:rsidRPr="008C3263">
        <w:rPr>
          <w:u w:color="000000"/>
          <w:lang w:eastAsia="fr-FR"/>
        </w:rPr>
        <w:t xml:space="preserve"> ECEVE, UMRS 1123, Université Paris Diderot, Sorbonne Paris Cité, INSERM, Paris, France</w:t>
      </w:r>
    </w:p>
    <w:p w14:paraId="38B3C686" w14:textId="77777777" w:rsidR="005B2E0B" w:rsidRPr="00CD23CC" w:rsidRDefault="00B6215A" w:rsidP="00DB4220">
      <w:pPr>
        <w:contextualSpacing/>
        <w:rPr>
          <w:u w:color="000000"/>
        </w:rPr>
      </w:pPr>
      <w:r w:rsidRPr="00CD23CC">
        <w:rPr>
          <w:vertAlign w:val="superscript"/>
        </w:rPr>
        <w:t xml:space="preserve">2 </w:t>
      </w:r>
      <w:r w:rsidRPr="00CD23CC">
        <w:rPr>
          <w:u w:color="000000"/>
        </w:rPr>
        <w:t xml:space="preserve">AP-HP, URC-Eco, DHU </w:t>
      </w:r>
      <w:r w:rsidRPr="00CD23CC">
        <w:rPr>
          <w:u w:color="000000"/>
          <w:lang w:eastAsia="fr-FR"/>
        </w:rPr>
        <w:t>Pe</w:t>
      </w:r>
      <w:r w:rsidR="005E0C7A" w:rsidRPr="00CD23CC">
        <w:rPr>
          <w:u w:color="000000"/>
          <w:lang w:eastAsia="fr-FR"/>
        </w:rPr>
        <w:t>PSY</w:t>
      </w:r>
      <w:r w:rsidRPr="00CD23CC">
        <w:rPr>
          <w:u w:color="000000"/>
          <w:lang w:eastAsia="fr-FR"/>
        </w:rPr>
        <w:t>,</w:t>
      </w:r>
      <w:r w:rsidRPr="00CD23CC">
        <w:rPr>
          <w:u w:color="000000"/>
        </w:rPr>
        <w:t xml:space="preserve"> F-75 004 Paris, France</w:t>
      </w:r>
    </w:p>
    <w:p w14:paraId="63D3D746" w14:textId="77777777" w:rsidR="005B2E0B" w:rsidRDefault="00B6215A" w:rsidP="00DB4220">
      <w:pPr>
        <w:contextualSpacing/>
        <w:rPr>
          <w:lang w:val="fr-FR"/>
        </w:rPr>
      </w:pPr>
      <w:r w:rsidRPr="00E468C5">
        <w:rPr>
          <w:vertAlign w:val="superscript"/>
          <w:lang w:val="fr-FR"/>
        </w:rPr>
        <w:t xml:space="preserve">3 </w:t>
      </w:r>
      <w:r w:rsidRPr="00E468C5">
        <w:rPr>
          <w:lang w:val="fr-FR"/>
        </w:rPr>
        <w:t xml:space="preserve">Fondation </w:t>
      </w:r>
      <w:proofErr w:type="spellStart"/>
      <w:r w:rsidRPr="00E468C5">
        <w:rPr>
          <w:lang w:val="fr-FR"/>
        </w:rPr>
        <w:t>FondaMental</w:t>
      </w:r>
      <w:proofErr w:type="spellEnd"/>
      <w:r w:rsidRPr="00E468C5">
        <w:rPr>
          <w:lang w:val="fr-FR"/>
        </w:rPr>
        <w:t>, French Scien</w:t>
      </w:r>
      <w:r w:rsidR="005E0C7A" w:rsidRPr="00E468C5">
        <w:rPr>
          <w:lang w:val="fr-FR"/>
        </w:rPr>
        <w:t>tific</w:t>
      </w:r>
      <w:r w:rsidR="008C3263">
        <w:rPr>
          <w:lang w:val="fr-FR"/>
        </w:rPr>
        <w:t xml:space="preserve"> </w:t>
      </w:r>
      <w:proofErr w:type="spellStart"/>
      <w:r w:rsidRPr="00E468C5">
        <w:rPr>
          <w:lang w:val="fr-FR"/>
        </w:rPr>
        <w:t>Foundation</w:t>
      </w:r>
      <w:proofErr w:type="spellEnd"/>
      <w:r w:rsidRPr="00E468C5">
        <w:rPr>
          <w:lang w:val="fr-FR"/>
        </w:rPr>
        <w:t xml:space="preserve">, Créteil, </w:t>
      </w:r>
      <w:r w:rsidR="008B16C7">
        <w:rPr>
          <w:lang w:val="fr-FR"/>
        </w:rPr>
        <w:t>France</w:t>
      </w:r>
    </w:p>
    <w:p w14:paraId="61480B33" w14:textId="63130372" w:rsidR="00CF1AF7" w:rsidRDefault="008B16C7" w:rsidP="00CF1AF7">
      <w:pPr>
        <w:contextualSpacing/>
        <w:rPr>
          <w:lang w:val="en-US"/>
        </w:rPr>
      </w:pPr>
      <w:r w:rsidRPr="008B16C7">
        <w:rPr>
          <w:vertAlign w:val="superscript"/>
          <w:lang w:val="en-US"/>
        </w:rPr>
        <w:t>4</w:t>
      </w:r>
      <w:r>
        <w:rPr>
          <w:lang w:val="en-US"/>
        </w:rPr>
        <w:t xml:space="preserve"> </w:t>
      </w:r>
      <w:r w:rsidR="00CF1AF7" w:rsidRPr="00CF1AF7">
        <w:rPr>
          <w:lang w:val="en-US"/>
        </w:rPr>
        <w:t>World Health Organization Collaborating Centre for Researc</w:t>
      </w:r>
      <w:r w:rsidR="00CF1AF7">
        <w:rPr>
          <w:lang w:val="en-US"/>
        </w:rPr>
        <w:t>h and Training in Mental Health</w:t>
      </w:r>
      <w:r w:rsidR="00CF1AF7" w:rsidRPr="00CF1AF7">
        <w:rPr>
          <w:lang w:val="en-US"/>
        </w:rPr>
        <w:t>, CCOMS</w:t>
      </w:r>
      <w:r w:rsidR="00CF1AF7">
        <w:rPr>
          <w:lang w:val="en-US"/>
        </w:rPr>
        <w:t>, Lille, France</w:t>
      </w:r>
    </w:p>
    <w:p w14:paraId="50F6750A" w14:textId="05EA033E" w:rsidR="008B16C7" w:rsidRPr="008B16C7" w:rsidRDefault="00CF1AF7" w:rsidP="00DB4220">
      <w:pPr>
        <w:contextualSpacing/>
        <w:rPr>
          <w:lang w:val="en-US"/>
        </w:rPr>
      </w:pPr>
      <w:r>
        <w:rPr>
          <w:lang w:val="en-US"/>
        </w:rPr>
        <w:t>5</w:t>
      </w:r>
      <w:r w:rsidR="008B16C7">
        <w:rPr>
          <w:lang w:val="en-US"/>
        </w:rPr>
        <w:t>I</w:t>
      </w:r>
      <w:r w:rsidR="008B16C7" w:rsidRPr="008B16C7">
        <w:rPr>
          <w:lang w:val="en-US"/>
        </w:rPr>
        <w:t>nstitute of</w:t>
      </w:r>
      <w:r w:rsidR="008B16C7">
        <w:rPr>
          <w:lang w:val="en-US"/>
        </w:rPr>
        <w:t xml:space="preserve"> </w:t>
      </w:r>
      <w:r w:rsidR="008B16C7" w:rsidRPr="008B16C7">
        <w:rPr>
          <w:lang w:val="en-US"/>
        </w:rPr>
        <w:t>Psychiatry,</w:t>
      </w:r>
      <w:r w:rsidR="008B16C7">
        <w:rPr>
          <w:lang w:val="en-US"/>
        </w:rPr>
        <w:t xml:space="preserve"> </w:t>
      </w:r>
      <w:r w:rsidR="008B16C7" w:rsidRPr="008B16C7">
        <w:rPr>
          <w:lang w:val="en-US"/>
        </w:rPr>
        <w:t>Psychology</w:t>
      </w:r>
      <w:r w:rsidR="008B16C7">
        <w:rPr>
          <w:lang w:val="en-US"/>
        </w:rPr>
        <w:t xml:space="preserve"> </w:t>
      </w:r>
      <w:r w:rsidR="008B16C7" w:rsidRPr="008B16C7">
        <w:rPr>
          <w:lang w:val="en-US"/>
        </w:rPr>
        <w:t>and</w:t>
      </w:r>
      <w:r w:rsidR="008B16C7">
        <w:rPr>
          <w:lang w:val="en-US"/>
        </w:rPr>
        <w:t xml:space="preserve"> </w:t>
      </w:r>
      <w:r w:rsidR="008B16C7" w:rsidRPr="008B16C7">
        <w:rPr>
          <w:lang w:val="en-US"/>
        </w:rPr>
        <w:t>Neuroscience,</w:t>
      </w:r>
      <w:r w:rsidR="008B16C7">
        <w:rPr>
          <w:lang w:val="en-US"/>
        </w:rPr>
        <w:t xml:space="preserve"> </w:t>
      </w:r>
      <w:r w:rsidR="008B16C7" w:rsidRPr="008B16C7">
        <w:rPr>
          <w:lang w:val="en-US"/>
        </w:rPr>
        <w:t>King's College</w:t>
      </w:r>
      <w:r w:rsidR="008B16C7">
        <w:rPr>
          <w:lang w:val="en-US"/>
        </w:rPr>
        <w:t xml:space="preserve"> </w:t>
      </w:r>
      <w:r w:rsidR="008B16C7" w:rsidRPr="008B16C7">
        <w:rPr>
          <w:lang w:val="en-US"/>
        </w:rPr>
        <w:t>London</w:t>
      </w:r>
      <w:r w:rsidR="008B16C7">
        <w:rPr>
          <w:lang w:val="en-US"/>
        </w:rPr>
        <w:t xml:space="preserve"> </w:t>
      </w:r>
      <w:r w:rsidR="008B16C7" w:rsidRPr="008B16C7">
        <w:rPr>
          <w:lang w:val="en-US"/>
        </w:rPr>
        <w:t>and</w:t>
      </w:r>
      <w:r w:rsidR="008B16C7">
        <w:rPr>
          <w:lang w:val="en-US"/>
        </w:rPr>
        <w:t xml:space="preserve"> </w:t>
      </w:r>
      <w:r w:rsidR="008B16C7" w:rsidRPr="008B16C7">
        <w:rPr>
          <w:lang w:val="en-US"/>
        </w:rPr>
        <w:t>South</w:t>
      </w:r>
      <w:r w:rsidR="008B16C7">
        <w:rPr>
          <w:lang w:val="en-US"/>
        </w:rPr>
        <w:t xml:space="preserve"> </w:t>
      </w:r>
      <w:r w:rsidR="008B16C7" w:rsidRPr="008B16C7">
        <w:rPr>
          <w:lang w:val="en-US"/>
        </w:rPr>
        <w:t>London</w:t>
      </w:r>
      <w:r w:rsidR="008B16C7">
        <w:rPr>
          <w:lang w:val="en-US"/>
        </w:rPr>
        <w:t xml:space="preserve"> </w:t>
      </w:r>
      <w:r w:rsidR="008B16C7" w:rsidRPr="008B16C7">
        <w:rPr>
          <w:lang w:val="en-US"/>
        </w:rPr>
        <w:t>and</w:t>
      </w:r>
      <w:r w:rsidR="008B16C7">
        <w:rPr>
          <w:lang w:val="en-US"/>
        </w:rPr>
        <w:t xml:space="preserve"> </w:t>
      </w:r>
      <w:r w:rsidR="008B16C7" w:rsidRPr="008B16C7">
        <w:rPr>
          <w:lang w:val="en-US"/>
        </w:rPr>
        <w:t>Maudsley NHS</w:t>
      </w:r>
      <w:r w:rsidR="008B16C7">
        <w:rPr>
          <w:lang w:val="en-US"/>
        </w:rPr>
        <w:t xml:space="preserve"> </w:t>
      </w:r>
      <w:r w:rsidR="008B16C7" w:rsidRPr="008B16C7">
        <w:rPr>
          <w:lang w:val="en-US"/>
        </w:rPr>
        <w:t>Foundation</w:t>
      </w:r>
      <w:r w:rsidR="008B16C7">
        <w:rPr>
          <w:lang w:val="en-US"/>
        </w:rPr>
        <w:t xml:space="preserve"> </w:t>
      </w:r>
      <w:r w:rsidR="008B16C7" w:rsidRPr="008B16C7">
        <w:rPr>
          <w:lang w:val="en-US"/>
        </w:rPr>
        <w:t>Trust,</w:t>
      </w:r>
      <w:r w:rsidR="008B16C7">
        <w:rPr>
          <w:lang w:val="en-US"/>
        </w:rPr>
        <w:t xml:space="preserve"> </w:t>
      </w:r>
      <w:r w:rsidR="008B16C7" w:rsidRPr="008B16C7">
        <w:rPr>
          <w:lang w:val="en-US"/>
        </w:rPr>
        <w:t>UK</w:t>
      </w:r>
    </w:p>
    <w:p w14:paraId="19F4EDF5" w14:textId="7D8B0569" w:rsidR="008B16C7" w:rsidRPr="008B16C7" w:rsidRDefault="00CF1AF7" w:rsidP="00DB4220">
      <w:pPr>
        <w:contextualSpacing/>
        <w:rPr>
          <w:lang w:val="en-US"/>
        </w:rPr>
      </w:pPr>
      <w:r>
        <w:rPr>
          <w:lang w:val="en-US"/>
        </w:rPr>
        <w:t>6</w:t>
      </w:r>
      <w:r w:rsidR="008B16C7">
        <w:rPr>
          <w:lang w:val="en-US"/>
        </w:rPr>
        <w:t xml:space="preserve"> </w:t>
      </w:r>
      <w:r w:rsidR="008B16C7" w:rsidRPr="008B16C7">
        <w:rPr>
          <w:lang w:val="en-US"/>
        </w:rPr>
        <w:t>PSSRU, London</w:t>
      </w:r>
      <w:r w:rsidR="008B16C7">
        <w:rPr>
          <w:lang w:val="en-US"/>
        </w:rPr>
        <w:t xml:space="preserve"> </w:t>
      </w:r>
      <w:r w:rsidR="008B16C7" w:rsidRPr="008B16C7">
        <w:rPr>
          <w:lang w:val="en-US"/>
        </w:rPr>
        <w:t>School</w:t>
      </w:r>
      <w:r w:rsidR="008B16C7">
        <w:rPr>
          <w:lang w:val="en-US"/>
        </w:rPr>
        <w:t xml:space="preserve"> </w:t>
      </w:r>
      <w:r w:rsidR="008B16C7" w:rsidRPr="008B16C7">
        <w:rPr>
          <w:lang w:val="en-US"/>
        </w:rPr>
        <w:t>of</w:t>
      </w:r>
      <w:r w:rsidR="008B16C7">
        <w:rPr>
          <w:lang w:val="en-US"/>
        </w:rPr>
        <w:t xml:space="preserve"> </w:t>
      </w:r>
      <w:r w:rsidR="008B16C7" w:rsidRPr="008B16C7">
        <w:rPr>
          <w:lang w:val="en-US"/>
        </w:rPr>
        <w:t>Economics</w:t>
      </w:r>
      <w:r w:rsidR="008B16C7">
        <w:rPr>
          <w:lang w:val="en-US"/>
        </w:rPr>
        <w:t xml:space="preserve"> </w:t>
      </w:r>
      <w:r w:rsidR="008B16C7" w:rsidRPr="008B16C7">
        <w:rPr>
          <w:lang w:val="en-US"/>
        </w:rPr>
        <w:t>and</w:t>
      </w:r>
      <w:r w:rsidR="008B16C7">
        <w:rPr>
          <w:lang w:val="en-US"/>
        </w:rPr>
        <w:t xml:space="preserve"> </w:t>
      </w:r>
      <w:r w:rsidR="008B16C7" w:rsidRPr="008B16C7">
        <w:rPr>
          <w:lang w:val="en-US"/>
        </w:rPr>
        <w:t>Political</w:t>
      </w:r>
      <w:r w:rsidR="008B16C7">
        <w:rPr>
          <w:lang w:val="en-US"/>
        </w:rPr>
        <w:t xml:space="preserve"> </w:t>
      </w:r>
      <w:r w:rsidR="008B16C7" w:rsidRPr="008B16C7">
        <w:rPr>
          <w:lang w:val="en-US"/>
        </w:rPr>
        <w:t>Science,</w:t>
      </w:r>
      <w:r w:rsidR="008B16C7">
        <w:rPr>
          <w:lang w:val="en-US"/>
        </w:rPr>
        <w:t xml:space="preserve"> </w:t>
      </w:r>
      <w:r w:rsidR="008B16C7" w:rsidRPr="008B16C7">
        <w:rPr>
          <w:lang w:val="en-US"/>
        </w:rPr>
        <w:t>London,</w:t>
      </w:r>
      <w:r w:rsidR="008B16C7">
        <w:rPr>
          <w:lang w:val="en-US"/>
        </w:rPr>
        <w:t xml:space="preserve"> </w:t>
      </w:r>
      <w:r w:rsidR="008B16C7" w:rsidRPr="008B16C7">
        <w:rPr>
          <w:lang w:val="en-US"/>
        </w:rPr>
        <w:t>UK</w:t>
      </w:r>
    </w:p>
    <w:p w14:paraId="64598401" w14:textId="285300C4" w:rsidR="005B2E0B" w:rsidRPr="008B16C7" w:rsidRDefault="00CF1AF7" w:rsidP="00DB4220">
      <w:pPr>
        <w:contextualSpacing/>
        <w:rPr>
          <w:lang w:val="en-US"/>
        </w:rPr>
      </w:pPr>
      <w:r>
        <w:rPr>
          <w:bCs/>
          <w:vertAlign w:val="superscript"/>
          <w:lang w:val="en-US"/>
        </w:rPr>
        <w:t>7</w:t>
      </w:r>
      <w:r w:rsidR="00B6215A" w:rsidRPr="008B16C7">
        <w:rPr>
          <w:bCs/>
          <w:lang w:val="en-US"/>
        </w:rPr>
        <w:t xml:space="preserve"> </w:t>
      </w:r>
      <w:r w:rsidR="007B34E3" w:rsidRPr="008B16C7">
        <w:rPr>
          <w:lang w:val="en-US"/>
        </w:rPr>
        <w:t>ECRIN, Paris</w:t>
      </w:r>
    </w:p>
    <w:p w14:paraId="5929F673" w14:textId="2E314ABB" w:rsidR="008B16C7" w:rsidRPr="008B16C7" w:rsidRDefault="00CF1AF7" w:rsidP="00DB4220">
      <w:pPr>
        <w:contextualSpacing/>
        <w:rPr>
          <w:lang w:val="en-US"/>
        </w:rPr>
      </w:pPr>
      <w:r>
        <w:rPr>
          <w:vertAlign w:val="superscript"/>
          <w:lang w:val="en-US"/>
        </w:rPr>
        <w:t>8</w:t>
      </w:r>
      <w:r w:rsidR="008B16C7">
        <w:rPr>
          <w:lang w:val="en-US"/>
        </w:rPr>
        <w:t xml:space="preserve"> </w:t>
      </w:r>
      <w:r w:rsidR="008B16C7" w:rsidRPr="008B16C7">
        <w:rPr>
          <w:lang w:val="en-US"/>
        </w:rPr>
        <w:t xml:space="preserve">Clinical Centre of Excellence for Body, Mind and Health, </w:t>
      </w:r>
      <w:proofErr w:type="spellStart"/>
      <w:r w:rsidR="008B16C7" w:rsidRPr="008B16C7">
        <w:rPr>
          <w:lang w:val="en-US"/>
        </w:rPr>
        <w:t>GGz</w:t>
      </w:r>
      <w:proofErr w:type="spellEnd"/>
      <w:r w:rsidR="008B16C7" w:rsidRPr="008B16C7">
        <w:rPr>
          <w:lang w:val="en-US"/>
        </w:rPr>
        <w:t xml:space="preserve"> </w:t>
      </w:r>
      <w:proofErr w:type="spellStart"/>
      <w:r w:rsidR="008B16C7" w:rsidRPr="008B16C7">
        <w:rPr>
          <w:lang w:val="en-US"/>
        </w:rPr>
        <w:t>Breburg</w:t>
      </w:r>
      <w:proofErr w:type="spellEnd"/>
      <w:r w:rsidR="008B16C7" w:rsidRPr="008B16C7">
        <w:rPr>
          <w:lang w:val="en-US"/>
        </w:rPr>
        <w:t>, Tilburg, The Netherlands</w:t>
      </w:r>
    </w:p>
    <w:p w14:paraId="39E07CAF" w14:textId="64DDA3DB" w:rsidR="008B16C7" w:rsidRPr="008B16C7" w:rsidRDefault="00CF1AF7" w:rsidP="00DB4220">
      <w:pPr>
        <w:contextualSpacing/>
        <w:rPr>
          <w:lang w:val="en-US"/>
        </w:rPr>
      </w:pPr>
      <w:r>
        <w:rPr>
          <w:vertAlign w:val="superscript"/>
          <w:lang w:val="en-US"/>
        </w:rPr>
        <w:t>9</w:t>
      </w:r>
      <w:r w:rsidR="008B16C7">
        <w:rPr>
          <w:lang w:val="en-US"/>
        </w:rPr>
        <w:t xml:space="preserve"> </w:t>
      </w:r>
      <w:proofErr w:type="spellStart"/>
      <w:r w:rsidR="008B16C7" w:rsidRPr="008B16C7">
        <w:rPr>
          <w:lang w:val="en-US"/>
        </w:rPr>
        <w:t>Tranzo</w:t>
      </w:r>
      <w:proofErr w:type="spellEnd"/>
      <w:r w:rsidR="008B16C7" w:rsidRPr="008B16C7">
        <w:rPr>
          <w:lang w:val="en-US"/>
        </w:rPr>
        <w:t xml:space="preserve"> Department, Tilburg University, Tilburg, The Netherlands</w:t>
      </w:r>
    </w:p>
    <w:p w14:paraId="741C166B" w14:textId="33E9C3C9" w:rsidR="008B16C7" w:rsidRDefault="00CF1AF7" w:rsidP="00DB4220">
      <w:pPr>
        <w:contextualSpacing/>
        <w:rPr>
          <w:lang w:val="en-US"/>
        </w:rPr>
      </w:pPr>
      <w:r>
        <w:rPr>
          <w:vertAlign w:val="superscript"/>
          <w:lang w:val="en-US"/>
        </w:rPr>
        <w:t>10</w:t>
      </w:r>
      <w:r w:rsidR="008B16C7">
        <w:rPr>
          <w:lang w:val="en-US"/>
        </w:rPr>
        <w:t xml:space="preserve"> </w:t>
      </w:r>
      <w:r w:rsidR="008B16C7" w:rsidRPr="008B16C7">
        <w:rPr>
          <w:lang w:val="en-US"/>
        </w:rPr>
        <w:t>The Finnish</w:t>
      </w:r>
      <w:r w:rsidR="008B16C7">
        <w:rPr>
          <w:lang w:val="en-US"/>
        </w:rPr>
        <w:t xml:space="preserve"> </w:t>
      </w:r>
      <w:r w:rsidR="008B16C7" w:rsidRPr="008B16C7">
        <w:rPr>
          <w:lang w:val="en-US"/>
        </w:rPr>
        <w:t>Association</w:t>
      </w:r>
      <w:r w:rsidR="008B16C7">
        <w:rPr>
          <w:lang w:val="en-US"/>
        </w:rPr>
        <w:t xml:space="preserve"> </w:t>
      </w:r>
      <w:r w:rsidR="008B16C7" w:rsidRPr="008B16C7">
        <w:rPr>
          <w:lang w:val="en-US"/>
        </w:rPr>
        <w:t>for</w:t>
      </w:r>
      <w:r w:rsidR="008B16C7">
        <w:rPr>
          <w:lang w:val="en-US"/>
        </w:rPr>
        <w:t xml:space="preserve"> </w:t>
      </w:r>
      <w:r w:rsidR="008B16C7" w:rsidRPr="008B16C7">
        <w:rPr>
          <w:lang w:val="en-US"/>
        </w:rPr>
        <w:t>Mental</w:t>
      </w:r>
      <w:r w:rsidR="008B16C7">
        <w:rPr>
          <w:lang w:val="en-US"/>
        </w:rPr>
        <w:t xml:space="preserve"> </w:t>
      </w:r>
      <w:r w:rsidR="008B16C7" w:rsidRPr="008B16C7">
        <w:rPr>
          <w:lang w:val="en-US"/>
        </w:rPr>
        <w:t>Health</w:t>
      </w:r>
      <w:r w:rsidR="008B16C7">
        <w:rPr>
          <w:lang w:val="en-US"/>
        </w:rPr>
        <w:t xml:space="preserve"> </w:t>
      </w:r>
      <w:r w:rsidR="008B16C7" w:rsidRPr="008B16C7">
        <w:rPr>
          <w:lang w:val="en-US"/>
        </w:rPr>
        <w:t>(FAMH),</w:t>
      </w:r>
      <w:r w:rsidR="008B16C7">
        <w:rPr>
          <w:lang w:val="en-US"/>
        </w:rPr>
        <w:t xml:space="preserve"> </w:t>
      </w:r>
      <w:r w:rsidR="008B16C7" w:rsidRPr="008B16C7">
        <w:rPr>
          <w:lang w:val="en-US"/>
        </w:rPr>
        <w:t>Helsinki,</w:t>
      </w:r>
      <w:r w:rsidR="008B16C7">
        <w:rPr>
          <w:lang w:val="en-US"/>
        </w:rPr>
        <w:t xml:space="preserve"> </w:t>
      </w:r>
      <w:r w:rsidR="008B16C7" w:rsidRPr="008B16C7">
        <w:rPr>
          <w:lang w:val="en-US"/>
        </w:rPr>
        <w:t>Finland</w:t>
      </w:r>
    </w:p>
    <w:p w14:paraId="749506B2" w14:textId="33856350" w:rsidR="008B16C7" w:rsidRPr="0062369A" w:rsidRDefault="00CF1AF7" w:rsidP="00DB4220">
      <w:pPr>
        <w:contextualSpacing/>
        <w:rPr>
          <w:lang w:val="de-DE"/>
        </w:rPr>
      </w:pPr>
      <w:r w:rsidRPr="0062369A">
        <w:rPr>
          <w:vertAlign w:val="superscript"/>
          <w:lang w:val="de-DE"/>
        </w:rPr>
        <w:t>11</w:t>
      </w:r>
      <w:r w:rsidR="008B16C7" w:rsidRPr="0062369A">
        <w:rPr>
          <w:lang w:val="de-DE"/>
        </w:rPr>
        <w:t xml:space="preserve"> Institut für Klinische Psychologie und Psychotherapie, Behaviorale Epidemiologie &amp; Center for Clinical Epidemiology and Longitudinal Studies, Technische Universität Dresden, Chemnitzer Str. 46, 01187, Dresden, Deutschland.</w:t>
      </w:r>
    </w:p>
    <w:p w14:paraId="142ED660" w14:textId="3A84B6B3" w:rsidR="008B16C7" w:rsidRPr="008B16C7" w:rsidRDefault="00CF1AF7" w:rsidP="00DB4220">
      <w:pPr>
        <w:contextualSpacing/>
        <w:rPr>
          <w:lang w:val="en-US"/>
        </w:rPr>
      </w:pPr>
      <w:r>
        <w:rPr>
          <w:vertAlign w:val="superscript"/>
          <w:lang w:val="en-US"/>
        </w:rPr>
        <w:t>12</w:t>
      </w:r>
      <w:r w:rsidR="008B16C7">
        <w:rPr>
          <w:lang w:val="en-US"/>
        </w:rPr>
        <w:t xml:space="preserve"> </w:t>
      </w:r>
      <w:r w:rsidR="008B16C7" w:rsidRPr="008B16C7">
        <w:rPr>
          <w:lang w:val="en-US"/>
        </w:rPr>
        <w:t>Central Institute of Mental Health, Medical Faculty Mannheim/University of Heidelberg, 68159 Mannheim, Germany</w:t>
      </w:r>
    </w:p>
    <w:p w14:paraId="63E2D027" w14:textId="1CD8847B" w:rsidR="005B2E0B" w:rsidRPr="00854749" w:rsidRDefault="00CF1AF7" w:rsidP="00DB4220">
      <w:pPr>
        <w:contextualSpacing/>
        <w:rPr>
          <w:lang w:val="fr-FR"/>
        </w:rPr>
      </w:pPr>
      <w:r>
        <w:rPr>
          <w:bCs/>
          <w:vertAlign w:val="superscript"/>
          <w:lang w:val="fr-FR"/>
        </w:rPr>
        <w:t>13</w:t>
      </w:r>
      <w:r w:rsidR="00854749">
        <w:rPr>
          <w:bCs/>
          <w:vertAlign w:val="superscript"/>
          <w:lang w:val="fr-FR"/>
        </w:rPr>
        <w:t xml:space="preserve"> </w:t>
      </w:r>
      <w:r w:rsidR="00B6215A" w:rsidRPr="00854749">
        <w:rPr>
          <w:bCs/>
          <w:lang w:val="fr-FR"/>
        </w:rPr>
        <w:t>Centro</w:t>
      </w:r>
      <w:r w:rsidR="007B34E3" w:rsidRPr="00854749">
        <w:rPr>
          <w:lang w:val="fr-FR"/>
        </w:rPr>
        <w:t xml:space="preserve"> de </w:t>
      </w:r>
      <w:proofErr w:type="spellStart"/>
      <w:r w:rsidR="007B34E3" w:rsidRPr="00854749">
        <w:rPr>
          <w:lang w:val="fr-FR"/>
        </w:rPr>
        <w:t>Investigación</w:t>
      </w:r>
      <w:proofErr w:type="spellEnd"/>
      <w:r w:rsidR="009660A8" w:rsidRPr="00854749">
        <w:rPr>
          <w:lang w:val="fr-FR"/>
        </w:rPr>
        <w:t xml:space="preserve"> </w:t>
      </w:r>
      <w:proofErr w:type="spellStart"/>
      <w:r w:rsidR="007B34E3" w:rsidRPr="00854749">
        <w:rPr>
          <w:lang w:val="fr-FR"/>
        </w:rPr>
        <w:t>Biomédica</w:t>
      </w:r>
      <w:proofErr w:type="spellEnd"/>
      <w:r w:rsidR="007B34E3" w:rsidRPr="00854749">
        <w:rPr>
          <w:lang w:val="fr-FR"/>
        </w:rPr>
        <w:t xml:space="preserve"> en </w:t>
      </w:r>
      <w:proofErr w:type="spellStart"/>
      <w:r w:rsidR="007B34E3" w:rsidRPr="00854749">
        <w:rPr>
          <w:lang w:val="fr-FR"/>
        </w:rPr>
        <w:t>Red</w:t>
      </w:r>
      <w:proofErr w:type="spellEnd"/>
      <w:r w:rsidR="007B34E3" w:rsidRPr="00854749">
        <w:rPr>
          <w:lang w:val="fr-FR"/>
        </w:rPr>
        <w:t xml:space="preserve"> de </w:t>
      </w:r>
      <w:proofErr w:type="spellStart"/>
      <w:r w:rsidR="007B34E3" w:rsidRPr="00854749">
        <w:rPr>
          <w:lang w:val="fr-FR"/>
        </w:rPr>
        <w:t>Salud</w:t>
      </w:r>
      <w:proofErr w:type="spellEnd"/>
      <w:r w:rsidR="007B34E3" w:rsidRPr="00854749">
        <w:rPr>
          <w:lang w:val="fr-FR"/>
        </w:rPr>
        <w:t xml:space="preserve"> Mental, CIBERSAM, Madrid, Spain</w:t>
      </w:r>
    </w:p>
    <w:p w14:paraId="232B8121" w14:textId="77777777" w:rsidR="00F66D00" w:rsidRDefault="00CF1AF7" w:rsidP="00DB4220">
      <w:pPr>
        <w:contextualSpacing/>
        <w:rPr>
          <w:lang w:val="fr-FR"/>
        </w:rPr>
      </w:pPr>
      <w:r>
        <w:rPr>
          <w:bCs/>
          <w:vertAlign w:val="superscript"/>
          <w:lang w:val="fr-FR"/>
        </w:rPr>
        <w:t>14</w:t>
      </w:r>
      <w:r w:rsidR="00854749" w:rsidRPr="00854749">
        <w:rPr>
          <w:bCs/>
          <w:vertAlign w:val="superscript"/>
          <w:lang w:val="fr-FR"/>
        </w:rPr>
        <w:t xml:space="preserve"> </w:t>
      </w:r>
      <w:r w:rsidR="00F66D00" w:rsidRPr="00F66D00">
        <w:rPr>
          <w:lang w:val="fr-FR"/>
        </w:rPr>
        <w:t xml:space="preserve">Institut de </w:t>
      </w:r>
      <w:proofErr w:type="spellStart"/>
      <w:r w:rsidR="00F66D00" w:rsidRPr="00F66D00">
        <w:rPr>
          <w:lang w:val="fr-FR"/>
        </w:rPr>
        <w:t>Recerca</w:t>
      </w:r>
      <w:proofErr w:type="spellEnd"/>
      <w:r w:rsidR="00F66D00" w:rsidRPr="00F66D00">
        <w:rPr>
          <w:lang w:val="fr-FR"/>
        </w:rPr>
        <w:t xml:space="preserve"> Sant Joan de </w:t>
      </w:r>
      <w:proofErr w:type="spellStart"/>
      <w:r w:rsidR="00F66D00" w:rsidRPr="00F66D00">
        <w:rPr>
          <w:lang w:val="fr-FR"/>
        </w:rPr>
        <w:t>Déu</w:t>
      </w:r>
      <w:proofErr w:type="spellEnd"/>
      <w:r w:rsidR="00F66D00" w:rsidRPr="00F66D00">
        <w:rPr>
          <w:lang w:val="fr-FR"/>
        </w:rPr>
        <w:t xml:space="preserve">, Sant </w:t>
      </w:r>
      <w:proofErr w:type="spellStart"/>
      <w:r w:rsidR="00F66D00" w:rsidRPr="00F66D00">
        <w:rPr>
          <w:lang w:val="fr-FR"/>
        </w:rPr>
        <w:t>Boi</w:t>
      </w:r>
      <w:proofErr w:type="spellEnd"/>
      <w:r w:rsidR="00F66D00" w:rsidRPr="00F66D00">
        <w:rPr>
          <w:lang w:val="fr-FR"/>
        </w:rPr>
        <w:t xml:space="preserve"> de </w:t>
      </w:r>
      <w:proofErr w:type="spellStart"/>
      <w:r w:rsidR="00F66D00" w:rsidRPr="00F66D00">
        <w:rPr>
          <w:lang w:val="fr-FR"/>
        </w:rPr>
        <w:t>llobregat</w:t>
      </w:r>
      <w:proofErr w:type="spellEnd"/>
      <w:r w:rsidR="00F66D00" w:rsidRPr="00F66D00">
        <w:rPr>
          <w:lang w:val="fr-FR"/>
        </w:rPr>
        <w:t xml:space="preserve">, </w:t>
      </w:r>
      <w:proofErr w:type="spellStart"/>
      <w:r w:rsidR="00F66D00" w:rsidRPr="00F66D00">
        <w:rPr>
          <w:lang w:val="fr-FR"/>
        </w:rPr>
        <w:t>Universitat</w:t>
      </w:r>
      <w:proofErr w:type="spellEnd"/>
      <w:r w:rsidR="00F66D00" w:rsidRPr="00F66D00">
        <w:rPr>
          <w:lang w:val="fr-FR"/>
        </w:rPr>
        <w:t xml:space="preserve"> de Barcelona, Barcelona, Spain </w:t>
      </w:r>
    </w:p>
    <w:p w14:paraId="4B728FA9" w14:textId="57058310" w:rsidR="008B16C7" w:rsidRPr="00E468C5" w:rsidRDefault="00854749" w:rsidP="00DB4220">
      <w:pPr>
        <w:contextualSpacing/>
        <w:rPr>
          <w:lang w:val="fr-FR"/>
        </w:rPr>
      </w:pPr>
      <w:r>
        <w:rPr>
          <w:vertAlign w:val="superscript"/>
          <w:lang w:val="fr-FR"/>
        </w:rPr>
        <w:t>1</w:t>
      </w:r>
      <w:r w:rsidR="00CF1AF7">
        <w:rPr>
          <w:vertAlign w:val="superscript"/>
          <w:lang w:val="fr-FR"/>
        </w:rPr>
        <w:t>5</w:t>
      </w:r>
      <w:r w:rsidR="008B16C7" w:rsidRPr="009660A8">
        <w:rPr>
          <w:vertAlign w:val="superscript"/>
          <w:lang w:val="fr-FR"/>
        </w:rPr>
        <w:t xml:space="preserve"> </w:t>
      </w:r>
      <w:r w:rsidR="008B16C7" w:rsidRPr="009660A8">
        <w:rPr>
          <w:lang w:val="fr-FR"/>
        </w:rPr>
        <w:t xml:space="preserve">AP-HP, </w:t>
      </w:r>
      <w:proofErr w:type="spellStart"/>
      <w:r w:rsidR="008B16C7" w:rsidRPr="009660A8">
        <w:rPr>
          <w:lang w:val="fr-FR"/>
        </w:rPr>
        <w:t>Department</w:t>
      </w:r>
      <w:proofErr w:type="spellEnd"/>
      <w:r w:rsidR="008B16C7" w:rsidRPr="009660A8">
        <w:rPr>
          <w:lang w:val="fr-FR"/>
        </w:rPr>
        <w:t xml:space="preserve"> of </w:t>
      </w:r>
      <w:proofErr w:type="spellStart"/>
      <w:r w:rsidR="008B16C7" w:rsidRPr="009660A8">
        <w:rPr>
          <w:lang w:val="fr-FR"/>
        </w:rPr>
        <w:t>Psychiatry</w:t>
      </w:r>
      <w:proofErr w:type="spellEnd"/>
      <w:r w:rsidR="008B16C7" w:rsidRPr="009660A8">
        <w:rPr>
          <w:lang w:val="fr-FR"/>
        </w:rPr>
        <w:t xml:space="preserve"> of Mondor Hospital, DHU PePSY, </w:t>
      </w:r>
      <w:r w:rsidR="008B16C7" w:rsidRPr="00E468C5">
        <w:rPr>
          <w:lang w:val="fr-FR"/>
        </w:rPr>
        <w:t xml:space="preserve">Paris-Est-Créteil University (UPEC), Créteil, </w:t>
      </w:r>
      <w:r w:rsidR="00DB4220">
        <w:rPr>
          <w:lang w:val="fr-FR"/>
        </w:rPr>
        <w:t> France;</w:t>
      </w:r>
      <w:r w:rsidR="008B16C7" w:rsidRPr="00E468C5">
        <w:rPr>
          <w:lang w:val="fr-FR"/>
        </w:rPr>
        <w:t xml:space="preserve"> INSERM, U955, </w:t>
      </w:r>
      <w:proofErr w:type="spellStart"/>
      <w:r w:rsidR="008B16C7" w:rsidRPr="00E468C5">
        <w:rPr>
          <w:lang w:val="fr-FR"/>
        </w:rPr>
        <w:t>Translational</w:t>
      </w:r>
      <w:proofErr w:type="spellEnd"/>
      <w:r w:rsidR="008B16C7">
        <w:rPr>
          <w:lang w:val="fr-FR"/>
        </w:rPr>
        <w:t xml:space="preserve"> </w:t>
      </w:r>
      <w:proofErr w:type="spellStart"/>
      <w:r w:rsidR="008B16C7" w:rsidRPr="00E468C5">
        <w:rPr>
          <w:lang w:val="fr-FR"/>
        </w:rPr>
        <w:t>Psychiatry</w:t>
      </w:r>
      <w:proofErr w:type="spellEnd"/>
      <w:r w:rsidR="008B16C7" w:rsidRPr="00E468C5">
        <w:rPr>
          <w:lang w:val="fr-FR"/>
        </w:rPr>
        <w:t xml:space="preserve">, Créteil, France </w:t>
      </w:r>
    </w:p>
    <w:p w14:paraId="04FE2602" w14:textId="23C5ECE6" w:rsidR="001F6034" w:rsidRPr="00CD23CC" w:rsidRDefault="00CF1AF7" w:rsidP="00DB4220">
      <w:pPr>
        <w:spacing w:before="0"/>
        <w:jc w:val="left"/>
        <w:rPr>
          <w:shd w:val="clear" w:color="auto" w:fill="FFFFFF"/>
        </w:rPr>
      </w:pPr>
      <w:r w:rsidRPr="00CD23CC">
        <w:rPr>
          <w:vertAlign w:val="superscript"/>
        </w:rPr>
        <w:t>16</w:t>
      </w:r>
      <w:r w:rsidR="003E6109" w:rsidRPr="00CD23CC">
        <w:t xml:space="preserve"> </w:t>
      </w:r>
      <w:r w:rsidR="000406D2" w:rsidRPr="00CD23CC">
        <w:t>Roamer Consortium includes:</w:t>
      </w:r>
      <w:r w:rsidR="003E6109" w:rsidRPr="00CD23CC">
        <w:t xml:space="preserve"> </w:t>
      </w:r>
      <w:r w:rsidR="000406D2" w:rsidRPr="00CD23CC">
        <w:t>Trevor W. Robbins</w:t>
      </w:r>
      <w:r w:rsidR="003E6109" w:rsidRPr="00CD23CC">
        <w:t xml:space="preserve">, </w:t>
      </w:r>
      <w:proofErr w:type="spellStart"/>
      <w:r w:rsidR="000406D2" w:rsidRPr="00CD23CC">
        <w:t>Shôn</w:t>
      </w:r>
      <w:proofErr w:type="spellEnd"/>
      <w:r w:rsidR="000406D2" w:rsidRPr="00CD23CC">
        <w:t xml:space="preserve"> Lewis</w:t>
      </w:r>
      <w:r w:rsidR="003E6109" w:rsidRPr="00CD23CC">
        <w:t xml:space="preserve">, </w:t>
      </w:r>
      <w:r w:rsidR="000406D2" w:rsidRPr="00CD23CC">
        <w:t>Sara Evans-</w:t>
      </w:r>
      <w:proofErr w:type="spellStart"/>
      <w:r w:rsidR="000406D2" w:rsidRPr="00CD23CC">
        <w:t>Lacko</w:t>
      </w:r>
      <w:proofErr w:type="spellEnd"/>
      <w:r w:rsidR="003E6109" w:rsidRPr="00CD23CC">
        <w:t xml:space="preserve">, </w:t>
      </w:r>
      <w:r w:rsidR="000406D2" w:rsidRPr="00CD23CC">
        <w:t>Stefano Belli</w:t>
      </w:r>
      <w:r w:rsidR="003E6109" w:rsidRPr="00CD23CC">
        <w:t xml:space="preserve">, </w:t>
      </w:r>
      <w:proofErr w:type="spellStart"/>
      <w:r w:rsidR="000406D2" w:rsidRPr="00CD23CC">
        <w:t>Istvan</w:t>
      </w:r>
      <w:proofErr w:type="spellEnd"/>
      <w:r w:rsidR="000406D2" w:rsidRPr="00CD23CC">
        <w:t xml:space="preserve"> Bitter</w:t>
      </w:r>
      <w:r w:rsidR="003E6109" w:rsidRPr="00CD23CC">
        <w:t xml:space="preserve">, </w:t>
      </w:r>
      <w:r w:rsidR="000406D2" w:rsidRPr="00CD23CC">
        <w:t xml:space="preserve">Hans-Ulrich </w:t>
      </w:r>
      <w:proofErr w:type="spellStart"/>
      <w:r w:rsidR="000406D2" w:rsidRPr="00CD23CC">
        <w:t>Wittchen</w:t>
      </w:r>
      <w:proofErr w:type="spellEnd"/>
      <w:r w:rsidR="003E6109" w:rsidRPr="00CD23CC">
        <w:t xml:space="preserve">, </w:t>
      </w:r>
      <w:r w:rsidR="000406D2" w:rsidRPr="00CD23CC">
        <w:t xml:space="preserve">Andrea </w:t>
      </w:r>
      <w:proofErr w:type="spellStart"/>
      <w:r w:rsidR="000406D2" w:rsidRPr="00CD23CC">
        <w:t>Fiorillo</w:t>
      </w:r>
      <w:proofErr w:type="spellEnd"/>
      <w:r w:rsidR="003E6109" w:rsidRPr="00CD23CC">
        <w:t xml:space="preserve">, </w:t>
      </w:r>
      <w:r w:rsidR="000406D2" w:rsidRPr="00CD23CC">
        <w:rPr>
          <w:shd w:val="clear" w:color="auto" w:fill="FFFFFF"/>
        </w:rPr>
        <w:t>Mario Luciano</w:t>
      </w:r>
      <w:r w:rsidR="003E6109" w:rsidRPr="00CD23CC">
        <w:rPr>
          <w:shd w:val="clear" w:color="auto" w:fill="FFFFFF"/>
        </w:rPr>
        <w:t xml:space="preserve">, </w:t>
      </w:r>
      <w:r w:rsidR="001F6034" w:rsidRPr="00CD23CC">
        <w:rPr>
          <w:shd w:val="clear" w:color="auto" w:fill="FFFFFF"/>
        </w:rPr>
        <w:t xml:space="preserve">Jim Van </w:t>
      </w:r>
      <w:proofErr w:type="spellStart"/>
      <w:r w:rsidR="001F6034" w:rsidRPr="00CD23CC">
        <w:rPr>
          <w:shd w:val="clear" w:color="auto" w:fill="FFFFFF"/>
        </w:rPr>
        <w:t>Os</w:t>
      </w:r>
      <w:proofErr w:type="spellEnd"/>
    </w:p>
    <w:p w14:paraId="0C5FF6B4" w14:textId="77777777" w:rsidR="002F0B7C" w:rsidRPr="00E2260C" w:rsidRDefault="002F0B7C" w:rsidP="002F0B7C">
      <w:pPr>
        <w:rPr>
          <w:b/>
          <w:lang w:val="en-US"/>
        </w:rPr>
      </w:pPr>
      <w:r w:rsidRPr="00E2260C">
        <w:rPr>
          <w:b/>
          <w:lang w:val="en-US"/>
        </w:rPr>
        <w:t>Corresponding author:</w:t>
      </w:r>
    </w:p>
    <w:p w14:paraId="58880954" w14:textId="77777777" w:rsidR="002F0B7C" w:rsidRPr="00E2260C" w:rsidRDefault="002F0B7C" w:rsidP="002F0B7C">
      <w:pPr>
        <w:rPr>
          <w:lang w:val="en-US"/>
        </w:rPr>
      </w:pPr>
      <w:r w:rsidRPr="00E2260C">
        <w:rPr>
          <w:lang w:val="en-US"/>
        </w:rPr>
        <w:t>Jean-Baptiste HAZO</w:t>
      </w:r>
    </w:p>
    <w:p w14:paraId="75DACAF8" w14:textId="77777777" w:rsidR="002F0B7C" w:rsidRPr="00E2260C" w:rsidRDefault="002F0B7C" w:rsidP="002F0B7C">
      <w:pPr>
        <w:rPr>
          <w:lang w:val="en-US"/>
        </w:rPr>
      </w:pPr>
      <w:r w:rsidRPr="00E2260C">
        <w:rPr>
          <w:lang w:val="en-US"/>
        </w:rPr>
        <w:t>Email: jeanbaptiste.hazo@urc-eco.fr</w:t>
      </w:r>
    </w:p>
    <w:p w14:paraId="65A98061" w14:textId="25E3A8C4" w:rsidR="002F0B7C" w:rsidRPr="00E2260C" w:rsidRDefault="002F0B7C" w:rsidP="002F0B7C">
      <w:pPr>
        <w:rPr>
          <w:lang w:val="en-US"/>
        </w:rPr>
      </w:pPr>
      <w:r w:rsidRPr="00E2260C">
        <w:rPr>
          <w:lang w:val="en-US"/>
        </w:rPr>
        <w:t xml:space="preserve">Phone: </w:t>
      </w:r>
      <w:r w:rsidR="00D77CE8" w:rsidRPr="00E2260C">
        <w:rPr>
          <w:lang w:val="en-US"/>
        </w:rPr>
        <w:t xml:space="preserve">+33 </w:t>
      </w:r>
      <w:r w:rsidR="00F476E9">
        <w:rPr>
          <w:lang w:val="en-US"/>
        </w:rPr>
        <w:t>6 71 63 79 90</w:t>
      </w:r>
    </w:p>
    <w:p w14:paraId="7F800BED" w14:textId="77777777" w:rsidR="002F0B7C" w:rsidRPr="00E2260C" w:rsidRDefault="002F0B7C" w:rsidP="002F0B7C">
      <w:pPr>
        <w:shd w:val="clear" w:color="auto" w:fill="FFFFFF"/>
        <w:jc w:val="left"/>
        <w:rPr>
          <w:lang w:val="en-US"/>
        </w:rPr>
      </w:pPr>
      <w:r w:rsidRPr="00E2260C">
        <w:rPr>
          <w:lang w:val="en-US"/>
        </w:rPr>
        <w:t>Postal address:</w:t>
      </w:r>
    </w:p>
    <w:p w14:paraId="6E5688D8" w14:textId="558E8AC0" w:rsidR="002F0B7C" w:rsidRPr="00F476E9" w:rsidRDefault="00F476E9" w:rsidP="002F0B7C">
      <w:pPr>
        <w:shd w:val="clear" w:color="auto" w:fill="FFFFFF"/>
        <w:jc w:val="left"/>
        <w:rPr>
          <w:lang w:val="en-US"/>
        </w:rPr>
      </w:pPr>
      <w:r w:rsidRPr="00F476E9">
        <w:rPr>
          <w:lang w:val="en-US"/>
        </w:rPr>
        <w:t xml:space="preserve">CCOMS – WHO collaborating </w:t>
      </w:r>
      <w:proofErr w:type="spellStart"/>
      <w:r w:rsidRPr="00F476E9">
        <w:rPr>
          <w:lang w:val="en-US"/>
        </w:rPr>
        <w:t>centre</w:t>
      </w:r>
      <w:proofErr w:type="spellEnd"/>
      <w:r w:rsidRPr="00F476E9">
        <w:rPr>
          <w:lang w:val="en-US"/>
        </w:rPr>
        <w:t xml:space="preserve"> for research and training in mental health</w:t>
      </w:r>
    </w:p>
    <w:p w14:paraId="4BE1018B" w14:textId="77777777" w:rsidR="00F476E9" w:rsidRDefault="00F476E9" w:rsidP="00F476E9">
      <w:pPr>
        <w:shd w:val="clear" w:color="auto" w:fill="FFFFFF"/>
        <w:jc w:val="left"/>
        <w:rPr>
          <w:lang w:val="fr-FR"/>
        </w:rPr>
      </w:pPr>
      <w:r>
        <w:rPr>
          <w:lang w:val="fr-FR"/>
        </w:rPr>
        <w:t>211 rue Roger Salengro</w:t>
      </w:r>
    </w:p>
    <w:p w14:paraId="67F803BF" w14:textId="0C56D6F4" w:rsidR="00F476E9" w:rsidRPr="00D27F8D" w:rsidRDefault="00F476E9" w:rsidP="00F476E9">
      <w:pPr>
        <w:shd w:val="clear" w:color="auto" w:fill="FFFFFF"/>
        <w:jc w:val="left"/>
        <w:rPr>
          <w:lang w:val="fr-FR"/>
        </w:rPr>
      </w:pPr>
      <w:r w:rsidRPr="00D27F8D">
        <w:rPr>
          <w:lang w:val="fr-FR"/>
        </w:rPr>
        <w:t>59260 Hellemmes - France</w:t>
      </w:r>
    </w:p>
    <w:p w14:paraId="57BADC62" w14:textId="30B4A5BB" w:rsidR="005B2E0B" w:rsidRPr="00D27F8D" w:rsidRDefault="007B34E3" w:rsidP="00F476E9">
      <w:pPr>
        <w:pStyle w:val="Heading1"/>
        <w:rPr>
          <w:lang w:val="fr-FR"/>
        </w:rPr>
      </w:pPr>
      <w:r w:rsidRPr="00D27F8D">
        <w:rPr>
          <w:lang w:val="fr-FR"/>
        </w:rPr>
        <w:lastRenderedPageBreak/>
        <w:t>Abstract</w:t>
      </w:r>
    </w:p>
    <w:p w14:paraId="6B596423" w14:textId="76BE6CAD" w:rsidR="00B6215A" w:rsidRDefault="00630B5B" w:rsidP="00F476E9">
      <w:r w:rsidRPr="00630B5B">
        <w:t xml:space="preserve">As part of </w:t>
      </w:r>
      <w:r w:rsidR="004B16A9">
        <w:t xml:space="preserve">the </w:t>
      </w:r>
      <w:r w:rsidRPr="00DA76C8">
        <w:t xml:space="preserve">Roamer project, we sought to </w:t>
      </w:r>
      <w:r w:rsidR="00055772">
        <w:t>have a picture of</w:t>
      </w:r>
      <w:r w:rsidRPr="00DA76C8">
        <w:t xml:space="preserve"> the </w:t>
      </w:r>
      <w:r w:rsidR="00862DCC">
        <w:t>available</w:t>
      </w:r>
      <w:r w:rsidRPr="00DA76C8">
        <w:t xml:space="preserve"> </w:t>
      </w:r>
      <w:r w:rsidRPr="00D10B6B">
        <w:t>mental health research (MHR)</w:t>
      </w:r>
      <w:r w:rsidR="005B2E0B">
        <w:t xml:space="preserve"> </w:t>
      </w:r>
      <w:r w:rsidRPr="00630B5B">
        <w:t xml:space="preserve">funding, capacity-building and infrastructures </w:t>
      </w:r>
      <w:r w:rsidR="004B16A9" w:rsidRPr="00630B5B">
        <w:t>resources</w:t>
      </w:r>
      <w:r w:rsidR="001841C3">
        <w:t xml:space="preserve"> </w:t>
      </w:r>
      <w:r w:rsidRPr="00DA76C8">
        <w:t>and</w:t>
      </w:r>
      <w:r w:rsidR="005B2E0B">
        <w:t xml:space="preserve"> </w:t>
      </w:r>
      <w:r w:rsidR="004B16A9">
        <w:t xml:space="preserve">to </w:t>
      </w:r>
      <w:r w:rsidR="00125B86" w:rsidRPr="00DA76C8">
        <w:t>establish consensus</w:t>
      </w:r>
      <w:r w:rsidRPr="00DA76C8">
        <w:t>-based</w:t>
      </w:r>
      <w:r w:rsidR="001841C3">
        <w:t xml:space="preserve"> </w:t>
      </w:r>
      <w:r w:rsidRPr="00D10B6B">
        <w:t xml:space="preserve">recommendations </w:t>
      </w:r>
      <w:r w:rsidR="002E326D" w:rsidRPr="00D10B6B">
        <w:t xml:space="preserve">that </w:t>
      </w:r>
      <w:r w:rsidRPr="00D10B6B">
        <w:t>would</w:t>
      </w:r>
      <w:r w:rsidRPr="00630B5B">
        <w:t xml:space="preserve"> </w:t>
      </w:r>
      <w:r w:rsidR="002E326D" w:rsidRPr="00630B5B">
        <w:t>allow</w:t>
      </w:r>
      <w:r w:rsidR="004B16A9">
        <w:t xml:space="preserve"> </w:t>
      </w:r>
      <w:r w:rsidRPr="00630B5B">
        <w:t>a</w:t>
      </w:r>
      <w:r w:rsidR="004B16A9">
        <w:t>n increase</w:t>
      </w:r>
      <w:r w:rsidR="00627764">
        <w:t xml:space="preserve"> </w:t>
      </w:r>
      <w:r w:rsidRPr="00DA76C8">
        <w:t xml:space="preserve">of European </w:t>
      </w:r>
      <w:r w:rsidR="009F31F5" w:rsidRPr="00DA76C8">
        <w:t xml:space="preserve">MHR </w:t>
      </w:r>
      <w:r w:rsidRPr="00DA76C8">
        <w:t>resources</w:t>
      </w:r>
      <w:r w:rsidR="00627764">
        <w:t xml:space="preserve"> and enable</w:t>
      </w:r>
      <w:r w:rsidR="00627764" w:rsidRPr="00DA76C8">
        <w:t xml:space="preserve"> better </w:t>
      </w:r>
      <w:r w:rsidR="00627764">
        <w:t>use</w:t>
      </w:r>
      <w:r w:rsidR="00627764" w:rsidRPr="00DA76C8">
        <w:t xml:space="preserve"> and accessibility</w:t>
      </w:r>
      <w:r w:rsidR="00627764">
        <w:t xml:space="preserve"> to them.</w:t>
      </w:r>
      <w:r w:rsidR="006378DF">
        <w:t xml:space="preserve"> </w:t>
      </w:r>
      <w:r w:rsidR="00856A34">
        <w:t>The methods fell into three sections (</w:t>
      </w:r>
      <w:proofErr w:type="spellStart"/>
      <w:r w:rsidR="00856A34">
        <w:t>i</w:t>
      </w:r>
      <w:proofErr w:type="spellEnd"/>
      <w:r w:rsidR="00856A34">
        <w:t>) a</w:t>
      </w:r>
      <w:r w:rsidRPr="00D10B6B">
        <w:t xml:space="preserve"> </w:t>
      </w:r>
      <w:r w:rsidRPr="00630B5B">
        <w:t xml:space="preserve">review </w:t>
      </w:r>
      <w:r w:rsidR="00856A34">
        <w:t>of the literature, (ii)</w:t>
      </w:r>
      <w:r w:rsidRPr="00630B5B">
        <w:t xml:space="preserve"> </w:t>
      </w:r>
      <w:r w:rsidR="00856A34">
        <w:t xml:space="preserve">a </w:t>
      </w:r>
      <w:r w:rsidR="00E32CE2">
        <w:t xml:space="preserve">mental health-related keywords </w:t>
      </w:r>
      <w:r w:rsidR="00782368">
        <w:t>search within</w:t>
      </w:r>
      <w:r w:rsidR="00DB4220">
        <w:t xml:space="preserve"> the</w:t>
      </w:r>
      <w:r w:rsidR="00782368">
        <w:t xml:space="preserve"> Cordis</w:t>
      </w:r>
      <w:r w:rsidR="00782368">
        <w:rPr>
          <w:vertAlign w:val="superscript"/>
        </w:rPr>
        <w:t>®</w:t>
      </w:r>
      <w:r w:rsidR="00782368">
        <w:t>,</w:t>
      </w:r>
      <w:r w:rsidR="00E32CE2" w:rsidRPr="00630B5B">
        <w:t xml:space="preserve"> </w:t>
      </w:r>
      <w:r w:rsidR="00782368">
        <w:t>On-Course</w:t>
      </w:r>
      <w:r w:rsidR="00782368">
        <w:rPr>
          <w:vertAlign w:val="superscript"/>
        </w:rPr>
        <w:t>®</w:t>
      </w:r>
      <w:r w:rsidR="00782368">
        <w:t xml:space="preserve"> and Meril</w:t>
      </w:r>
      <w:r w:rsidR="00782368">
        <w:rPr>
          <w:vertAlign w:val="superscript"/>
        </w:rPr>
        <w:t>®</w:t>
      </w:r>
      <w:r w:rsidRPr="00630B5B">
        <w:t xml:space="preserve"> databases </w:t>
      </w:r>
      <w:r w:rsidR="00856A34">
        <w:t>which contain information on</w:t>
      </w:r>
      <w:r w:rsidR="00E32CE2">
        <w:t xml:space="preserve"> </w:t>
      </w:r>
      <w:r w:rsidR="00782368">
        <w:t>European</w:t>
      </w:r>
      <w:r w:rsidR="001841C3">
        <w:t xml:space="preserve"> </w:t>
      </w:r>
      <w:r w:rsidR="00055772">
        <w:t>research</w:t>
      </w:r>
      <w:r w:rsidR="00E32CE2">
        <w:t xml:space="preserve"> </w:t>
      </w:r>
      <w:r w:rsidR="00782368">
        <w:t>funding, training</w:t>
      </w:r>
      <w:r w:rsidR="00E32CE2">
        <w:t xml:space="preserve"> and infrastructure</w:t>
      </w:r>
      <w:r w:rsidR="00782368">
        <w:t>s.</w:t>
      </w:r>
      <w:r w:rsidR="00E32CE2">
        <w:t xml:space="preserve"> </w:t>
      </w:r>
      <w:r w:rsidR="00DF7365">
        <w:t>T</w:t>
      </w:r>
      <w:r w:rsidR="00856A34">
        <w:t xml:space="preserve">hese </w:t>
      </w:r>
      <w:r w:rsidR="005D2683">
        <w:t>reviews provided</w:t>
      </w:r>
      <w:r w:rsidR="00DF7365">
        <w:t xml:space="preserve"> an </w:t>
      </w:r>
      <w:r w:rsidR="00E32CE2" w:rsidRPr="005D2683">
        <w:t xml:space="preserve">overview </w:t>
      </w:r>
      <w:r w:rsidR="00DF7365">
        <w:t>that</w:t>
      </w:r>
      <w:r w:rsidR="00856A34" w:rsidRPr="005D2683">
        <w:t xml:space="preserve"> was</w:t>
      </w:r>
      <w:r w:rsidR="00E32CE2" w:rsidRPr="005D2683">
        <w:t xml:space="preserve"> presented to</w:t>
      </w:r>
      <w:r w:rsidR="00856A34" w:rsidRPr="005D2683">
        <w:t xml:space="preserve"> (iii)</w:t>
      </w:r>
      <w:r w:rsidR="00E32CE2" w:rsidRPr="005D2683">
        <w:t xml:space="preserve"> two </w:t>
      </w:r>
      <w:r w:rsidR="005D2683" w:rsidRPr="005D2683">
        <w:t>experts</w:t>
      </w:r>
      <w:r w:rsidRPr="005D2683">
        <w:t xml:space="preserve"> workshops </w:t>
      </w:r>
      <w:r w:rsidR="00266A68" w:rsidRPr="005D2683">
        <w:t>with</w:t>
      </w:r>
      <w:r w:rsidR="002E326D" w:rsidRPr="005D2683">
        <w:t xml:space="preserve"> 28 participants </w:t>
      </w:r>
      <w:r w:rsidR="00856A34" w:rsidRPr="005D2683">
        <w:t xml:space="preserve">drawn from </w:t>
      </w:r>
      <w:r w:rsidR="00DF7365">
        <w:t>academic</w:t>
      </w:r>
      <w:r w:rsidR="00856A34" w:rsidRPr="005D2683">
        <w:t xml:space="preserve"> which</w:t>
      </w:r>
      <w:r w:rsidR="00E32CE2" w:rsidRPr="005D2683">
        <w:t xml:space="preserve"> identif</w:t>
      </w:r>
      <w:r w:rsidR="00856A34" w:rsidRPr="005D2683">
        <w:t>ied</w:t>
      </w:r>
      <w:r w:rsidRPr="005D2683">
        <w:t xml:space="preserve"> gaps and </w:t>
      </w:r>
      <w:r w:rsidR="00266A68" w:rsidRPr="005D2683">
        <w:t>produce</w:t>
      </w:r>
      <w:r w:rsidR="00856A34" w:rsidRPr="005D2683">
        <w:t>d</w:t>
      </w:r>
      <w:r w:rsidRPr="005D2683">
        <w:t xml:space="preserve"> recommendations.</w:t>
      </w:r>
      <w:r w:rsidR="006378DF">
        <w:t xml:space="preserve"> </w:t>
      </w:r>
      <w:r w:rsidR="006B247D">
        <w:t>The</w:t>
      </w:r>
      <w:r w:rsidR="005D3338">
        <w:t xml:space="preserve"> literature review </w:t>
      </w:r>
      <w:r w:rsidR="006B247D">
        <w:t xml:space="preserve">illustrates </w:t>
      </w:r>
      <w:r w:rsidR="00782368">
        <w:t xml:space="preserve">the debates </w:t>
      </w:r>
      <w:r w:rsidR="006B247D">
        <w:t xml:space="preserve">in </w:t>
      </w:r>
      <w:r w:rsidR="00782368">
        <w:t xml:space="preserve">the scientific community on </w:t>
      </w:r>
      <w:r w:rsidR="006B247D">
        <w:t>funding, training and infrastructure</w:t>
      </w:r>
      <w:r w:rsidR="00055772">
        <w:t>s</w:t>
      </w:r>
      <w:r w:rsidR="00782368">
        <w:t>. The database</w:t>
      </w:r>
      <w:r w:rsidR="00DF7365">
        <w:t xml:space="preserve"> search</w:t>
      </w:r>
      <w:r w:rsidR="00055772">
        <w:t>es</w:t>
      </w:r>
      <w:r w:rsidR="00DF7365">
        <w:t xml:space="preserve"> estimated the fraction of </w:t>
      </w:r>
      <w:r w:rsidR="00055772">
        <w:t xml:space="preserve">health </w:t>
      </w:r>
      <w:r w:rsidR="0084066A">
        <w:t>research</w:t>
      </w:r>
      <w:r w:rsidR="00DF7365">
        <w:t xml:space="preserve"> resources available for mental health</w:t>
      </w:r>
      <w:r w:rsidR="001F6311">
        <w:t xml:space="preserve">. </w:t>
      </w:r>
      <w:r w:rsidR="000E3062">
        <w:t xml:space="preserve">Eight </w:t>
      </w:r>
      <w:r>
        <w:t xml:space="preserve">overarching </w:t>
      </w:r>
      <w:r w:rsidR="00624208">
        <w:t xml:space="preserve">goals for MHR </w:t>
      </w:r>
      <w:r w:rsidR="00055772">
        <w:t>resources</w:t>
      </w:r>
      <w:r w:rsidRPr="00942747">
        <w:t xml:space="preserve"> </w:t>
      </w:r>
      <w:r w:rsidR="000E3062" w:rsidRPr="00942747">
        <w:t>were identified</w:t>
      </w:r>
      <w:r w:rsidR="005D2683">
        <w:t xml:space="preserve"> by the </w:t>
      </w:r>
      <w:r w:rsidR="00DF7365">
        <w:t>workshops; e</w:t>
      </w:r>
      <w:r w:rsidR="00EB7E91">
        <w:t xml:space="preserve">ach </w:t>
      </w:r>
      <w:r w:rsidR="00DF7365">
        <w:t>of them</w:t>
      </w:r>
      <w:r w:rsidR="007E4DD3">
        <w:t xml:space="preserve"> </w:t>
      </w:r>
      <w:r w:rsidR="00EB7E91">
        <w:t xml:space="preserve">was carried out with several practical recommendations. </w:t>
      </w:r>
      <w:r w:rsidR="001F6311">
        <w:t xml:space="preserve">Resources for </w:t>
      </w:r>
      <w:r w:rsidR="00DF7365">
        <w:t>MHR</w:t>
      </w:r>
      <w:r w:rsidR="001F6311">
        <w:t xml:space="preserve"> are scarce c</w:t>
      </w:r>
      <w:r w:rsidR="00E67A68">
        <w:t>onsidering the burden of mental disorders, the high</w:t>
      </w:r>
      <w:r w:rsidR="00EB7E91">
        <w:t xml:space="preserve"> rate</w:t>
      </w:r>
      <w:r w:rsidR="00E67A68">
        <w:t xml:space="preserve"> of return of MHR and the under-investment </w:t>
      </w:r>
      <w:r w:rsidR="001F6311">
        <w:t>of</w:t>
      </w:r>
      <w:r w:rsidR="00E67A68">
        <w:t xml:space="preserve"> the field</w:t>
      </w:r>
      <w:r w:rsidR="001F6311">
        <w:t>. The recommendations</w:t>
      </w:r>
      <w:r w:rsidR="00E67A68">
        <w:t xml:space="preserve"> </w:t>
      </w:r>
      <w:r w:rsidR="001841C3">
        <w:t xml:space="preserve">are urgently warranted </w:t>
      </w:r>
      <w:r w:rsidR="00E67A68">
        <w:t>to increase resources and their optimal</w:t>
      </w:r>
      <w:r w:rsidR="005B2E0B">
        <w:t xml:space="preserve"> </w:t>
      </w:r>
      <w:r w:rsidR="00E67A68">
        <w:t>access and use</w:t>
      </w:r>
      <w:r w:rsidR="00EB7E91">
        <w:t>.</w:t>
      </w:r>
    </w:p>
    <w:p w14:paraId="22BCBF33" w14:textId="77777777" w:rsidR="00F476E9" w:rsidRPr="00DE0C66" w:rsidRDefault="00F476E9" w:rsidP="00F476E9">
      <w:pPr>
        <w:pStyle w:val="Heading1"/>
        <w:rPr>
          <w:rFonts w:eastAsiaTheme="minorHAnsi"/>
          <w:lang w:val="en-US"/>
        </w:rPr>
      </w:pPr>
      <w:r>
        <w:rPr>
          <w:rFonts w:eastAsiaTheme="minorHAnsi"/>
        </w:rPr>
        <w:t>Highlights</w:t>
      </w:r>
    </w:p>
    <w:p w14:paraId="3DFFC353" w14:textId="77777777" w:rsidR="00F476E9" w:rsidRDefault="00F476E9" w:rsidP="00F476E9">
      <w:pPr>
        <w:pStyle w:val="ListParagraph"/>
        <w:numPr>
          <w:ilvl w:val="0"/>
          <w:numId w:val="38"/>
        </w:numPr>
        <w:spacing w:after="120"/>
        <w:ind w:left="714" w:hanging="357"/>
        <w:contextualSpacing w:val="0"/>
      </w:pPr>
      <w:r w:rsidRPr="00051B29">
        <w:rPr>
          <w:lang w:val="en-US"/>
        </w:rPr>
        <w:t>Infrastructures and training dedicated to mental health research are scarce</w:t>
      </w:r>
    </w:p>
    <w:p w14:paraId="17F50FB0" w14:textId="77777777" w:rsidR="00F476E9" w:rsidRDefault="00F476E9" w:rsidP="00F476E9">
      <w:pPr>
        <w:pStyle w:val="ListParagraph"/>
        <w:numPr>
          <w:ilvl w:val="0"/>
          <w:numId w:val="38"/>
        </w:numPr>
        <w:spacing w:after="120"/>
        <w:ind w:left="714" w:hanging="357"/>
        <w:contextualSpacing w:val="0"/>
        <w:rPr>
          <w:lang w:val="en-US"/>
        </w:rPr>
      </w:pPr>
      <w:r w:rsidRPr="00051B29">
        <w:rPr>
          <w:lang w:val="en-US"/>
        </w:rPr>
        <w:t>Resources for mental health research do not match the burden of mental disorders</w:t>
      </w:r>
    </w:p>
    <w:p w14:paraId="2F677FD2" w14:textId="77777777" w:rsidR="00F476E9" w:rsidRDefault="00F476E9" w:rsidP="00F476E9">
      <w:pPr>
        <w:pStyle w:val="ListParagraph"/>
        <w:numPr>
          <w:ilvl w:val="0"/>
          <w:numId w:val="38"/>
        </w:numPr>
        <w:spacing w:after="120"/>
        <w:ind w:left="714" w:hanging="357"/>
        <w:contextualSpacing w:val="0"/>
        <w:rPr>
          <w:lang w:val="en-US"/>
        </w:rPr>
      </w:pPr>
      <w:r>
        <w:rPr>
          <w:lang w:val="en-US"/>
        </w:rPr>
        <w:t>Important gaps concern the underutilization and dispersion of existing resources</w:t>
      </w:r>
    </w:p>
    <w:p w14:paraId="309F6D90" w14:textId="77777777" w:rsidR="00F476E9" w:rsidRPr="00051B29" w:rsidRDefault="00F476E9" w:rsidP="00F476E9">
      <w:pPr>
        <w:pStyle w:val="ListParagraph"/>
        <w:numPr>
          <w:ilvl w:val="0"/>
          <w:numId w:val="38"/>
        </w:numPr>
        <w:spacing w:after="120"/>
        <w:ind w:left="714" w:hanging="357"/>
        <w:contextualSpacing w:val="0"/>
        <w:rPr>
          <w:lang w:val="en-US"/>
        </w:rPr>
      </w:pPr>
      <w:r>
        <w:rPr>
          <w:lang w:val="en-US"/>
        </w:rPr>
        <w:t>Experts’ recommendations</w:t>
      </w:r>
      <w:r w:rsidRPr="00051B29">
        <w:rPr>
          <w:lang w:val="en-US"/>
        </w:rPr>
        <w:t xml:space="preserve"> </w:t>
      </w:r>
      <w:r>
        <w:rPr>
          <w:lang w:val="en-US"/>
        </w:rPr>
        <w:t xml:space="preserve">implemented would allow reducing the identified gaps </w:t>
      </w:r>
    </w:p>
    <w:p w14:paraId="025C1C77" w14:textId="77777777" w:rsidR="00F476E9" w:rsidRPr="00F476E9" w:rsidRDefault="00F476E9" w:rsidP="00F476E9">
      <w:pPr>
        <w:rPr>
          <w:rFonts w:eastAsiaTheme="majorEastAsia" w:cstheme="majorBidi"/>
          <w:b/>
          <w:bCs/>
          <w:kern w:val="32"/>
          <w:sz w:val="28"/>
          <w:szCs w:val="32"/>
          <w:shd w:val="clear" w:color="auto" w:fill="FFFFFF"/>
          <w:vertAlign w:val="superscript"/>
          <w:lang w:val="en-US" w:eastAsia="fr-FR"/>
        </w:rPr>
      </w:pPr>
    </w:p>
    <w:p w14:paraId="5F637A30" w14:textId="10AC12C4" w:rsidR="003B201D" w:rsidRPr="00630B5B" w:rsidRDefault="002F0B7C" w:rsidP="00CF1AF7">
      <w:pPr>
        <w:pStyle w:val="Heading1"/>
      </w:pPr>
      <w:r>
        <w:br w:type="page"/>
      </w:r>
      <w:r w:rsidR="003B201D" w:rsidRPr="00630B5B">
        <w:lastRenderedPageBreak/>
        <w:t>Introduction</w:t>
      </w:r>
    </w:p>
    <w:p w14:paraId="06537DCD" w14:textId="33BA0C5D" w:rsidR="003B201D" w:rsidRPr="00DA76C8" w:rsidRDefault="000C0661" w:rsidP="00485862">
      <w:pPr>
        <w:rPr>
          <w:rFonts w:ascii="Times New Roman" w:hAnsi="Times New Roman"/>
        </w:rPr>
      </w:pPr>
      <w:r>
        <w:t>T</w:t>
      </w:r>
      <w:r w:rsidR="003B201D" w:rsidRPr="00630B5B">
        <w:t>he burden of mental disorders and self-</w:t>
      </w:r>
      <w:r w:rsidR="00AE2DD1">
        <w:t>h</w:t>
      </w:r>
      <w:r w:rsidR="003B201D" w:rsidRPr="00630B5B">
        <w:t>arm in Europe</w:t>
      </w:r>
      <w:r>
        <w:t xml:space="preserve"> </w:t>
      </w:r>
      <w:r w:rsidR="00842263">
        <w:t>is considerable</w:t>
      </w:r>
      <w:r w:rsidR="003B201D" w:rsidRPr="00630B5B">
        <w:t>, accounting for 11%</w:t>
      </w:r>
      <w:r>
        <w:t xml:space="preserve"> </w:t>
      </w:r>
      <w:r w:rsidR="003B201D" w:rsidRPr="00630B5B">
        <w:t>of all-cause disability adjusted life years (DALYs)</w:t>
      </w:r>
      <w:r>
        <w:t xml:space="preserve"> </w:t>
      </w:r>
      <w:r w:rsidR="003B201D" w:rsidRPr="00630B5B">
        <w:t>i.e. 22% of years lived with disability (YLD) and 5% of years of life lost (YLL)</w:t>
      </w:r>
      <w:r>
        <w:t xml:space="preserve"> </w:t>
      </w:r>
      <w:r w:rsidR="001F3897" w:rsidRPr="00DA76C8">
        <w:fldChar w:fldCharType="begin"/>
      </w:r>
      <w:r w:rsidR="00F07B9E">
        <w:instrText xml:space="preserve"> ADDIN EN.CITE &lt;EndNote&gt;&lt;Cite&gt;&lt;Author&gt;WHO&lt;/Author&gt;&lt;Year&gt;2017&lt;/Year&gt;&lt;RecNum&gt;1214&lt;/RecNum&gt;&lt;DisplayText&gt;(WHO, 2017)&lt;/DisplayText&gt;&lt;record&gt;&lt;rec-number&gt;1214&lt;/rec-number&gt;&lt;foreign-keys&gt;&lt;key app="EN" db-id="a2t02ad9ssvew8esdstvee0mpswss20t2tzf"&gt;1214&lt;/key&gt;&lt;/foreign-keys&gt;&lt;ref-type name="Web Page"&gt;12&lt;/ref-type&gt;&lt;contributors&gt;&lt;authors&gt;&lt;author&gt;WHO&lt;/author&gt;&lt;/authors&gt;&lt;/contributors&gt;&lt;titles&gt;&lt;title&gt;Estimates for 2000–2015 for Disease Burden&lt;/title&gt;&lt;/titles&gt;&lt;number&gt;21/04/2017&lt;/number&gt;&lt;dates&gt;&lt;year&gt;2017&lt;/year&gt;&lt;/dates&gt;&lt;urls&gt;&lt;related-urls&gt;&lt;url&gt;http://www.who.int/healthinfo/global_burden_disease/estimates/en/index2.html&lt;/url&gt;&lt;/related-urls&gt;&lt;/urls&gt;&lt;/record&gt;&lt;/Cite&gt;&lt;/EndNote&gt;</w:instrText>
      </w:r>
      <w:r w:rsidR="001F3897" w:rsidRPr="00DA76C8">
        <w:fldChar w:fldCharType="separate"/>
      </w:r>
      <w:r w:rsidR="008232D4">
        <w:rPr>
          <w:noProof/>
        </w:rPr>
        <w:t>(</w:t>
      </w:r>
      <w:hyperlink w:anchor="_ENREF_138" w:tooltip="WHO, 2017 #1214" w:history="1">
        <w:r w:rsidR="009B2C17">
          <w:rPr>
            <w:noProof/>
          </w:rPr>
          <w:t>WHO, 2017</w:t>
        </w:r>
      </w:hyperlink>
      <w:r w:rsidR="008232D4">
        <w:rPr>
          <w:noProof/>
        </w:rPr>
        <w:t>)</w:t>
      </w:r>
      <w:r w:rsidR="001F3897" w:rsidRPr="00DA76C8">
        <w:fldChar w:fldCharType="end"/>
      </w:r>
      <w:r w:rsidR="00C22ED8">
        <w:t>.</w:t>
      </w:r>
      <w:r w:rsidR="003B201D" w:rsidRPr="00DA76C8">
        <w:t xml:space="preserve"> </w:t>
      </w:r>
      <w:r w:rsidR="00842263">
        <w:t xml:space="preserve">In fact, this </w:t>
      </w:r>
      <w:r w:rsidR="00C22ED8">
        <w:t xml:space="preserve">is likely to be </w:t>
      </w:r>
      <w:r w:rsidR="00842263">
        <w:t xml:space="preserve">a </w:t>
      </w:r>
      <w:r>
        <w:t xml:space="preserve">substantial </w:t>
      </w:r>
      <w:r w:rsidR="00842263">
        <w:t xml:space="preserve">underestimate, </w:t>
      </w:r>
      <w:r w:rsidR="003B201D" w:rsidRPr="00DA76C8">
        <w:t xml:space="preserve">mainly due to the </w:t>
      </w:r>
      <w:r w:rsidR="00842263">
        <w:t xml:space="preserve">omission of the </w:t>
      </w:r>
      <w:r w:rsidR="00AE2DD1">
        <w:t xml:space="preserve">impact of </w:t>
      </w:r>
      <w:r w:rsidR="00842263">
        <w:t xml:space="preserve">avoidable </w:t>
      </w:r>
      <w:r w:rsidR="003B201D" w:rsidRPr="00DA76C8">
        <w:t xml:space="preserve">comorbidities </w:t>
      </w:r>
      <w:r w:rsidR="00842263">
        <w:t>linked to</w:t>
      </w:r>
      <w:r w:rsidR="003B201D" w:rsidRPr="00DA76C8">
        <w:t xml:space="preserve"> psychiatric disorders </w:t>
      </w:r>
      <w:r w:rsidR="001F3897" w:rsidRPr="00DA76C8">
        <w:fldChar w:fldCharType="begin">
          <w:fldData xml:space="preserve">PEVuZE5vdGU+PENpdGU+PEF1dGhvcj5DaGFybHNvbjwvQXV0aG9yPjxZZWFyPjIwMTU8L1llYXI+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</w:fldData>
        </w:fldChar>
      </w:r>
      <w:r w:rsidR="00F07B9E">
        <w:instrText xml:space="preserve"> ADDIN EN.CITE </w:instrText>
      </w:r>
      <w:r w:rsidR="00F07B9E">
        <w:fldChar w:fldCharType="begin">
          <w:fldData xml:space="preserve">PEVuZE5vdGU+PENpdGU+PEF1dGhvcj5DaGFybHNvbjwvQXV0aG9yPjxZZWFyPjIwMTU8L1llYXI+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</w:fldData>
        </w:fldChar>
      </w:r>
      <w:r w:rsidR="00F07B9E">
        <w:instrText xml:space="preserve"> ADDIN EN.CITE.DATA </w:instrText>
      </w:r>
      <w:r w:rsidR="00F07B9E">
        <w:fldChar w:fldCharType="end"/>
      </w:r>
      <w:r w:rsidR="001F3897" w:rsidRPr="00DA76C8">
        <w:fldChar w:fldCharType="separate"/>
      </w:r>
      <w:r w:rsidR="008232D4">
        <w:rPr>
          <w:noProof/>
        </w:rPr>
        <w:t>(</w:t>
      </w:r>
      <w:hyperlink w:anchor="_ENREF_25" w:tooltip="Charlson, 2015 #1188" w:history="1">
        <w:r w:rsidR="009B2C17">
          <w:rPr>
            <w:noProof/>
          </w:rPr>
          <w:t>Charlson et al., 2015</w:t>
        </w:r>
      </w:hyperlink>
      <w:r w:rsidR="008232D4">
        <w:rPr>
          <w:noProof/>
        </w:rPr>
        <w:t xml:space="preserve">, </w:t>
      </w:r>
      <w:hyperlink w:anchor="_ENREF_108" w:tooltip="Patel, 2015 #1036" w:history="1">
        <w:r w:rsidR="009B2C17">
          <w:rPr>
            <w:noProof/>
          </w:rPr>
          <w:t>Patel et al., 2015</w:t>
        </w:r>
      </w:hyperlink>
      <w:r w:rsidR="008232D4">
        <w:rPr>
          <w:noProof/>
        </w:rPr>
        <w:t xml:space="preserve">, </w:t>
      </w:r>
      <w:hyperlink w:anchor="_ENREF_136" w:tooltip="Walker, 2015 #1190" w:history="1">
        <w:r w:rsidR="009B2C17">
          <w:rPr>
            <w:noProof/>
          </w:rPr>
          <w:t>Walker et al., 2015</w:t>
        </w:r>
      </w:hyperlink>
      <w:r w:rsidR="008232D4">
        <w:rPr>
          <w:noProof/>
        </w:rPr>
        <w:t xml:space="preserve">, </w:t>
      </w:r>
      <w:hyperlink w:anchor="_ENREF_52" w:tooltip="Ferrari, 2014 #1191" w:history="1">
        <w:r w:rsidR="009B2C17">
          <w:rPr>
            <w:noProof/>
          </w:rPr>
          <w:t>Ferrari et al., 2014</w:t>
        </w:r>
      </w:hyperlink>
      <w:r w:rsidR="008232D4">
        <w:rPr>
          <w:noProof/>
        </w:rPr>
        <w:t xml:space="preserve">, </w:t>
      </w:r>
      <w:hyperlink w:anchor="_ENREF_134" w:tooltip="Vigo, 2016 #1192" w:history="1">
        <w:r w:rsidR="009B2C17">
          <w:rPr>
            <w:noProof/>
          </w:rPr>
          <w:t>Vigo et al., 2016</w:t>
        </w:r>
      </w:hyperlink>
      <w:r w:rsidR="008232D4">
        <w:rPr>
          <w:noProof/>
        </w:rPr>
        <w:t>)</w:t>
      </w:r>
      <w:r w:rsidR="001F3897" w:rsidRPr="00DA76C8">
        <w:fldChar w:fldCharType="end"/>
      </w:r>
      <w:r w:rsidR="003B201D" w:rsidRPr="00DA76C8">
        <w:t xml:space="preserve">. In comparison, the share of health research funding dedicated to mental health </w:t>
      </w:r>
      <w:r w:rsidR="00C22ED8">
        <w:t xml:space="preserve">in </w:t>
      </w:r>
      <w:r w:rsidR="003B201D" w:rsidRPr="00D10B6B">
        <w:t>EU FP7 program</w:t>
      </w:r>
      <w:r w:rsidR="003B201D" w:rsidRPr="00D10B6B">
        <w:rPr>
          <w:lang w:eastAsia="fr-FR"/>
        </w:rPr>
        <w:t xml:space="preserve"> </w:t>
      </w:r>
      <w:r w:rsidR="00C22ED8">
        <w:t>is only 5%</w:t>
      </w:r>
      <w:r w:rsidR="003B201D" w:rsidRPr="00630B5B">
        <w:t xml:space="preserve"> </w:t>
      </w:r>
      <w:r w:rsidR="001F3897" w:rsidRPr="00DA76C8">
        <w:fldChar w:fldCharType="begin">
          <w:fldData xml:space="preserve">PEVuZE5vdGU+PENpdGU+PEF1dGhvcj5IYXpvPC9BdXRob3I+PFllYXI+MjAxNjwvWWVhcj48UmVj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</w:fldData>
        </w:fldChar>
      </w:r>
      <w:r w:rsidR="009745D2">
        <w:instrText xml:space="preserve"> ADDIN EN.CITE </w:instrText>
      </w:r>
      <w:r w:rsidR="009745D2">
        <w:fldChar w:fldCharType="begin">
          <w:fldData xml:space="preserve">PEVuZE5vdGU+PENpdGU+PEF1dGhvcj5IYXpvPC9BdXRob3I+PFllYXI+MjAxNjwvWWVhcj48UmVj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</w:fldData>
        </w:fldChar>
      </w:r>
      <w:r w:rsidR="009745D2">
        <w:instrText xml:space="preserve"> ADDIN EN.CITE.DATA </w:instrText>
      </w:r>
      <w:r w:rsidR="009745D2">
        <w:fldChar w:fldCharType="end"/>
      </w:r>
      <w:r w:rsidR="001F3897" w:rsidRPr="00DA76C8">
        <w:fldChar w:fldCharType="separate"/>
      </w:r>
      <w:r w:rsidR="008232D4">
        <w:rPr>
          <w:noProof/>
        </w:rPr>
        <w:t>(</w:t>
      </w:r>
      <w:hyperlink w:anchor="_ENREF_70" w:tooltip="Hazo, 2016 #842" w:history="1">
        <w:r w:rsidR="009B2C17">
          <w:rPr>
            <w:noProof/>
          </w:rPr>
          <w:t>Hazo et al., 2016</w:t>
        </w:r>
      </w:hyperlink>
      <w:r w:rsidR="008232D4">
        <w:rPr>
          <w:noProof/>
        </w:rPr>
        <w:t>)</w:t>
      </w:r>
      <w:r w:rsidR="001F3897" w:rsidRPr="00DA76C8">
        <w:fldChar w:fldCharType="end"/>
      </w:r>
      <w:r w:rsidR="003B201D" w:rsidRPr="00DA76C8">
        <w:t xml:space="preserve"> and between 4 and 10% at </w:t>
      </w:r>
      <w:r w:rsidR="008934C4">
        <w:t xml:space="preserve">the </w:t>
      </w:r>
      <w:r w:rsidR="003B201D" w:rsidRPr="00DA76C8">
        <w:t xml:space="preserve">national level in the UK, France, Spain and Finland in 2011 </w:t>
      </w:r>
      <w:r w:rsidR="001F3897" w:rsidRPr="00DA76C8">
        <w:fldChar w:fldCharType="begin">
          <w:fldData xml:space="preserve">PEVuZE5vdGU+PENpdGU+PEF1dGhvcj5IYXpvPC9BdXRob3I+PFllYXI+MjAxNzwvWWVhcj48UmVj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</w:fldData>
        </w:fldChar>
      </w:r>
      <w:r w:rsidR="008232D4">
        <w:instrText xml:space="preserve"> ADDIN EN.CITE </w:instrText>
      </w:r>
      <w:r w:rsidR="008232D4">
        <w:fldChar w:fldCharType="begin">
          <w:fldData xml:space="preserve">PEVuZE5vdGU+PENpdGU+PEF1dGhvcj5IYXpvPC9BdXRob3I+PFllYXI+MjAxNzwvWWVhcj48UmVj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</w:fldData>
        </w:fldChar>
      </w:r>
      <w:r w:rsidR="008232D4">
        <w:instrText xml:space="preserve"> ADDIN EN.CITE.DATA </w:instrText>
      </w:r>
      <w:r w:rsidR="008232D4">
        <w:fldChar w:fldCharType="end"/>
      </w:r>
      <w:r w:rsidR="001F3897" w:rsidRPr="00DA76C8">
        <w:fldChar w:fldCharType="separate"/>
      </w:r>
      <w:r w:rsidR="008232D4">
        <w:rPr>
          <w:noProof/>
        </w:rPr>
        <w:t>(</w:t>
      </w:r>
      <w:hyperlink w:anchor="_ENREF_69" w:tooltip="Hazo, 2017 #833" w:history="1">
        <w:r w:rsidR="009B2C17">
          <w:rPr>
            <w:noProof/>
          </w:rPr>
          <w:t>Hazo et al., 2017</w:t>
        </w:r>
      </w:hyperlink>
      <w:r w:rsidR="008232D4">
        <w:rPr>
          <w:noProof/>
        </w:rPr>
        <w:t>)</w:t>
      </w:r>
      <w:r w:rsidR="001F3897" w:rsidRPr="00DA76C8">
        <w:fldChar w:fldCharType="end"/>
      </w:r>
      <w:r w:rsidR="001F6311">
        <w:t xml:space="preserve">. </w:t>
      </w:r>
    </w:p>
    <w:p w14:paraId="4C0DC656" w14:textId="1DBFCFB5" w:rsidR="003B201D" w:rsidRPr="00AA77E1" w:rsidRDefault="003B201D" w:rsidP="00485862">
      <w:r w:rsidRPr="00630B5B">
        <w:t xml:space="preserve">The Roamer </w:t>
      </w:r>
      <w:r w:rsidR="00C22ED8">
        <w:t xml:space="preserve">project was set up to produce a roadmap for mental health research </w:t>
      </w:r>
      <w:r w:rsidR="00DF7365">
        <w:t xml:space="preserve">(MHR) </w:t>
      </w:r>
      <w:r w:rsidR="00C22ED8">
        <w:t>that would produce feasible</w:t>
      </w:r>
      <w:r w:rsidRPr="00DA76C8">
        <w:t xml:space="preserve"> research </w:t>
      </w:r>
      <w:r w:rsidR="00C22ED8">
        <w:t>questions and suggest a way forward for Europe. The consensus method has been described in detail</w:t>
      </w:r>
      <w:r w:rsidRPr="00630B5B">
        <w:t xml:space="preserve"> </w:t>
      </w:r>
      <w:r w:rsidR="001F3897" w:rsidRPr="00DA76C8">
        <w:fldChar w:fldCharType="begin">
          <w:fldData xml:space="preserve">PEVuZE5vdGU+PENpdGU+PEF1dGhvcj5IYXJvPC9BdXRob3I+PFllYXI+MjAxNDwvWWVhcj48UmVj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</w:fldData>
        </w:fldChar>
      </w:r>
      <w:r w:rsidR="009745D2">
        <w:instrText xml:space="preserve"> ADDIN EN.CITE </w:instrText>
      </w:r>
      <w:r w:rsidR="009745D2">
        <w:fldChar w:fldCharType="begin">
          <w:fldData xml:space="preserve">PEVuZE5vdGU+PENpdGU+PEF1dGhvcj5IYXJvPC9BdXRob3I+PFllYXI+MjAxNDwvWWVhcj48UmVj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</w:fldData>
        </w:fldChar>
      </w:r>
      <w:r w:rsidR="009745D2">
        <w:instrText xml:space="preserve"> ADDIN EN.CITE.DATA </w:instrText>
      </w:r>
      <w:r w:rsidR="009745D2">
        <w:fldChar w:fldCharType="end"/>
      </w:r>
      <w:r w:rsidR="001F3897" w:rsidRPr="00DA76C8">
        <w:fldChar w:fldCharType="separate"/>
      </w:r>
      <w:r w:rsidR="008232D4">
        <w:rPr>
          <w:noProof/>
        </w:rPr>
        <w:t>(</w:t>
      </w:r>
      <w:hyperlink w:anchor="_ENREF_68" w:tooltip="Haro, 2014 #245" w:history="1">
        <w:r w:rsidR="009B2C17">
          <w:rPr>
            <w:noProof/>
          </w:rPr>
          <w:t>Haro et al., 2014</w:t>
        </w:r>
      </w:hyperlink>
      <w:r w:rsidR="008232D4">
        <w:rPr>
          <w:noProof/>
        </w:rPr>
        <w:t>)</w:t>
      </w:r>
      <w:r w:rsidR="001F3897" w:rsidRPr="00DA76C8">
        <w:fldChar w:fldCharType="end"/>
      </w:r>
      <w:r w:rsidR="00C22ED8">
        <w:t xml:space="preserve">. This is the largest such process involving more than 1000 scientists, clinical professionals, and families </w:t>
      </w:r>
      <w:r w:rsidR="008934C4">
        <w:t xml:space="preserve">including </w:t>
      </w:r>
      <w:r w:rsidR="00C22ED8">
        <w:t>those with experience of mental ill health</w:t>
      </w:r>
      <w:r w:rsidR="008934C4">
        <w:t xml:space="preserve"> for the first time</w:t>
      </w:r>
      <w:r w:rsidR="000406D2">
        <w:t xml:space="preserve"> </w:t>
      </w:r>
      <w:r w:rsidR="001F3897">
        <w:fldChar w:fldCharType="begin"/>
      </w:r>
      <w:r w:rsidR="009745D2">
        <w:instrText xml:space="preserve"> ADDIN EN.CITE &lt;EndNote&gt;&lt;Cite&gt;&lt;Author&gt;Fiorillo&lt;/Author&gt;&lt;Year&gt;2013&lt;/Year&gt;&lt;RecNum&gt;553&lt;/RecNum&gt;&lt;DisplayText&gt;(Fiorillo et al., 2013)&lt;/DisplayText&gt;&lt;record&gt;&lt;rec-number&gt;553&lt;/rec-number&gt;&lt;foreign-keys&gt;&lt;key app="EN" db-id="a2t02ad9ssvew8esdstvee0mpswss20t2tzf"&gt;553&lt;/key&gt;&lt;/foreign-keys&gt;&lt;ref-type name="Journal Article"&gt;17&lt;/ref-type&gt;&lt;contributors&gt;&lt;authors&gt;&lt;author&gt;Fiorillo, A.&lt;/author&gt;&lt;author&gt;Luciano, M.&lt;/author&gt;&lt;author&gt;Del Vecchio, V.&lt;/author&gt;&lt;author&gt;Sampogna, G.&lt;/author&gt;&lt;author&gt;Obradors-Tarrago, C.&lt;/author&gt;&lt;author&gt;Maj, M.&lt;/author&gt;&lt;/authors&gt;&lt;/contributors&gt;&lt;auth-address&gt;Department of Psychiatry, University of Naples SUN, Naples, Italy.&lt;/auth-address&gt;&lt;titles&gt;&lt;title&gt;Priorities for mental health research in Europe: A survey among national stakeholders&amp;apos; associations within the ROAMER project&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165-70&lt;/pages&gt;&lt;volume&gt;12&lt;/volume&gt;&lt;number&gt;2&lt;/number&gt;&lt;edition&gt;2013/06/06&lt;/edition&gt;&lt;dates&gt;&lt;year&gt;2013&lt;/year&gt;&lt;pub-dates&gt;&lt;date&gt;Jun&lt;/date&gt;&lt;/pub-dates&gt;&lt;/dates&gt;&lt;isbn&gt;1723-8617 (Print)&amp;#xD;1723-8617&lt;/isbn&gt;&lt;accession-num&gt;23737426&lt;/accession-num&gt;&lt;urls&gt;&lt;/urls&gt;&lt;custom2&gt;Pmc3683269&lt;/custom2&gt;&lt;electronic-resource-num&gt;10.1002/wps.20052&lt;/electronic-resource-num&gt;&lt;remote-database-provider&gt;Nlm&lt;/remote-database-provider&gt;&lt;language&gt;eng&lt;/language&gt;&lt;/record&gt;&lt;/Cite&gt;&lt;/EndNote&gt;</w:instrText>
      </w:r>
      <w:r w:rsidR="001F3897">
        <w:fldChar w:fldCharType="separate"/>
      </w:r>
      <w:r w:rsidR="008232D4">
        <w:rPr>
          <w:noProof/>
        </w:rPr>
        <w:t>(</w:t>
      </w:r>
      <w:hyperlink w:anchor="_ENREF_53" w:tooltip="Fiorillo, 2013 #553" w:history="1">
        <w:r w:rsidR="009B2C17">
          <w:rPr>
            <w:noProof/>
          </w:rPr>
          <w:t>Fiorillo et al., 2013</w:t>
        </w:r>
      </w:hyperlink>
      <w:r w:rsidR="008232D4">
        <w:rPr>
          <w:noProof/>
        </w:rPr>
        <w:t>)</w:t>
      </w:r>
      <w:r w:rsidR="001F3897">
        <w:fldChar w:fldCharType="end"/>
      </w:r>
      <w:r w:rsidR="00C22ED8">
        <w:t>. The process</w:t>
      </w:r>
      <w:r w:rsidRPr="00DA76C8">
        <w:t xml:space="preserve"> result</w:t>
      </w:r>
      <w:r w:rsidR="00C22ED8">
        <w:t>ed</w:t>
      </w:r>
      <w:r w:rsidRPr="00DA76C8">
        <w:t xml:space="preserve"> in a comprehensive consensus-based Roadmap </w:t>
      </w:r>
      <w:r w:rsidR="001F3897" w:rsidRPr="00DA76C8">
        <w:fldChar w:fldCharType="begin"/>
      </w:r>
      <w:r w:rsidR="00F07B9E">
        <w:instrText xml:space="preserve"> ADDIN EN.CITE &lt;EndNote&gt;&lt;Cite&gt;&lt;Author&gt;Belli&lt;/Author&gt;&lt;Year&gt;2015&lt;/Year&gt;&lt;RecNum&gt;1215&lt;/RecNum&gt;&lt;DisplayText&gt;(Belli et al., 2015)&lt;/DisplayText&gt;&lt;record&gt;&lt;rec-number&gt;1215&lt;/rec-number&gt;&lt;foreign-keys&gt;&lt;key app="EN" db-id="a2t02ad9ssvew8esdstvee0mpswss20t2tzf"&gt;1215&lt;/key&gt;&lt;/foreign-keys&gt;&lt;ref-type name="Report"&gt;27&lt;/ref-type&gt;&lt;contributors&gt;&lt;authors&gt;&lt;author&gt;Stefano Belli&lt;/author&gt;&lt;author&gt;Til Wykes&lt;/author&gt;&lt;author&gt;Shôn Lewis&lt;/author&gt;&lt;author&gt;Carla Obradors-Tarragó&lt;/author&gt;&lt;author&gt;Josep-Maria Haro&lt;/author&gt;&lt;/authors&gt;&lt;/contributors&gt;&lt;titles&gt;&lt;title&gt;Roadmap&amp;apos;for&amp;apos;Mental&amp;apos;Health&amp;apos;and&amp;apos;Well-being&amp;apos;Research&amp;apos;in&amp;apos;Europe&amp;apos;&amp;apos;&amp;apos;&lt;/title&gt;&lt;/titles&gt;&lt;dates&gt;&lt;year&gt;2015&lt;/year&gt;&lt;/dates&gt;&lt;pub-location&gt;EUROPEAN COMMISSION&lt;/pub-location&gt;&lt;publisher&gt;Consorcio CIBER para el área temática de salud mental (CIBERSAM)&lt;/publisher&gt;&lt;call-num&gt;EU FP7 - Grant agreement no.282586&lt;/call-num&gt;&lt;urls&gt;&lt;related-urls&gt;&lt;url&gt;http://www.roamer-mh.org/files/DocRoamer_Roadmap2015_FINALISSIMA_050615.pdf&lt;/url&gt;&lt;/related-urls&gt;&lt;/urls&gt;&lt;access-date&gt;08/11/2017&lt;/access-date&gt;&lt;/record&gt;&lt;/Cite&gt;&lt;/EndNote&gt;</w:instrText>
      </w:r>
      <w:r w:rsidR="001F3897" w:rsidRPr="00DA76C8">
        <w:fldChar w:fldCharType="separate"/>
      </w:r>
      <w:r w:rsidR="008232D4">
        <w:rPr>
          <w:noProof/>
        </w:rPr>
        <w:t>(</w:t>
      </w:r>
      <w:hyperlink w:anchor="_ENREF_14" w:tooltip="Belli, 2015 #1215" w:history="1">
        <w:r w:rsidR="009B2C17">
          <w:rPr>
            <w:noProof/>
          </w:rPr>
          <w:t>Belli et al., 2015</w:t>
        </w:r>
      </w:hyperlink>
      <w:r w:rsidR="008232D4">
        <w:rPr>
          <w:noProof/>
        </w:rPr>
        <w:t>)</w:t>
      </w:r>
      <w:r w:rsidR="001F3897" w:rsidRPr="00DA76C8">
        <w:fldChar w:fldCharType="end"/>
      </w:r>
      <w:r w:rsidRPr="00DA76C8">
        <w:t xml:space="preserve"> and a short-list </w:t>
      </w:r>
      <w:r w:rsidR="005E2370" w:rsidRPr="00DA76C8">
        <w:t xml:space="preserve">of </w:t>
      </w:r>
      <w:r w:rsidRPr="00DA76C8">
        <w:t>MHR priorities for the next decade</w:t>
      </w:r>
      <w:r w:rsidR="00205AAA">
        <w:rPr>
          <w:noProof/>
        </w:rPr>
        <w:t xml:space="preserve"> </w:t>
      </w:r>
      <w:r w:rsidR="00205AAA">
        <w:rPr>
          <w:noProof/>
        </w:rPr>
        <w:fldChar w:fldCharType="begin">
          <w:fldData xml:space="preserve">PEVuZE5vdGU+PENpdGU+PEF1dGhvcj5XeWtlczwvQXV0aG9yPjxZZWFyPjIwMTU8L1llYXI+PFJl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</w:fldData>
        </w:fldChar>
      </w:r>
      <w:r w:rsidR="00205AAA">
        <w:rPr>
          <w:noProof/>
        </w:rPr>
        <w:instrText xml:space="preserve"> ADDIN EN.CITE </w:instrText>
      </w:r>
      <w:r w:rsidR="00205AAA">
        <w:rPr>
          <w:noProof/>
        </w:rPr>
        <w:fldChar w:fldCharType="begin">
          <w:fldData xml:space="preserve">PEVuZE5vdGU+PENpdGU+PEF1dGhvcj5XeWtlczwvQXV0aG9yPjxZZWFyPjIwMTU8L1llYXI+PFJl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</w:fldData>
        </w:fldChar>
      </w:r>
      <w:r w:rsidR="00205AAA">
        <w:rPr>
          <w:noProof/>
        </w:rPr>
        <w:instrText xml:space="preserve"> ADDIN EN.CITE.DATA </w:instrText>
      </w:r>
      <w:r w:rsidR="00205AAA">
        <w:rPr>
          <w:noProof/>
        </w:rPr>
      </w:r>
      <w:r w:rsidR="00205AAA">
        <w:rPr>
          <w:noProof/>
        </w:rPr>
        <w:fldChar w:fldCharType="end"/>
      </w:r>
      <w:r w:rsidR="00205AAA">
        <w:rPr>
          <w:noProof/>
        </w:rPr>
      </w:r>
      <w:r w:rsidR="00205AAA">
        <w:rPr>
          <w:noProof/>
        </w:rPr>
        <w:fldChar w:fldCharType="separate"/>
      </w:r>
      <w:r w:rsidR="00205AAA">
        <w:rPr>
          <w:noProof/>
        </w:rPr>
        <w:t>(</w:t>
      </w:r>
      <w:hyperlink w:anchor="_ENREF_142" w:tooltip="Wykes, 2015 #1580" w:history="1">
        <w:r w:rsidR="009B2C17">
          <w:rPr>
            <w:noProof/>
          </w:rPr>
          <w:t>Wykes et al., 2015</w:t>
        </w:r>
      </w:hyperlink>
      <w:r w:rsidR="00205AAA">
        <w:rPr>
          <w:noProof/>
        </w:rPr>
        <w:t>)</w:t>
      </w:r>
      <w:r w:rsidR="00205AAA">
        <w:rPr>
          <w:noProof/>
        </w:rPr>
        <w:fldChar w:fldCharType="end"/>
      </w:r>
      <w:r w:rsidRPr="00DA76C8">
        <w:t xml:space="preserve">. </w:t>
      </w:r>
    </w:p>
    <w:p w14:paraId="477EB92B" w14:textId="77A942CF" w:rsidR="003B201D" w:rsidRPr="00630B5B" w:rsidRDefault="002F11DC" w:rsidP="00485862">
      <w:r>
        <w:t>Work</w:t>
      </w:r>
      <w:r w:rsidR="003B201D" w:rsidRPr="00D10B6B">
        <w:t xml:space="preserve"> package 3 (WP3) </w:t>
      </w:r>
      <w:r>
        <w:t>of ROAMER investigated</w:t>
      </w:r>
      <w:r w:rsidR="003B201D" w:rsidRPr="00D10B6B">
        <w:t xml:space="preserve"> the resources necessary to implement the </w:t>
      </w:r>
      <w:r>
        <w:t>research priorities</w:t>
      </w:r>
      <w:r w:rsidR="003B201D" w:rsidRPr="00D10B6B">
        <w:t>. The</w:t>
      </w:r>
      <w:r>
        <w:t xml:space="preserve">re were </w:t>
      </w:r>
      <w:r w:rsidR="003B201D" w:rsidRPr="00D10B6B">
        <w:t xml:space="preserve">three </w:t>
      </w:r>
      <w:r w:rsidR="005052A5">
        <w:t>“</w:t>
      </w:r>
      <w:r w:rsidR="003B201D" w:rsidRPr="00D10B6B">
        <w:t>areas</w:t>
      </w:r>
      <w:r w:rsidR="005052A5">
        <w:t xml:space="preserve"> of knowledge”</w:t>
      </w:r>
      <w:r w:rsidR="003B201D" w:rsidRPr="00D10B6B">
        <w:t xml:space="preserve"> </w:t>
      </w:r>
      <w:r>
        <w:t xml:space="preserve">covered: </w:t>
      </w:r>
      <w:r w:rsidR="003B201D" w:rsidRPr="00D10B6B">
        <w:t xml:space="preserve">capacity and </w:t>
      </w:r>
      <w:r>
        <w:t>infrastructure, training and capacity building</w:t>
      </w:r>
      <w:r w:rsidR="008934C4">
        <w:t>, and</w:t>
      </w:r>
      <w:r w:rsidR="00DB031F">
        <w:t xml:space="preserve"> funding</w:t>
      </w:r>
      <w:r w:rsidR="003B201D" w:rsidRPr="00D10B6B">
        <w:t xml:space="preserve">. </w:t>
      </w:r>
      <w:r>
        <w:t>C</w:t>
      </w:r>
      <w:r w:rsidR="003B201D" w:rsidRPr="00D10B6B">
        <w:t xml:space="preserve">apacity and infrastructures </w:t>
      </w:r>
      <w:r>
        <w:t>not only included</w:t>
      </w:r>
      <w:r w:rsidR="003B201D" w:rsidRPr="00D10B6B">
        <w:t xml:space="preserve"> the research units, institute</w:t>
      </w:r>
      <w:r w:rsidR="003B201D" w:rsidRPr="00630B5B">
        <w:t>s</w:t>
      </w:r>
      <w:r w:rsidR="008934C4">
        <w:t xml:space="preserve"> and</w:t>
      </w:r>
      <w:r w:rsidR="003B201D" w:rsidRPr="00630B5B">
        <w:t xml:space="preserve"> networks necessary to perform research</w:t>
      </w:r>
      <w:r>
        <w:t xml:space="preserve"> but also </w:t>
      </w:r>
      <w:r w:rsidR="008934C4">
        <w:t xml:space="preserve">the </w:t>
      </w:r>
      <w:r w:rsidR="003B201D" w:rsidRPr="00630B5B">
        <w:t>technical infrastructures</w:t>
      </w:r>
      <w:r w:rsidR="004612C7" w:rsidRPr="00630B5B">
        <w:t xml:space="preserve"> </w:t>
      </w:r>
      <w:r w:rsidR="003B201D" w:rsidRPr="00630B5B">
        <w:t xml:space="preserve">that </w:t>
      </w:r>
      <w:r>
        <w:t>would be essential such as</w:t>
      </w:r>
      <w:r w:rsidR="004612C7" w:rsidRPr="00630B5B">
        <w:t xml:space="preserve"> databases, cohorts, biobanks, computing or biologic</w:t>
      </w:r>
      <w:r>
        <w:t>al</w:t>
      </w:r>
      <w:r w:rsidR="004612C7" w:rsidRPr="00630B5B">
        <w:t xml:space="preserve"> analytical facilities</w:t>
      </w:r>
      <w:r w:rsidR="00DA76C8">
        <w:t>.</w:t>
      </w:r>
      <w:r w:rsidR="003B201D" w:rsidRPr="00DA76C8">
        <w:t xml:space="preserve"> </w:t>
      </w:r>
      <w:r>
        <w:t>R</w:t>
      </w:r>
      <w:r w:rsidR="003B201D" w:rsidRPr="00DA76C8">
        <w:t xml:space="preserve">esearch training and capacity building </w:t>
      </w:r>
      <w:r w:rsidR="00A35740">
        <w:t xml:space="preserve">engenders </w:t>
      </w:r>
      <w:r>
        <w:t>building</w:t>
      </w:r>
      <w:r w:rsidR="003B201D" w:rsidRPr="00DA76C8">
        <w:t xml:space="preserve"> a workforce capable to perform the research tasks</w:t>
      </w:r>
      <w:r w:rsidR="00DB031F">
        <w:t>,</w:t>
      </w:r>
      <w:r w:rsidR="003B201D" w:rsidRPr="00DA76C8">
        <w:t xml:space="preserve"> </w:t>
      </w:r>
      <w:r>
        <w:t xml:space="preserve">and </w:t>
      </w:r>
      <w:r w:rsidR="00DB031F">
        <w:t>finally</w:t>
      </w:r>
      <w:r>
        <w:t xml:space="preserve"> we considered</w:t>
      </w:r>
      <w:r w:rsidR="003B201D" w:rsidRPr="00D10B6B">
        <w:t xml:space="preserve"> </w:t>
      </w:r>
      <w:r w:rsidR="004612C7" w:rsidRPr="00630B5B">
        <w:t xml:space="preserve">public </w:t>
      </w:r>
      <w:r w:rsidR="003B201D" w:rsidRPr="00630B5B">
        <w:t xml:space="preserve">financial resources available for </w:t>
      </w:r>
      <w:r>
        <w:t>mental health research</w:t>
      </w:r>
      <w:r w:rsidR="003B201D" w:rsidRPr="00630B5B">
        <w:t xml:space="preserve">. </w:t>
      </w:r>
    </w:p>
    <w:p w14:paraId="0B10B519" w14:textId="122ADB84" w:rsidR="002F0B7C" w:rsidRDefault="002F0B7C" w:rsidP="00CF1AF7">
      <w:pPr>
        <w:pStyle w:val="Heading3"/>
      </w:pPr>
      <w:r>
        <w:t>Aims of the study</w:t>
      </w:r>
    </w:p>
    <w:p w14:paraId="63927DFC" w14:textId="5A3812BA" w:rsidR="003B201D" w:rsidRPr="00630B5B" w:rsidRDefault="00B17BAC" w:rsidP="00485862">
      <w:r w:rsidRPr="00630B5B">
        <w:t>To participate to the Roamer’s aim of improving MHR in Europe,</w:t>
      </w:r>
      <w:r w:rsidR="002D71BC">
        <w:t xml:space="preserve"> </w:t>
      </w:r>
      <w:r w:rsidRPr="00630B5B">
        <w:t>our</w:t>
      </w:r>
      <w:r w:rsidR="000265AB" w:rsidRPr="00630B5B">
        <w:t xml:space="preserve"> first </w:t>
      </w:r>
      <w:r w:rsidRPr="00630B5B">
        <w:t>objective</w:t>
      </w:r>
      <w:r w:rsidR="005B2E0B">
        <w:t xml:space="preserve"> </w:t>
      </w:r>
      <w:r w:rsidR="000265AB" w:rsidRPr="00630B5B">
        <w:t>was</w:t>
      </w:r>
      <w:r w:rsidR="005B2E0B">
        <w:t xml:space="preserve"> </w:t>
      </w:r>
      <w:r w:rsidR="00CE431E" w:rsidRPr="00630B5B">
        <w:t xml:space="preserve">to establish </w:t>
      </w:r>
      <w:r w:rsidR="007E4DD3">
        <w:t>a picture</w:t>
      </w:r>
      <w:r w:rsidR="00CE431E" w:rsidRPr="00630B5B">
        <w:t xml:space="preserve"> of</w:t>
      </w:r>
      <w:r w:rsidR="005B2E0B">
        <w:t xml:space="preserve"> </w:t>
      </w:r>
      <w:r w:rsidR="003B201D" w:rsidRPr="00630B5B">
        <w:t>MHR</w:t>
      </w:r>
      <w:r w:rsidRPr="00630B5B">
        <w:t xml:space="preserve"> resources</w:t>
      </w:r>
      <w:r w:rsidR="000265AB" w:rsidRPr="00630B5B">
        <w:t xml:space="preserve">. </w:t>
      </w:r>
      <w:r w:rsidR="00DB031F">
        <w:t>The s</w:t>
      </w:r>
      <w:r w:rsidR="000265AB" w:rsidRPr="00630B5B">
        <w:t>econd objective was</w:t>
      </w:r>
      <w:r w:rsidR="00CE431E" w:rsidRPr="00630B5B">
        <w:t xml:space="preserve"> to </w:t>
      </w:r>
      <w:r w:rsidR="000265AB" w:rsidRPr="00630B5B">
        <w:t>identify the main gaps and advances needed in the three areas of knowledge</w:t>
      </w:r>
      <w:r w:rsidR="00AA5B5E">
        <w:t xml:space="preserve"> through </w:t>
      </w:r>
      <w:r w:rsidR="00FB4F39">
        <w:t xml:space="preserve">an </w:t>
      </w:r>
      <w:r w:rsidR="00AA5B5E">
        <w:t>expert panel</w:t>
      </w:r>
      <w:r w:rsidR="000265AB" w:rsidRPr="00630B5B">
        <w:t>.</w:t>
      </w:r>
      <w:r w:rsidR="005B2E0B">
        <w:t xml:space="preserve"> </w:t>
      </w:r>
      <w:r w:rsidR="000265AB" w:rsidRPr="00630B5B">
        <w:t xml:space="preserve">The final objective was </w:t>
      </w:r>
      <w:r w:rsidR="003B201D" w:rsidRPr="00630B5B">
        <w:t>to establish</w:t>
      </w:r>
      <w:r w:rsidR="000265AB" w:rsidRPr="00630B5B">
        <w:t>,</w:t>
      </w:r>
      <w:r w:rsidR="003B201D" w:rsidRPr="00630B5B">
        <w:t xml:space="preserve"> in</w:t>
      </w:r>
      <w:r w:rsidR="00D96EEE">
        <w:t xml:space="preserve"> </w:t>
      </w:r>
      <w:r w:rsidR="003B201D" w:rsidRPr="00630B5B">
        <w:t>a consensus-based manner</w:t>
      </w:r>
      <w:r w:rsidR="000265AB" w:rsidRPr="00630B5B">
        <w:t>,</w:t>
      </w:r>
      <w:r w:rsidR="003B201D" w:rsidRPr="00630B5B">
        <w:t xml:space="preserve"> a list of specific recommendations </w:t>
      </w:r>
      <w:r w:rsidR="000265AB" w:rsidRPr="00630B5B">
        <w:t>that would</w:t>
      </w:r>
      <w:r w:rsidR="003B201D" w:rsidRPr="00630B5B">
        <w:t xml:space="preserve"> allow</w:t>
      </w:r>
      <w:r w:rsidR="00EF5127" w:rsidRPr="00630B5B">
        <w:t xml:space="preserve"> a better utilization and accessibility of MHR resources</w:t>
      </w:r>
      <w:r w:rsidR="003B201D" w:rsidRPr="00630B5B">
        <w:t xml:space="preserve">. </w:t>
      </w:r>
    </w:p>
    <w:p w14:paraId="05F824D0" w14:textId="77777777" w:rsidR="003B201D" w:rsidRPr="00630B5B" w:rsidRDefault="003B201D" w:rsidP="00485862">
      <w:pPr>
        <w:pStyle w:val="Heading1"/>
      </w:pPr>
      <w:r w:rsidRPr="00630B5B">
        <w:t>Methods</w:t>
      </w:r>
    </w:p>
    <w:p w14:paraId="1BA8E122" w14:textId="343342D0" w:rsidR="003B201D" w:rsidRPr="00630B5B" w:rsidRDefault="00656ADD" w:rsidP="00485862">
      <w:r>
        <w:t>The method</w:t>
      </w:r>
      <w:r w:rsidR="008735C6">
        <w:t xml:space="preserve"> </w:t>
      </w:r>
      <w:r w:rsidR="00DE05FF">
        <w:t>wa</w:t>
      </w:r>
      <w:r>
        <w:t>s</w:t>
      </w:r>
      <w:r w:rsidR="008735C6">
        <w:t xml:space="preserve"> </w:t>
      </w:r>
      <w:r>
        <w:t xml:space="preserve">divided into three </w:t>
      </w:r>
      <w:r w:rsidR="0046452F">
        <w:t>parts</w:t>
      </w:r>
      <w:r w:rsidR="003B328D">
        <w:t>: a literature review, database searches and two workshops.</w:t>
      </w:r>
    </w:p>
    <w:p w14:paraId="38D19737" w14:textId="2D96E5DA" w:rsidR="003913CD" w:rsidRDefault="0046452F" w:rsidP="00EE37CB">
      <w:pPr>
        <w:pStyle w:val="Heading3"/>
        <w:ind w:left="0"/>
      </w:pPr>
      <w:r>
        <w:t>Part</w:t>
      </w:r>
      <w:r w:rsidRPr="00061592">
        <w:t xml:space="preserve"> </w:t>
      </w:r>
      <w:r w:rsidR="005A654B" w:rsidRPr="00061592">
        <w:t xml:space="preserve">1 - </w:t>
      </w:r>
      <w:r w:rsidR="00EE37CB">
        <w:t>L</w:t>
      </w:r>
      <w:r w:rsidR="003B201D" w:rsidRPr="00630B5B">
        <w:t>iterature review</w:t>
      </w:r>
    </w:p>
    <w:p w14:paraId="7F257BFC" w14:textId="49001307" w:rsidR="00BA3329" w:rsidRDefault="00AA41BE" w:rsidP="00485862">
      <w:r w:rsidRPr="00061592">
        <w:t xml:space="preserve">We </w:t>
      </w:r>
      <w:r w:rsidR="003B201D" w:rsidRPr="00061592">
        <w:t>search</w:t>
      </w:r>
      <w:r w:rsidRPr="00061592">
        <w:t xml:space="preserve">ed </w:t>
      </w:r>
      <w:r w:rsidR="004B7ED8" w:rsidRPr="00061592">
        <w:t>separately</w:t>
      </w:r>
      <w:r w:rsidR="003B201D" w:rsidRPr="00630B5B">
        <w:t xml:space="preserve"> the three </w:t>
      </w:r>
      <w:r w:rsidR="00D861C9">
        <w:t>following domains</w:t>
      </w:r>
      <w:r w:rsidR="00DE05FF">
        <w:t xml:space="preserve"> in the PubMed </w:t>
      </w:r>
      <w:r w:rsidR="00BA3329">
        <w:t xml:space="preserve">and PsycINFO </w:t>
      </w:r>
      <w:r w:rsidR="00DE05FF">
        <w:t>database</w:t>
      </w:r>
      <w:r w:rsidR="00BA3329">
        <w:t>s</w:t>
      </w:r>
      <w:r w:rsidR="00D861C9">
        <w:t>:</w:t>
      </w:r>
      <w:r w:rsidR="00DB031F">
        <w:t xml:space="preserve"> research infrastructures</w:t>
      </w:r>
      <w:r w:rsidR="00EF5127" w:rsidRPr="00630B5B">
        <w:t xml:space="preserve"> </w:t>
      </w:r>
      <w:r w:rsidR="00DB031F">
        <w:t>(</w:t>
      </w:r>
      <w:r w:rsidR="00EF5127" w:rsidRPr="00630B5B">
        <w:t>RI</w:t>
      </w:r>
      <w:r w:rsidR="00DB031F">
        <w:t>)</w:t>
      </w:r>
      <w:r w:rsidR="00EF5127" w:rsidRPr="00630B5B">
        <w:t>, capacity-building</w:t>
      </w:r>
      <w:r w:rsidR="00BA3329">
        <w:t xml:space="preserve"> or training</w:t>
      </w:r>
      <w:r w:rsidR="00AA5B5E">
        <w:t>,</w:t>
      </w:r>
      <w:r w:rsidR="00EF5127" w:rsidRPr="00630B5B">
        <w:t xml:space="preserve"> and funding</w:t>
      </w:r>
      <w:r w:rsidR="00BA3329">
        <w:t xml:space="preserve"> in relation with mental health (or psychiatric) research</w:t>
      </w:r>
      <w:r w:rsidR="003B201D" w:rsidRPr="00630B5B">
        <w:t xml:space="preserve">. </w:t>
      </w:r>
      <w:r w:rsidR="00BA3329">
        <w:t xml:space="preserve">This literature review </w:t>
      </w:r>
      <w:r w:rsidR="00D8141F">
        <w:t>had</w:t>
      </w:r>
      <w:r w:rsidR="00BA3329">
        <w:t xml:space="preserve"> two steps</w:t>
      </w:r>
      <w:r w:rsidR="00D8141F">
        <w:t>,</w:t>
      </w:r>
      <w:r w:rsidR="00BA3329">
        <w:t xml:space="preserve"> using the same research strategy. The first step was performed in 2012 cover</w:t>
      </w:r>
      <w:r w:rsidR="00D8141F">
        <w:t>ing</w:t>
      </w:r>
      <w:r w:rsidR="00BA3329">
        <w:t xml:space="preserve"> the years 2002-2012 and aimed at building the </w:t>
      </w:r>
      <w:r w:rsidR="00BA3329" w:rsidRPr="00BA3329">
        <w:t>focus</w:t>
      </w:r>
      <w:r w:rsidR="00BA3329">
        <w:rPr>
          <w:i/>
        </w:rPr>
        <w:t xml:space="preserve"> </w:t>
      </w:r>
      <w:r w:rsidR="00BA3329">
        <w:t>groups discussion guide. The second step was performed in 201</w:t>
      </w:r>
      <w:r w:rsidR="00AA5B5E">
        <w:t>8</w:t>
      </w:r>
      <w:r w:rsidR="00BA3329">
        <w:t xml:space="preserve"> cover</w:t>
      </w:r>
      <w:r w:rsidR="00D8141F">
        <w:t>ing</w:t>
      </w:r>
      <w:r w:rsidR="00BA3329">
        <w:t xml:space="preserve"> </w:t>
      </w:r>
      <w:r w:rsidR="00CB68AF">
        <w:t xml:space="preserve">the </w:t>
      </w:r>
      <w:r w:rsidR="00BA3329">
        <w:t xml:space="preserve">2012-2017 </w:t>
      </w:r>
      <w:r w:rsidR="00CB68AF">
        <w:lastRenderedPageBreak/>
        <w:t>period</w:t>
      </w:r>
      <w:r w:rsidR="00BA3329">
        <w:t xml:space="preserve"> </w:t>
      </w:r>
      <w:r w:rsidR="00CB68AF">
        <w:t>with the aim</w:t>
      </w:r>
      <w:r w:rsidR="00BA3329">
        <w:t xml:space="preserve"> to</w:t>
      </w:r>
      <w:r w:rsidR="00CB68AF">
        <w:t xml:space="preserve"> update the data and to</w:t>
      </w:r>
      <w:r w:rsidR="00BA3329">
        <w:t xml:space="preserve"> </w:t>
      </w:r>
      <w:r w:rsidR="00D8141F">
        <w:t>capture</w:t>
      </w:r>
      <w:r w:rsidR="00BA3329">
        <w:t xml:space="preserve"> possible evolution</w:t>
      </w:r>
      <w:r w:rsidR="00FB4F39">
        <w:t>s</w:t>
      </w:r>
      <w:r w:rsidR="00BA3329">
        <w:t xml:space="preserve"> in</w:t>
      </w:r>
      <w:r w:rsidR="00D8141F">
        <w:t xml:space="preserve"> the</w:t>
      </w:r>
      <w:r w:rsidR="00BA3329">
        <w:t xml:space="preserve"> literature covering our topics of interest.</w:t>
      </w:r>
    </w:p>
    <w:p w14:paraId="313CA8C7" w14:textId="0D7E61F7" w:rsidR="00CB68AF" w:rsidRDefault="00D8141F" w:rsidP="00485862">
      <w:r>
        <w:t>The</w:t>
      </w:r>
      <w:r w:rsidR="00CB68AF">
        <w:t xml:space="preserve"> objective was to </w:t>
      </w:r>
      <w:r w:rsidR="00702AEB">
        <w:t xml:space="preserve">get an overview on scientific </w:t>
      </w:r>
      <w:r>
        <w:t>research</w:t>
      </w:r>
      <w:r w:rsidR="00702AEB">
        <w:t xml:space="preserve"> and opinion papers covering </w:t>
      </w:r>
      <w:r w:rsidR="00680CF4">
        <w:t xml:space="preserve">the human, infrastructural and financial resources of </w:t>
      </w:r>
      <w:r w:rsidR="00702AEB">
        <w:t>mental health research.</w:t>
      </w:r>
      <w:r w:rsidR="00CB68AF">
        <w:t xml:space="preserve"> </w:t>
      </w:r>
      <w:r w:rsidR="00702AEB">
        <w:t xml:space="preserve">It looked at answering to the following </w:t>
      </w:r>
      <w:r w:rsidR="00CD23CC">
        <w:t xml:space="preserve">research </w:t>
      </w:r>
      <w:r w:rsidR="00702AEB">
        <w:t>question: “what are the scientific works and claims focusing on mental health research resources?”</w:t>
      </w:r>
    </w:p>
    <w:p w14:paraId="1B04259D" w14:textId="2560BE86" w:rsidR="007F17E0" w:rsidRDefault="00702AEB" w:rsidP="00485862">
      <w:r>
        <w:t xml:space="preserve">All kind of </w:t>
      </w:r>
      <w:r w:rsidR="006A320B">
        <w:t xml:space="preserve">original </w:t>
      </w:r>
      <w:r w:rsidR="00FB4F39">
        <w:t xml:space="preserve">research </w:t>
      </w:r>
      <w:r>
        <w:t>and opinion papers (including editorials and commentaries)</w:t>
      </w:r>
      <w:r w:rsidR="006A320B">
        <w:t xml:space="preserve"> published in peer-review revues</w:t>
      </w:r>
      <w:r>
        <w:t xml:space="preserve"> were included in our review. </w:t>
      </w:r>
      <w:r w:rsidR="002D102B" w:rsidRPr="00061592">
        <w:t xml:space="preserve">Articles were </w:t>
      </w:r>
      <w:r w:rsidR="003B201D" w:rsidRPr="00630B5B">
        <w:t xml:space="preserve">included </w:t>
      </w:r>
      <w:r w:rsidR="002D102B" w:rsidRPr="00061592">
        <w:t>if</w:t>
      </w:r>
      <w:r w:rsidR="009B0347">
        <w:t xml:space="preserve"> the</w:t>
      </w:r>
      <w:r w:rsidR="002D102B" w:rsidRPr="00061592">
        <w:t xml:space="preserve"> </w:t>
      </w:r>
      <w:r w:rsidR="00EE37CB">
        <w:t>abstract</w:t>
      </w:r>
      <w:r w:rsidR="00DB031F">
        <w:t>s</w:t>
      </w:r>
      <w:r w:rsidR="002D102B" w:rsidRPr="00061592">
        <w:t xml:space="preserve"> were</w:t>
      </w:r>
      <w:r w:rsidR="003B201D" w:rsidRPr="00061592">
        <w:t xml:space="preserve"> </w:t>
      </w:r>
      <w:r w:rsidR="003B201D" w:rsidRPr="00630B5B">
        <w:t xml:space="preserve">published </w:t>
      </w:r>
      <w:r w:rsidR="004612C7" w:rsidRPr="00630B5B">
        <w:t>in English</w:t>
      </w:r>
      <w:r>
        <w:t xml:space="preserve"> and </w:t>
      </w:r>
      <w:r w:rsidR="00EE37CB">
        <w:t>articles were published in English, French or German,</w:t>
      </w:r>
      <w:r w:rsidR="004612C7" w:rsidRPr="00061592">
        <w:t xml:space="preserve"> </w:t>
      </w:r>
      <w:r w:rsidR="003B201D" w:rsidRPr="00630B5B">
        <w:t xml:space="preserve">between January 2002 and </w:t>
      </w:r>
      <w:r w:rsidR="00AA5B5E">
        <w:t>December</w:t>
      </w:r>
      <w:r w:rsidR="00AA5B5E" w:rsidRPr="00630B5B">
        <w:t xml:space="preserve"> </w:t>
      </w:r>
      <w:r w:rsidR="003B201D" w:rsidRPr="00630B5B">
        <w:t>2017</w:t>
      </w:r>
      <w:r>
        <w:t>.</w:t>
      </w:r>
      <w:r w:rsidR="004B7ED8" w:rsidRPr="00061592">
        <w:t xml:space="preserve"> </w:t>
      </w:r>
      <w:r>
        <w:t xml:space="preserve">Articles were retained as relevant if they </w:t>
      </w:r>
      <w:r w:rsidR="009F070F">
        <w:t>focused on</w:t>
      </w:r>
      <w:r w:rsidR="009F070F" w:rsidRPr="00061592">
        <w:t xml:space="preserve"> </w:t>
      </w:r>
      <w:r w:rsidR="002D102B" w:rsidRPr="00061592">
        <w:t>some aspect</w:t>
      </w:r>
      <w:r w:rsidR="009F070F">
        <w:t>s</w:t>
      </w:r>
      <w:r w:rsidR="002D102B" w:rsidRPr="00061592">
        <w:t xml:space="preserve"> of mental health research infrastructure</w:t>
      </w:r>
      <w:r w:rsidR="009F070F">
        <w:t>s</w:t>
      </w:r>
      <w:r w:rsidR="002D102B" w:rsidRPr="00061592">
        <w:t>, capacity building</w:t>
      </w:r>
      <w:r>
        <w:t xml:space="preserve"> (or training)</w:t>
      </w:r>
      <w:r w:rsidR="002D102B" w:rsidRPr="00061592">
        <w:t xml:space="preserve"> or funding.</w:t>
      </w:r>
      <w:r w:rsidR="004B7ED8" w:rsidRPr="00061592">
        <w:t xml:space="preserve"> </w:t>
      </w:r>
      <w:r w:rsidR="009B0347">
        <w:t>The</w:t>
      </w:r>
      <w:r w:rsidR="009B0347" w:rsidRPr="00061592">
        <w:t xml:space="preserve"> </w:t>
      </w:r>
      <w:r w:rsidR="00F25365" w:rsidRPr="00061592">
        <w:t>m</w:t>
      </w:r>
      <w:r w:rsidR="004B7ED8" w:rsidRPr="00061592">
        <w:t>ental health field of ROAMER includ</w:t>
      </w:r>
      <w:r w:rsidR="009B0347">
        <w:t>es</w:t>
      </w:r>
      <w:r w:rsidR="004B7ED8" w:rsidRPr="00061592">
        <w:t xml:space="preserve"> all entries of chapter V of</w:t>
      </w:r>
      <w:r w:rsidR="00F25365" w:rsidRPr="00061592">
        <w:t xml:space="preserve"> the</w:t>
      </w:r>
      <w:r w:rsidR="004B7ED8" w:rsidRPr="00061592">
        <w:t xml:space="preserve"> ICD-10 </w:t>
      </w:r>
      <w:r w:rsidR="009B0347">
        <w:t>with the exception of</w:t>
      </w:r>
      <w:r w:rsidR="009B0347" w:rsidRPr="00061592">
        <w:t xml:space="preserve"> </w:t>
      </w:r>
      <w:r w:rsidR="004B7ED8" w:rsidRPr="00061592">
        <w:t>mental disabilities</w:t>
      </w:r>
      <w:r>
        <w:t>,</w:t>
      </w:r>
      <w:r w:rsidR="004B7D64">
        <w:t xml:space="preserve"> nicotine</w:t>
      </w:r>
      <w:r>
        <w:t xml:space="preserve"> addiction</w:t>
      </w:r>
      <w:r w:rsidR="004B7ED8" w:rsidRPr="00061592">
        <w:t xml:space="preserve"> and dementia.</w:t>
      </w:r>
      <w:r w:rsidR="002D102B" w:rsidRPr="00061592">
        <w:t xml:space="preserve"> Articles were excluded if they</w:t>
      </w:r>
      <w:r w:rsidR="004B7ED8" w:rsidRPr="00061592">
        <w:t xml:space="preserve"> were</w:t>
      </w:r>
      <w:r w:rsidR="003B201D" w:rsidRPr="00630B5B">
        <w:t xml:space="preserve"> related to a specific disease, service, population or treatment unless they included some element </w:t>
      </w:r>
      <w:r w:rsidR="002D102B" w:rsidRPr="00061592">
        <w:t>relating to mental health research</w:t>
      </w:r>
      <w:r>
        <w:t>. Articles</w:t>
      </w:r>
      <w:r w:rsidR="002D102B" w:rsidRPr="00061592">
        <w:t xml:space="preserve"> f</w:t>
      </w:r>
      <w:r w:rsidR="003B201D" w:rsidRPr="00061592">
        <w:t>ocus</w:t>
      </w:r>
      <w:r w:rsidR="002D102B" w:rsidRPr="00061592">
        <w:t>sed</w:t>
      </w:r>
      <w:r w:rsidR="003B201D" w:rsidRPr="00630B5B">
        <w:t xml:space="preserve"> on research in low and middle-income countries </w:t>
      </w:r>
      <w:r w:rsidR="00AE4D66">
        <w:t xml:space="preserve">outside Europe </w:t>
      </w:r>
      <w:r w:rsidR="002D102B" w:rsidRPr="00061592">
        <w:t>or</w:t>
      </w:r>
      <w:r w:rsidR="003B201D" w:rsidRPr="00630B5B">
        <w:t xml:space="preserve"> </w:t>
      </w:r>
      <w:r w:rsidR="00D861C9">
        <w:t xml:space="preserve">on </w:t>
      </w:r>
      <w:r w:rsidR="003B201D" w:rsidRPr="00630B5B">
        <w:t>health research in general rather than MHR in particular</w:t>
      </w:r>
      <w:r>
        <w:t xml:space="preserve"> were also excluded</w:t>
      </w:r>
      <w:r w:rsidR="003B201D" w:rsidRPr="00630B5B">
        <w:t>.</w:t>
      </w:r>
    </w:p>
    <w:p w14:paraId="5BA2E5DB" w14:textId="0B79D102" w:rsidR="003B201D" w:rsidRDefault="00702AEB" w:rsidP="00485862">
      <w:r w:rsidRPr="00061592">
        <w:t>Articles</w:t>
      </w:r>
      <w:r>
        <w:t xml:space="preserve"> were screened </w:t>
      </w:r>
      <w:r w:rsidRPr="00061592">
        <w:t>on the basis of their titles and abstracts</w:t>
      </w:r>
      <w:r w:rsidR="005F53B0">
        <w:t>.</w:t>
      </w:r>
      <w:r w:rsidR="007F17E0">
        <w:t xml:space="preserve"> </w:t>
      </w:r>
      <w:r w:rsidR="005F53B0">
        <w:t>T</w:t>
      </w:r>
      <w:r w:rsidR="007F17E0">
        <w:t>he selection process has been performed through P</w:t>
      </w:r>
      <w:r w:rsidR="009F070F">
        <w:t>u</w:t>
      </w:r>
      <w:r w:rsidR="007F17E0">
        <w:t xml:space="preserve">bMed and PsycINFO </w:t>
      </w:r>
      <w:r w:rsidR="005F53B0">
        <w:t>retrieval tables</w:t>
      </w:r>
      <w:r w:rsidR="007F17E0">
        <w:t xml:space="preserve">, exported </w:t>
      </w:r>
      <w:r w:rsidR="005F53B0">
        <w:t>to</w:t>
      </w:r>
      <w:r w:rsidR="007F17E0">
        <w:t xml:space="preserve"> an Excel spreadsheet for </w:t>
      </w:r>
      <w:r w:rsidR="009F070F">
        <w:t>duplicate</w:t>
      </w:r>
      <w:r w:rsidR="007F17E0">
        <w:t xml:space="preserve"> </w:t>
      </w:r>
      <w:r w:rsidR="005F53B0">
        <w:t>elimination</w:t>
      </w:r>
      <w:r w:rsidR="007F17E0">
        <w:t xml:space="preserve">. </w:t>
      </w:r>
    </w:p>
    <w:p w14:paraId="1358EA56" w14:textId="28359F83" w:rsidR="003B201D" w:rsidRPr="00D10B6B" w:rsidRDefault="0046452F" w:rsidP="00AA77E1">
      <w:pPr>
        <w:pStyle w:val="Heading3"/>
        <w:ind w:left="0"/>
      </w:pPr>
      <w:r>
        <w:t xml:space="preserve">Part </w:t>
      </w:r>
      <w:r w:rsidR="00F25365">
        <w:t xml:space="preserve">2 - </w:t>
      </w:r>
      <w:r w:rsidR="003B201D" w:rsidRPr="00D10B6B">
        <w:t>Searching of databases</w:t>
      </w:r>
    </w:p>
    <w:p w14:paraId="5522AEAC" w14:textId="77777777" w:rsidR="00F25365" w:rsidRDefault="003B201D" w:rsidP="00485862">
      <w:r w:rsidRPr="00630B5B">
        <w:t xml:space="preserve">Three databases </w:t>
      </w:r>
      <w:r w:rsidR="002D102B">
        <w:t>were</w:t>
      </w:r>
      <w:r w:rsidRPr="00630B5B">
        <w:t xml:space="preserve"> searched: </w:t>
      </w:r>
    </w:p>
    <w:p w14:paraId="39F62FF8" w14:textId="68C44F72" w:rsidR="008735C6" w:rsidRDefault="00295750" w:rsidP="008735C6">
      <w:r>
        <w:t>(</w:t>
      </w:r>
      <w:proofErr w:type="spellStart"/>
      <w:r>
        <w:t>i</w:t>
      </w:r>
      <w:proofErr w:type="spellEnd"/>
      <w:r>
        <w:t xml:space="preserve">) </w:t>
      </w:r>
      <w:proofErr w:type="spellStart"/>
      <w:r w:rsidR="003B201D" w:rsidRPr="00630B5B">
        <w:t>Meril</w:t>
      </w:r>
      <w:proofErr w:type="spellEnd"/>
      <w:r w:rsidR="003B201D" w:rsidRPr="00630B5B">
        <w:rPr>
          <w:vertAlign w:val="superscript"/>
        </w:rPr>
        <w:t>®</w:t>
      </w:r>
      <w:r w:rsidR="003B201D" w:rsidRPr="00630B5B">
        <w:t xml:space="preserve"> is an on-going mapping initiated by the European Foundation Association and supported successively by the FP7 and H2020 European Commission’s research programmes. It dynamically inventories European RIs. The last time we accessed the portal</w:t>
      </w:r>
      <w:r w:rsidR="00A6062E" w:rsidRPr="00630B5B">
        <w:t xml:space="preserve"> (Nov. 2017),</w:t>
      </w:r>
      <w:r w:rsidR="003B201D" w:rsidRPr="00630B5B">
        <w:t xml:space="preserve"> </w:t>
      </w:r>
      <w:r w:rsidR="00A55E5B">
        <w:t>942</w:t>
      </w:r>
      <w:r w:rsidR="003B201D" w:rsidRPr="00630B5B">
        <w:t xml:space="preserve"> European RIs were </w:t>
      </w:r>
      <w:r w:rsidR="0065178D" w:rsidRPr="00630B5B">
        <w:t>referenced.</w:t>
      </w:r>
      <w:r w:rsidR="008735C6">
        <w:t xml:space="preserve">  W</w:t>
      </w:r>
      <w:r w:rsidR="008735C6" w:rsidRPr="00630B5B">
        <w:t>e asked the Meril</w:t>
      </w:r>
      <w:r w:rsidR="008735C6" w:rsidRPr="00630B5B">
        <w:rPr>
          <w:vertAlign w:val="superscript"/>
        </w:rPr>
        <w:t>®</w:t>
      </w:r>
      <w:r w:rsidR="008735C6" w:rsidRPr="007B34E3">
        <w:t xml:space="preserve"> team</w:t>
      </w:r>
      <w:r w:rsidR="008735C6" w:rsidRPr="00DA76C8">
        <w:t xml:space="preserve"> to send us the list of the </w:t>
      </w:r>
      <w:r w:rsidR="008735C6">
        <w:t>programmes</w:t>
      </w:r>
      <w:r w:rsidR="008735C6" w:rsidRPr="00DA76C8">
        <w:t xml:space="preserve"> referenced as belonging to biomedical and social sciences domains (n=356), we read their description and visited their websites in or</w:t>
      </w:r>
      <w:r w:rsidR="008735C6" w:rsidRPr="00D10B6B">
        <w:t>der to retrieve the ones potentially useful to mental health researchers or dedicated to them.</w:t>
      </w:r>
    </w:p>
    <w:p w14:paraId="7A227770" w14:textId="3CBC7885" w:rsidR="008735C6" w:rsidRDefault="00295750" w:rsidP="008735C6">
      <w:r>
        <w:t xml:space="preserve">(ii) </w:t>
      </w:r>
      <w:r w:rsidR="003B201D" w:rsidRPr="00D10B6B">
        <w:t>On-Course</w:t>
      </w:r>
      <w:r w:rsidR="003B201D" w:rsidRPr="00D10B6B">
        <w:rPr>
          <w:vertAlign w:val="superscript"/>
        </w:rPr>
        <w:t>®</w:t>
      </w:r>
      <w:r w:rsidR="003B201D" w:rsidRPr="00D10B6B">
        <w:t xml:space="preserve"> defines itself as “</w:t>
      </w:r>
      <w:r w:rsidR="003B201D" w:rsidRPr="00AA77E1">
        <w:rPr>
          <w:i/>
        </w:rPr>
        <w:t>an industry and academia led course portal that is the most comprehensive and insightful biomedical postgraduate education and training resource in Europe.</w:t>
      </w:r>
      <w:r w:rsidR="003B201D" w:rsidRPr="00630B5B">
        <w:t xml:space="preserve">”, it is initiated and managed by EMTRAIN (European Medicines Research Training Network), part of </w:t>
      </w:r>
      <w:r w:rsidR="00A6062E" w:rsidRPr="00630B5B">
        <w:t xml:space="preserve">the </w:t>
      </w:r>
      <w:r w:rsidR="003B201D" w:rsidRPr="00630B5B">
        <w:t>Innovative Medicines Initiative (IMI) and jointly funded by the European Commission and EFPIA (European Pharmaceutical Industries and Associations). Like Meril</w:t>
      </w:r>
      <w:r w:rsidR="003B201D" w:rsidRPr="00630B5B">
        <w:rPr>
          <w:vertAlign w:val="superscript"/>
        </w:rPr>
        <w:t>®</w:t>
      </w:r>
      <w:r w:rsidR="003B201D" w:rsidRPr="00630B5B">
        <w:t xml:space="preserve">, it is an on-going </w:t>
      </w:r>
      <w:r w:rsidR="009660A8" w:rsidRPr="00630B5B">
        <w:t>inventory</w:t>
      </w:r>
      <w:r w:rsidR="00096085">
        <w:t xml:space="preserve"> with each programme classified by one or more biomedical disciplines from a list of 40</w:t>
      </w:r>
      <w:r w:rsidR="009660A8" w:rsidRPr="00630B5B">
        <w:t xml:space="preserve">. </w:t>
      </w:r>
      <w:r w:rsidR="00096085" w:rsidRPr="00630B5B">
        <w:t xml:space="preserve">At the date </w:t>
      </w:r>
      <w:r w:rsidR="00096085">
        <w:t xml:space="preserve">at which </w:t>
      </w:r>
      <w:r w:rsidR="00096085" w:rsidRPr="00630B5B">
        <w:t>we accessed the database</w:t>
      </w:r>
      <w:r w:rsidR="00096085">
        <w:t xml:space="preserve"> </w:t>
      </w:r>
      <w:r w:rsidR="00EF5127" w:rsidRPr="00630B5B">
        <w:t>(Nov. 2017</w:t>
      </w:r>
      <w:r w:rsidR="00096085">
        <w:t xml:space="preserve">) </w:t>
      </w:r>
      <w:r w:rsidR="00096085" w:rsidRPr="00630B5B">
        <w:t>8 </w:t>
      </w:r>
      <w:r w:rsidR="00096085">
        <w:t>426</w:t>
      </w:r>
      <w:r w:rsidR="00096085" w:rsidRPr="00630B5B">
        <w:t xml:space="preserve"> European courses were inventoried</w:t>
      </w:r>
      <w:r w:rsidR="00096085">
        <w:t>:</w:t>
      </w:r>
      <w:r w:rsidR="003B201D" w:rsidRPr="00630B5B">
        <w:t xml:space="preserve"> 3 636 masters, 3 632 short courses and 1 158 PhD from 33 European countries (including Israel) </w:t>
      </w:r>
      <w:r w:rsidR="001F3897" w:rsidRPr="00DA76C8">
        <w:fldChar w:fldCharType="begin"/>
      </w:r>
      <w:r w:rsidR="00731098">
        <w:instrText xml:space="preserve"> ADDIN EN.CITE &lt;EndNote&gt;&lt;Cite&gt;&lt;Author&gt;Payton&lt;/Author&gt;&lt;Year&gt;2013&lt;/Year&gt;&lt;RecNum&gt;1217&lt;/RecNum&gt;&lt;DisplayText&gt;(Payton et al., 2013)&lt;/DisplayText&gt;&lt;record&gt;&lt;rec-number&gt;1217&lt;/rec-number&gt;&lt;foreign-keys&gt;&lt;key app="EN" db-id="a2t02ad9ssvew8esdstvee0mpswss20t2tzf"&gt;1217&lt;/key&gt;&lt;/foreign-keys&gt;&lt;ref-type name="Journal Article"&gt;17&lt;/ref-type&gt;&lt;contributors&gt;&lt;authors&gt;&lt;author&gt;Payton, Antony&lt;/author&gt;&lt;author&gt;Janko, Christa&lt;/author&gt;&lt;author&gt;Renn, Oliver&lt;/author&gt;&lt;author&gt;Hardman, Michael&lt;/author&gt;&lt;/authors&gt;&lt;/contributors&gt;&lt;titles&gt;&lt;title&gt;On-course® portal: a tool for in-service training and career development for biomedical scientists&lt;/title&gt;&lt;secondary-title&gt;Drug Discovery Today&lt;/secondary-title&gt;&lt;/titles&gt;&lt;periodical&gt;&lt;full-title&gt;Drug Discovery Today&lt;/full-title&gt;&lt;/periodical&gt;&lt;pages&gt;803-806&lt;/pages&gt;&lt;volume&gt;18&lt;/volume&gt;&lt;number&gt;17&lt;/number&gt;&lt;dates&gt;&lt;year&gt;2013&lt;/year&gt;&lt;pub-dates&gt;&lt;date&gt;2013/09/01/&lt;/date&gt;&lt;/pub-dates&gt;&lt;/dates&gt;&lt;isbn&gt;1359-6446&lt;/isbn&gt;&lt;urls&gt;&lt;related-urls&gt;&lt;url&gt;http://www.sciencedirect.com/science/article/pii/S1359644613000986&lt;/url&gt;&lt;/related-urls&gt;&lt;/urls&gt;&lt;electronic-resource-num&gt;http://dx.doi.org/10.1016/j.drudis.2013.04.004&lt;/electronic-resource-num&gt;&lt;/record&gt;&lt;/Cite&gt;&lt;/EndNote&gt;</w:instrText>
      </w:r>
      <w:r w:rsidR="001F3897" w:rsidRPr="00DA76C8">
        <w:fldChar w:fldCharType="separate"/>
      </w:r>
      <w:r w:rsidR="008232D4">
        <w:rPr>
          <w:noProof/>
        </w:rPr>
        <w:t>(</w:t>
      </w:r>
      <w:hyperlink w:anchor="_ENREF_109" w:tooltip="Payton, 2013 #1217" w:history="1">
        <w:r w:rsidR="009B2C17">
          <w:rPr>
            <w:noProof/>
          </w:rPr>
          <w:t>Payton et al., 2013</w:t>
        </w:r>
      </w:hyperlink>
      <w:r w:rsidR="008232D4">
        <w:rPr>
          <w:noProof/>
        </w:rPr>
        <w:t>)</w:t>
      </w:r>
      <w:r w:rsidR="001F3897" w:rsidRPr="00DA76C8">
        <w:fldChar w:fldCharType="end"/>
      </w:r>
      <w:r w:rsidR="003B201D" w:rsidRPr="00DA76C8">
        <w:t xml:space="preserve">. </w:t>
      </w:r>
      <w:r w:rsidR="00096085">
        <w:t>W</w:t>
      </w:r>
      <w:r w:rsidR="008735C6" w:rsidRPr="00630B5B">
        <w:t>e selected the training for w</w:t>
      </w:r>
      <w:r w:rsidR="008735C6">
        <w:t>h</w:t>
      </w:r>
      <w:r w:rsidR="008735C6" w:rsidRPr="00630B5B">
        <w:t>ich the course disciplines included “psychiatric disorders”</w:t>
      </w:r>
      <w:r w:rsidR="008735C6">
        <w:t>.</w:t>
      </w:r>
      <w:r w:rsidR="008735C6" w:rsidRPr="00630B5B">
        <w:t xml:space="preserve"> </w:t>
      </w:r>
      <w:r w:rsidR="008735C6">
        <w:t>W</w:t>
      </w:r>
      <w:r w:rsidR="008735C6" w:rsidRPr="00630B5B">
        <w:t>e then read the courses’ description to classify them between “not mental health related”, “</w:t>
      </w:r>
      <w:r w:rsidR="008735C6">
        <w:t>partially linked to mental health</w:t>
      </w:r>
      <w:r w:rsidR="008735C6" w:rsidRPr="00630B5B">
        <w:t xml:space="preserve">” and “mental health dedicated”. We also screened the courses without any courses disciplines filled (missing data) and retrieved among them some courses related to mental health. </w:t>
      </w:r>
    </w:p>
    <w:p w14:paraId="4D29C29B" w14:textId="3C0A7F7E" w:rsidR="00F25365" w:rsidRDefault="00295750" w:rsidP="00F25365">
      <w:r>
        <w:lastRenderedPageBreak/>
        <w:t xml:space="preserve">(iii) </w:t>
      </w:r>
      <w:r w:rsidR="00F25365">
        <w:t>Cordis</w:t>
      </w:r>
      <w:r w:rsidR="00F25365" w:rsidRPr="00D10B6B">
        <w:rPr>
          <w:vertAlign w:val="superscript"/>
        </w:rPr>
        <w:t>®</w:t>
      </w:r>
      <w:r w:rsidR="00F25365">
        <w:t xml:space="preserve"> is the database inventorying </w:t>
      </w:r>
      <w:r w:rsidR="007432E1" w:rsidRPr="007432E1">
        <w:t>all</w:t>
      </w:r>
      <w:r w:rsidR="007432E1">
        <w:t xml:space="preserve"> the</w:t>
      </w:r>
      <w:r w:rsidR="007432E1" w:rsidRPr="007432E1">
        <w:t xml:space="preserve"> EU-funded research projects</w:t>
      </w:r>
      <w:r w:rsidR="00B07D33">
        <w:t>. We extracted</w:t>
      </w:r>
      <w:r w:rsidR="007432E1">
        <w:t xml:space="preserve"> the </w:t>
      </w:r>
      <w:r w:rsidR="00B07D33">
        <w:t>25</w:t>
      </w:r>
      <w:r w:rsidR="00173579">
        <w:t xml:space="preserve"> </w:t>
      </w:r>
      <w:r w:rsidR="00B07D33">
        <w:t xml:space="preserve">783 </w:t>
      </w:r>
      <w:r w:rsidR="007432E1">
        <w:t xml:space="preserve">research projects funded by </w:t>
      </w:r>
      <w:r w:rsidR="00323A80">
        <w:t xml:space="preserve">the European Commission’s Directorate for Innovation and Research between 2007 and 2013. </w:t>
      </w:r>
      <w:r w:rsidR="001F3076">
        <w:t>Methods and r</w:t>
      </w:r>
      <w:r w:rsidR="00F25365" w:rsidRPr="00630B5B">
        <w:t xml:space="preserve">esults of </w:t>
      </w:r>
      <w:r w:rsidR="00DB031F">
        <w:t>this query have</w:t>
      </w:r>
      <w:r w:rsidR="00F25365" w:rsidRPr="00630B5B">
        <w:t xml:space="preserve"> been published elsewhere </w:t>
      </w:r>
      <w:r w:rsidR="001F3897" w:rsidRPr="00DA76C8">
        <w:fldChar w:fldCharType="begin">
          <w:fldData xml:space="preserve">PEVuZE5vdGU+PENpdGU+PEF1dGhvcj5IYXpvPC9BdXRob3I+PFllYXI+MjAxNjwvWWVhcj48UmVj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</w:fldData>
        </w:fldChar>
      </w:r>
      <w:r w:rsidR="009745D2">
        <w:instrText xml:space="preserve"> ADDIN EN.CITE </w:instrText>
      </w:r>
      <w:r w:rsidR="009745D2">
        <w:fldChar w:fldCharType="begin">
          <w:fldData xml:space="preserve">PEVuZE5vdGU+PENpdGU+PEF1dGhvcj5IYXpvPC9BdXRob3I+PFllYXI+MjAxNjwvWWVhcj48UmVj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</w:fldData>
        </w:fldChar>
      </w:r>
      <w:r w:rsidR="009745D2">
        <w:instrText xml:space="preserve"> ADDIN EN.CITE.DATA </w:instrText>
      </w:r>
      <w:r w:rsidR="009745D2">
        <w:fldChar w:fldCharType="end"/>
      </w:r>
      <w:r w:rsidR="001F3897" w:rsidRPr="00DA76C8">
        <w:fldChar w:fldCharType="separate"/>
      </w:r>
      <w:r w:rsidR="008232D4">
        <w:rPr>
          <w:noProof/>
        </w:rPr>
        <w:t>(</w:t>
      </w:r>
      <w:hyperlink w:anchor="_ENREF_70" w:tooltip="Hazo, 2016 #842" w:history="1">
        <w:r w:rsidR="009B2C17">
          <w:rPr>
            <w:noProof/>
          </w:rPr>
          <w:t>Hazo et al., 2016</w:t>
        </w:r>
      </w:hyperlink>
      <w:r w:rsidR="008232D4">
        <w:rPr>
          <w:noProof/>
        </w:rPr>
        <w:t>)</w:t>
      </w:r>
      <w:r w:rsidR="001F3897" w:rsidRPr="00DA76C8">
        <w:fldChar w:fldCharType="end"/>
      </w:r>
      <w:r w:rsidR="00F25365" w:rsidRPr="00DA76C8">
        <w:t xml:space="preserve"> and will not be displayed </w:t>
      </w:r>
      <w:r w:rsidR="00B07D33">
        <w:t xml:space="preserve">in detail </w:t>
      </w:r>
      <w:r w:rsidR="00F25365" w:rsidRPr="00DA76C8">
        <w:t>in the present paper</w:t>
      </w:r>
      <w:r w:rsidR="00F25365" w:rsidRPr="00D10B6B">
        <w:t xml:space="preserve">. </w:t>
      </w:r>
    </w:p>
    <w:p w14:paraId="561B841B" w14:textId="3D971C5D" w:rsidR="001F3076" w:rsidRDefault="001F3076" w:rsidP="001F3076">
      <w:r w:rsidRPr="00D10B6B">
        <w:t>In these</w:t>
      </w:r>
      <w:r w:rsidR="00096085">
        <w:t xml:space="preserve"> three</w:t>
      </w:r>
      <w:r w:rsidRPr="00D10B6B">
        <w:t xml:space="preserve"> databases we isolated</w:t>
      </w:r>
      <w:r>
        <w:t xml:space="preserve"> </w:t>
      </w:r>
      <w:r w:rsidRPr="00D10B6B">
        <w:t>the mental health related or dedicated elements in order to analyse them and compare them to the re</w:t>
      </w:r>
      <w:r w:rsidRPr="00630B5B">
        <w:t xml:space="preserve">st of the data. </w:t>
      </w:r>
    </w:p>
    <w:p w14:paraId="4324B73F" w14:textId="3BF6AA20" w:rsidR="003B201D" w:rsidRPr="00630B5B" w:rsidRDefault="0046452F" w:rsidP="003C5729">
      <w:pPr>
        <w:pStyle w:val="Heading3"/>
        <w:ind w:left="0"/>
      </w:pPr>
      <w:r>
        <w:t xml:space="preserve">Part </w:t>
      </w:r>
      <w:r w:rsidR="003B328D">
        <w:t xml:space="preserve">3 - </w:t>
      </w:r>
      <w:r w:rsidR="003B201D" w:rsidRPr="00630B5B">
        <w:t>Workshops</w:t>
      </w:r>
    </w:p>
    <w:p w14:paraId="7296CA25" w14:textId="7DA84C9D" w:rsidR="004F6D52" w:rsidRPr="00630B5B" w:rsidRDefault="003B201D" w:rsidP="004F6D52">
      <w:r w:rsidRPr="00630B5B">
        <w:t xml:space="preserve">Two scientific workshops were held in September 2012 and February 2013, </w:t>
      </w:r>
      <w:r w:rsidR="003658AC">
        <w:t xml:space="preserve">attended by 28 </w:t>
      </w:r>
      <w:r w:rsidRPr="00630B5B">
        <w:t>mental health researchers</w:t>
      </w:r>
      <w:r w:rsidR="000C7485">
        <w:t xml:space="preserve"> in total (26 </w:t>
      </w:r>
      <w:r w:rsidR="009E70A4">
        <w:t xml:space="preserve">at </w:t>
      </w:r>
      <w:r w:rsidR="000C7485">
        <w:t xml:space="preserve">the first one and 20 </w:t>
      </w:r>
      <w:r w:rsidR="009E70A4">
        <w:t xml:space="preserve">at </w:t>
      </w:r>
      <w:r w:rsidR="000C7485">
        <w:t>the second).</w:t>
      </w:r>
      <w:r w:rsidRPr="00630B5B">
        <w:t xml:space="preserve"> </w:t>
      </w:r>
      <w:r w:rsidR="003658AC">
        <w:t>All the</w:t>
      </w:r>
      <w:r w:rsidRPr="00630B5B">
        <w:t xml:space="preserve"> experts </w:t>
      </w:r>
      <w:r w:rsidR="003658AC">
        <w:t>had</w:t>
      </w:r>
      <w:r w:rsidRPr="00630B5B">
        <w:t xml:space="preserve"> demonstrated </w:t>
      </w:r>
      <w:r w:rsidR="003658AC">
        <w:t>expertise through their</w:t>
      </w:r>
      <w:r w:rsidRPr="00630B5B">
        <w:t xml:space="preserve"> publications or organisation</w:t>
      </w:r>
      <w:r w:rsidR="00A73EA2">
        <w:t>al position</w:t>
      </w:r>
      <w:r w:rsidRPr="00630B5B">
        <w:t xml:space="preserve">s </w:t>
      </w:r>
      <w:r w:rsidR="00A73EA2">
        <w:t>(e.g. in</w:t>
      </w:r>
      <w:r w:rsidR="00DB031F">
        <w:t xml:space="preserve"> the</w:t>
      </w:r>
      <w:r w:rsidR="00A73EA2">
        <w:t xml:space="preserve"> </w:t>
      </w:r>
      <w:r w:rsidRPr="00630B5B">
        <w:t>European Psychiatric Association</w:t>
      </w:r>
      <w:r w:rsidR="00A73EA2">
        <w:t xml:space="preserve"> or</w:t>
      </w:r>
      <w:r w:rsidRPr="00630B5B">
        <w:t xml:space="preserve"> OECD</w:t>
      </w:r>
      <w:r w:rsidR="00A73EA2">
        <w:t>)</w:t>
      </w:r>
      <w:r w:rsidRPr="00630B5B">
        <w:t>. Geographical region, gender and age distribution were considered in their selection</w:t>
      </w:r>
      <w:r w:rsidR="009607AE">
        <w:t>.</w:t>
      </w:r>
      <w:r w:rsidR="004F0A16">
        <w:t xml:space="preserve"> The list of participants is provided in the annex. </w:t>
      </w:r>
      <w:r w:rsidR="003C5729" w:rsidRPr="003C5729">
        <w:t xml:space="preserve"> </w:t>
      </w:r>
    </w:p>
    <w:p w14:paraId="1DD5DA9D" w14:textId="11B6DCBA" w:rsidR="00AE2DD1" w:rsidRPr="00AE2DD1" w:rsidRDefault="004F6D52">
      <w:pPr>
        <w:rPr>
          <w:lang w:eastAsia="fr-FR"/>
        </w:rPr>
      </w:pPr>
      <w:r w:rsidRPr="00630B5B">
        <w:t xml:space="preserve">Quantitative data and </w:t>
      </w:r>
      <w:r w:rsidR="009667A8">
        <w:t xml:space="preserve">preliminary </w:t>
      </w:r>
      <w:r w:rsidRPr="00630B5B">
        <w:t>findings</w:t>
      </w:r>
      <w:r w:rsidR="00323A80">
        <w:t xml:space="preserve"> </w:t>
      </w:r>
      <w:r w:rsidRPr="00630B5B">
        <w:t xml:space="preserve">of the </w:t>
      </w:r>
      <w:r w:rsidR="00A55E5B">
        <w:t>literature</w:t>
      </w:r>
      <w:r w:rsidR="00A73EA2">
        <w:t xml:space="preserve"> review</w:t>
      </w:r>
      <w:r w:rsidRPr="00630B5B">
        <w:t xml:space="preserve">, organized </w:t>
      </w:r>
      <w:r w:rsidR="00A73EA2">
        <w:t>by</w:t>
      </w:r>
      <w:r w:rsidRPr="00630B5B">
        <w:t xml:space="preserve"> European and country levels, were presented at both workshops in order to provide a basis for discussion. </w:t>
      </w:r>
      <w:r w:rsidR="001940C2">
        <w:t>We proceed</w:t>
      </w:r>
      <w:r w:rsidR="004F0A16">
        <w:t>ed</w:t>
      </w:r>
      <w:r w:rsidR="001940C2">
        <w:t xml:space="preserve"> by area of knowledge</w:t>
      </w:r>
      <w:r w:rsidR="00041F13" w:rsidRPr="00041F13">
        <w:t>, the</w:t>
      </w:r>
      <w:r w:rsidR="007B34E3" w:rsidRPr="005B2E0B">
        <w:t xml:space="preserve"> </w:t>
      </w:r>
      <w:r w:rsidR="001940C2">
        <w:t xml:space="preserve">presentations were followed by the reactions of each expert, then </w:t>
      </w:r>
      <w:r w:rsidR="00041F13" w:rsidRPr="00041F13">
        <w:t>the</w:t>
      </w:r>
      <w:r w:rsidR="007B34E3" w:rsidRPr="005B2E0B">
        <w:t xml:space="preserve"> discussions </w:t>
      </w:r>
      <w:r w:rsidR="00F05F99">
        <w:t xml:space="preserve">were </w:t>
      </w:r>
      <w:r w:rsidR="007B34E3" w:rsidRPr="005B2E0B">
        <w:t>oriented</w:t>
      </w:r>
      <w:r w:rsidR="00F05F99">
        <w:t xml:space="preserve"> in order to </w:t>
      </w:r>
      <w:r w:rsidR="009E70A4">
        <w:t>enable</w:t>
      </w:r>
      <w:r w:rsidR="009E70A4" w:rsidRPr="005B2E0B">
        <w:t xml:space="preserve"> </w:t>
      </w:r>
      <w:r w:rsidR="007B34E3" w:rsidRPr="005B2E0B">
        <w:t xml:space="preserve">the experts </w:t>
      </w:r>
      <w:r w:rsidR="009E70A4">
        <w:t xml:space="preserve">to reach consensus </w:t>
      </w:r>
      <w:r w:rsidR="007B34E3" w:rsidRPr="005B2E0B">
        <w:t xml:space="preserve">on gaps and advances needed in each of the areas of knowledge. The discussions were audio-recorded and noted by two researchers before being transcribed and organized by themes. After the first workshop, a synthesis of the exchanges was circulated for validation among the </w:t>
      </w:r>
      <w:r w:rsidR="009607AE">
        <w:t>participating</w:t>
      </w:r>
      <w:r w:rsidR="007B34E3" w:rsidRPr="005B2E0B">
        <w:t xml:space="preserve"> experts. Following the second workshop, a preliminary document was drafted with the exhaustive list of recommendations, structured by the areas of knowledge, main goals and </w:t>
      </w:r>
      <w:r w:rsidR="008E03B0">
        <w:t>changes</w:t>
      </w:r>
      <w:r w:rsidR="007B34E3" w:rsidRPr="005B2E0B">
        <w:t xml:space="preserve"> needed. This document was circulated </w:t>
      </w:r>
      <w:r w:rsidR="00AE2DD1">
        <w:t xml:space="preserve">later </w:t>
      </w:r>
      <w:r w:rsidR="00041F13" w:rsidRPr="00041F13">
        <w:t>to all workshop participants for final comments and validation.</w:t>
      </w:r>
    </w:p>
    <w:p w14:paraId="3030858A" w14:textId="77777777" w:rsidR="003B201D" w:rsidRPr="009660A8" w:rsidRDefault="007B34E3" w:rsidP="00CF1AF7">
      <w:pPr>
        <w:pStyle w:val="Heading1"/>
      </w:pPr>
      <w:r w:rsidRPr="00CF1AF7">
        <w:t>Results</w:t>
      </w:r>
    </w:p>
    <w:p w14:paraId="507FC411" w14:textId="77777777" w:rsidR="003B201D" w:rsidRDefault="003B201D" w:rsidP="00CF1AF7">
      <w:pPr>
        <w:pStyle w:val="Heading2"/>
      </w:pPr>
      <w:r w:rsidRPr="00DA76C8">
        <w:t>Literature</w:t>
      </w:r>
      <w:r w:rsidRPr="00D10B6B">
        <w:t xml:space="preserve"> review</w:t>
      </w:r>
    </w:p>
    <w:p w14:paraId="7EF4EEFD" w14:textId="77777777" w:rsidR="0084495C" w:rsidRDefault="0084495C" w:rsidP="0084495C">
      <w:r w:rsidRPr="00DA76C8">
        <w:t>In total,</w:t>
      </w:r>
      <w:r>
        <w:t xml:space="preserve"> 992 </w:t>
      </w:r>
      <w:r w:rsidRPr="00DA76C8">
        <w:t>papers</w:t>
      </w:r>
      <w:r w:rsidRPr="00D10B6B">
        <w:t xml:space="preserve"> were retrieved</w:t>
      </w:r>
      <w:r>
        <w:t>, 121 duplicates (from different databases and strategies) were removed, and 746 papers were not meeting inclusions criteria.  125 papers were</w:t>
      </w:r>
      <w:r w:rsidRPr="00D10B6B">
        <w:t xml:space="preserve"> retained as relevant</w:t>
      </w:r>
      <w:r>
        <w:t xml:space="preserve"> and analysed</w:t>
      </w:r>
      <w:r w:rsidRPr="00D10B6B">
        <w:t xml:space="preserve">. </w:t>
      </w:r>
    </w:p>
    <w:p w14:paraId="1581636A" w14:textId="29FFF1FC" w:rsidR="0084495C" w:rsidRPr="00630B5B" w:rsidRDefault="0084495C" w:rsidP="0084495C">
      <w:r>
        <w:t xml:space="preserve">25 </w:t>
      </w:r>
      <w:r w:rsidRPr="00630B5B">
        <w:t>of them were e</w:t>
      </w:r>
      <w:r>
        <w:t xml:space="preserve">xplicitly the writers’ opinions, these papers were varied and perspective pieces from </w:t>
      </w:r>
      <w:r w:rsidRPr="00630B5B">
        <w:t xml:space="preserve">every area of knowledge, </w:t>
      </w:r>
      <w:r>
        <w:t>including</w:t>
      </w:r>
      <w:r w:rsidRPr="00630B5B">
        <w:t xml:space="preserve"> </w:t>
      </w:r>
      <w:r>
        <w:t xml:space="preserve">editorials </w:t>
      </w:r>
      <w:r w:rsidRPr="00DA76C8">
        <w:t>planning the future of psychiatric research</w:t>
      </w:r>
      <w:r w:rsidRPr="00D10B6B">
        <w:t xml:space="preserve">, comments based on real-life </w:t>
      </w:r>
      <w:r>
        <w:t>experience in</w:t>
      </w:r>
      <w:r w:rsidRPr="00D10B6B">
        <w:t xml:space="preserve"> training young researchers and cultural competencies</w:t>
      </w:r>
      <w:r>
        <w:t xml:space="preserve"> and</w:t>
      </w:r>
      <w:r w:rsidRPr="00630B5B">
        <w:t xml:space="preserve"> debates on last MHR evolutions</w:t>
      </w:r>
      <w:r>
        <w:t>. There were</w:t>
      </w:r>
      <w:r w:rsidRPr="00630B5B">
        <w:t xml:space="preserve"> </w:t>
      </w:r>
      <w:r>
        <w:t>arguments</w:t>
      </w:r>
      <w:r w:rsidRPr="00630B5B">
        <w:t xml:space="preserve"> for common strategies, users involvement, more funding (especially from private not</w:t>
      </w:r>
      <w:r>
        <w:t>-</w:t>
      </w:r>
      <w:r w:rsidRPr="00DA76C8">
        <w:t>for</w:t>
      </w:r>
      <w:r>
        <w:t>-</w:t>
      </w:r>
      <w:r w:rsidRPr="00DA76C8">
        <w:t>profit sources), equitably shared</w:t>
      </w:r>
      <w:r w:rsidRPr="00D10B6B">
        <w:t xml:space="preserve"> between</w:t>
      </w:r>
      <w:r w:rsidRPr="00630B5B">
        <w:t xml:space="preserve"> neurosciences and traditional psychiatric approaches, or demand</w:t>
      </w:r>
      <w:r>
        <w:t>s</w:t>
      </w:r>
      <w:r w:rsidRPr="00630B5B">
        <w:t xml:space="preserve"> for more capacity-building, multidisciplinary approaches,</w:t>
      </w:r>
      <w:r>
        <w:t xml:space="preserve"> collaborations with</w:t>
      </w:r>
      <w:r w:rsidRPr="00630B5B">
        <w:t xml:space="preserve"> the </w:t>
      </w:r>
      <w:r>
        <w:t xml:space="preserve">pharma </w:t>
      </w:r>
      <w:r w:rsidRPr="00630B5B">
        <w:t>industry</w:t>
      </w:r>
      <w:r>
        <w:t xml:space="preserve">, and for a public health paradigm in mental health research as well as bridging the psychotherapeutic and pharmacological research </w:t>
      </w:r>
      <w:r w:rsidRPr="003B0925">
        <w:fldChar w:fldCharType="begin">
          <w:fldData xml:space="preserve">PEVuZE5vdGU+PENpdGU+PEF1dGhvcj5OdXR0PC9BdXRob3I+PFllYXI+MjAwNTwvWWVhcj48UmVj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NTY0LTcxPC9wYWdlcz48dm9s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xMDU8L3BhZ2VzPjx2b2x1bWU+MTQ8L3ZvbHVtZT48bnVtYmVyPjE8L251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Nzc1LTgxODwvcGFn
ZXM+PHZvbHVtZT40PC92b2x1bWU+PG51bWJlcj4xMDwvbnVtYmVyPjxlZGl0aW9uPjIwMTcvMDkv
Mjg8L2VkaXRpb24+PGRhdGVzPjx5ZWFyPjIwMTc8L3llYXI+PHB1Yi1kYXRlcz48ZGF0ZT5PY3Q8
L2RhdGU+PC9wdWItZGF0ZXM+PC9kYXRlcz48aXNibj4yMjE1LTAzNjY8L2lzYm4+PGFjY2Vzc2lv
bi1udW0+Mjg5NDY5NTI8L2FjY2Vzc2lvbi1udW0+PHVybHM+PC91cmxzPjxlbGVjdHJvbmljLXJl
c291cmNlLW51bT4xMC4xMDE2L3MyMjE1LTAzNjYoMTcpMzAzMzMtNDwvZWxlY3Ryb25pYy1yZXNv
dXJjZS1udW0+PHJlbW90ZS1kYXRhYmFzZS1wcm92aWRlcj5ObG08L3JlbW90ZS1kYXRhYmFzZS1w
cm92aWRlcj48bGFuZ3VhZ2U+ZW5nPC9sYW5ndWFnZT48L3JlY29yZD48L0NpdGU+PC9FbmROb3Rl
Pn==
</w:fldData>
        </w:fldChar>
      </w:r>
      <w:r>
        <w:instrText xml:space="preserve"> ADDIN EN.CITE </w:instrText>
      </w:r>
      <w:r>
        <w:fldChar w:fldCharType="begin">
          <w:fldData xml:space="preserve">PEVuZE5vdGU+PENpdGU+PEF1dGhvcj5OdXR0PC9BdXRob3I+PFllYXI+MjAwNTwvWWVhcj48UmVj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NTY0LTcxPC9wYWdlcz48dm9s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xMDU8L3BhZ2VzPjx2b2x1bWU+MTQ8L3ZvbHVtZT48bnVtYmVyPjE8L251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Nzc1LTgxODwvcGFn
ZXM+PHZvbHVtZT40PC92b2x1bWU+PG51bWJlcj4xMDwvbnVtYmVyPjxlZGl0aW9uPjIwMTcvMDkv
Mjg8L2VkaXRpb24+PGRhdGVzPjx5ZWFyPjIwMTc8L3llYXI+PHB1Yi1kYXRlcz48ZGF0ZT5PY3Q8
L2RhdGU+PC9wdWItZGF0ZXM+PC9kYXRlcz48aXNibj4yMjE1LTAzNjY8L2lzYm4+PGFjY2Vzc2lv
bi1udW0+Mjg5NDY5NTI8L2FjY2Vzc2lvbi1udW0+PHVybHM+PC91cmxzPjxlbGVjdHJvbmljLXJl
c291cmNlLW51bT4xMC4xMDE2L3MyMjE1LTAzNjYoMTcpMzAzMzMtNDwvZWxlY3Ryb25pYy1yZXNv
dXJjZS1udW0+PHJlbW90ZS1kYXRhYmFzZS1wcm92aWRlcj5ObG08L3JlbW90ZS1kYXRhYmFzZS1w
cm92aWRlcj48bGFuZ3VhZ2U+ZW5nPC9sYW5ndWFnZT48L3JlY29yZD48L0NpdGU+PC9FbmROb3Rl
Pn==
</w:fldData>
        </w:fldChar>
      </w:r>
      <w:r>
        <w:instrText xml:space="preserve"> ADDIN EN.CITE.DATA </w:instrText>
      </w:r>
      <w:r>
        <w:fldChar w:fldCharType="end"/>
      </w:r>
      <w:r w:rsidRPr="003B0925">
        <w:fldChar w:fldCharType="separate"/>
      </w:r>
      <w:r>
        <w:rPr>
          <w:noProof/>
        </w:rPr>
        <w:t>(</w:t>
      </w:r>
      <w:hyperlink w:anchor="_ENREF_102" w:tooltip="Nutt, 2005 #1698" w:history="1">
        <w:r w:rsidR="009B2C17">
          <w:rPr>
            <w:noProof/>
          </w:rPr>
          <w:t>Nutt, 2005</w:t>
        </w:r>
      </w:hyperlink>
      <w:r>
        <w:rPr>
          <w:noProof/>
        </w:rPr>
        <w:t xml:space="preserve">, </w:t>
      </w:r>
      <w:hyperlink w:anchor="_ENREF_49" w:tooltip="Erickson, 2007 #817" w:history="1">
        <w:r w:rsidR="009B2C17">
          <w:rPr>
            <w:noProof/>
          </w:rPr>
          <w:t>Erickson and Erickson, 2007</w:t>
        </w:r>
      </w:hyperlink>
      <w:r>
        <w:rPr>
          <w:noProof/>
        </w:rPr>
        <w:t xml:space="preserve">, </w:t>
      </w:r>
      <w:hyperlink w:anchor="_ENREF_8" w:tooltip="Atkins, 2011 #65" w:history="1">
        <w:r w:rsidR="009B2C17">
          <w:rPr>
            <w:noProof/>
          </w:rPr>
          <w:t>Atkins and Frazier, 2011</w:t>
        </w:r>
      </w:hyperlink>
      <w:r>
        <w:rPr>
          <w:noProof/>
        </w:rPr>
        <w:t xml:space="preserve">, </w:t>
      </w:r>
      <w:hyperlink w:anchor="_ENREF_43" w:tooltip="Drake, 2013 #1218" w:history="1">
        <w:r w:rsidR="009B2C17">
          <w:rPr>
            <w:noProof/>
          </w:rPr>
          <w:t>Drake, 2013</w:t>
        </w:r>
      </w:hyperlink>
      <w:r>
        <w:rPr>
          <w:noProof/>
        </w:rPr>
        <w:t xml:space="preserve">, </w:t>
      </w:r>
      <w:hyperlink w:anchor="_ENREF_107" w:tooltip="Owen, 2014 #849" w:history="1">
        <w:r w:rsidR="009B2C17">
          <w:rPr>
            <w:noProof/>
          </w:rPr>
          <w:t>Owen, 2014</w:t>
        </w:r>
      </w:hyperlink>
      <w:r>
        <w:rPr>
          <w:noProof/>
        </w:rPr>
        <w:t xml:space="preserve">, </w:t>
      </w:r>
      <w:hyperlink w:anchor="_ENREF_116" w:tooltip="Schachar, 2014 #869" w:history="1">
        <w:r w:rsidR="009B2C17">
          <w:rPr>
            <w:noProof/>
          </w:rPr>
          <w:t>Schachar and Ickowicz, 2014</w:t>
        </w:r>
      </w:hyperlink>
      <w:r>
        <w:rPr>
          <w:noProof/>
        </w:rPr>
        <w:t xml:space="preserve">, </w:t>
      </w:r>
      <w:hyperlink w:anchor="_ENREF_103" w:tooltip="Okkels, 2015 #855" w:history="1">
        <w:r w:rsidR="009B2C17">
          <w:rPr>
            <w:noProof/>
          </w:rPr>
          <w:t>Okkels et al., 2015</w:t>
        </w:r>
      </w:hyperlink>
      <w:r>
        <w:rPr>
          <w:noProof/>
        </w:rPr>
        <w:t xml:space="preserve">, </w:t>
      </w:r>
      <w:hyperlink w:anchor="_ENREF_56" w:tooltip="Fitzgerald, 2015 #848" w:history="1">
        <w:r w:rsidR="009B2C17">
          <w:rPr>
            <w:noProof/>
          </w:rPr>
          <w:t>Fitzgerald, 2015</w:t>
        </w:r>
      </w:hyperlink>
      <w:r>
        <w:rPr>
          <w:noProof/>
        </w:rPr>
        <w:t xml:space="preserve">, </w:t>
      </w:r>
      <w:hyperlink w:anchor="_ENREF_21" w:tooltip="Caldieraro, 2016 #837" w:history="1">
        <w:r w:rsidR="009B2C17">
          <w:rPr>
            <w:noProof/>
          </w:rPr>
          <w:t>Caldieraro, 2016</w:t>
        </w:r>
      </w:hyperlink>
      <w:r>
        <w:rPr>
          <w:noProof/>
        </w:rPr>
        <w:t xml:space="preserve">, </w:t>
      </w:r>
      <w:hyperlink w:anchor="_ENREF_126" w:tooltip="Sweetland, 2016 #853" w:history="1">
        <w:r w:rsidR="009B2C17">
          <w:rPr>
            <w:noProof/>
          </w:rPr>
          <w:t>Sweetland et al., 2016</w:t>
        </w:r>
      </w:hyperlink>
      <w:r>
        <w:rPr>
          <w:noProof/>
        </w:rPr>
        <w:t xml:space="preserve">, </w:t>
      </w:r>
      <w:hyperlink w:anchor="_ENREF_137" w:tooltip="Wessely, 2016 #839" w:history="1">
        <w:r w:rsidR="009B2C17">
          <w:rPr>
            <w:noProof/>
          </w:rPr>
          <w:t>Wessely and Nicholson, 2016</w:t>
        </w:r>
      </w:hyperlink>
      <w:r>
        <w:rPr>
          <w:noProof/>
        </w:rPr>
        <w:t xml:space="preserve">, </w:t>
      </w:r>
      <w:hyperlink w:anchor="_ENREF_87" w:tooltip="Lewis-Fernández, 2016 #865" w:history="1">
        <w:r w:rsidR="009B2C17">
          <w:rPr>
            <w:noProof/>
          </w:rPr>
          <w:t>Lewis-Fernández et al., 2016</w:t>
        </w:r>
      </w:hyperlink>
      <w:r>
        <w:rPr>
          <w:noProof/>
        </w:rPr>
        <w:t xml:space="preserve">, </w:t>
      </w:r>
      <w:hyperlink w:anchor="_ENREF_19" w:tooltip="Bhui, 2016 #840" w:history="1">
        <w:r w:rsidR="009B2C17">
          <w:rPr>
            <w:noProof/>
          </w:rPr>
          <w:t>Bhui, 2016</w:t>
        </w:r>
      </w:hyperlink>
      <w:r>
        <w:rPr>
          <w:noProof/>
        </w:rPr>
        <w:t xml:space="preserve">, </w:t>
      </w:r>
      <w:hyperlink w:anchor="_ENREF_99" w:tooltip="Moss, 2016 #1572" w:history="1">
        <w:r w:rsidR="009B2C17">
          <w:rPr>
            <w:noProof/>
          </w:rPr>
          <w:t>Moss et al., 2016</w:t>
        </w:r>
      </w:hyperlink>
      <w:r>
        <w:rPr>
          <w:noProof/>
        </w:rPr>
        <w:t xml:space="preserve">, </w:t>
      </w:r>
      <w:hyperlink w:anchor="_ENREF_18" w:tooltip="Bhugra, 2017 #851" w:history="1">
        <w:r w:rsidR="009B2C17">
          <w:rPr>
            <w:noProof/>
          </w:rPr>
          <w:t>Bhugra et al., 2017</w:t>
        </w:r>
      </w:hyperlink>
      <w:r>
        <w:rPr>
          <w:noProof/>
        </w:rPr>
        <w:t>)</w:t>
      </w:r>
      <w:r w:rsidRPr="003B0925">
        <w:fldChar w:fldCharType="end"/>
      </w:r>
      <w:r w:rsidRPr="00630B5B">
        <w:t>.</w:t>
      </w:r>
      <w:r>
        <w:t xml:space="preserve"> Papers also mad</w:t>
      </w:r>
      <w:r w:rsidRPr="00FB7793">
        <w:t>e the case</w:t>
      </w:r>
      <w:r>
        <w:t>s</w:t>
      </w:r>
      <w:r w:rsidRPr="00FB7793">
        <w:t xml:space="preserve"> </w:t>
      </w:r>
      <w:r>
        <w:t xml:space="preserve">for specific </w:t>
      </w:r>
      <w:r>
        <w:lastRenderedPageBreak/>
        <w:t>issues such as</w:t>
      </w:r>
      <w:r w:rsidRPr="00FB7793">
        <w:t xml:space="preserve"> European psychotraumatology </w:t>
      </w:r>
      <w:r>
        <w:fldChar w:fldCharType="begin"/>
      </w:r>
      <w:r>
        <w:instrText xml:space="preserve"> ADDIN EN.CITE &lt;EndNote&gt;&lt;Cite&gt;&lt;Author&gt;Şar&lt;/Author&gt;&lt;Year&gt;2015&lt;/Year&gt;&lt;RecNum&gt;1602&lt;/RecNum&gt;&lt;DisplayText&gt;(Şar, 2015)&lt;/DisplayText&gt;&lt;record&gt;&lt;rec-number&gt;1602&lt;/rec-number&gt;&lt;foreign-keys&gt;&lt;key app="EN" db-id="a2t02ad9ssvew8esdstvee0mpswss20t2tzf"&gt;1602&lt;/key&gt;&lt;/foreign-keys&gt;&lt;ref-type name="Journal Article"&gt;17&lt;/ref-type&gt;&lt;contributors&gt;&lt;authors&gt;&lt;author&gt;Şar, Vedat&lt;/author&gt;&lt;/authors&gt;&lt;/contributors&gt;&lt;auth-address&gt;Şar, Vedat&lt;/auth-address&gt;&lt;titles&gt;&lt;title&gt;Establishing the common ground in European psychotraumatology&lt;/title&gt;&lt;secondary-title&gt;European Journal of Psychotraumatology&lt;/secondary-title&gt;&lt;/titles&gt;&lt;periodical&gt;&lt;full-title&gt;European Journal of Psychotraumatology&lt;/full-title&gt;&lt;/periodical&gt;&lt;volume&gt;6&lt;/volume&gt;&lt;keywords&gt;&lt;keyword&gt;psychotraumatology&lt;/keyword&gt;&lt;keyword&gt;protective factors&lt;/keyword&gt;&lt;keyword&gt;mental health&lt;/keyword&gt;&lt;keyword&gt;health interventions&lt;/keyword&gt;&lt;keyword&gt;public mental health&lt;/keyword&gt;&lt;keyword&gt;Public Health&lt;/keyword&gt;&lt;keyword&gt;Trauma&lt;/keyword&gt;&lt;keyword&gt;Intervention&lt;/keyword&gt;&lt;/keywords&gt;&lt;dates&gt;&lt;year&gt;2015&lt;/year&gt;&lt;/dates&gt;&lt;publisher&gt;Co-Action Publishing&lt;/publisher&gt;&lt;isbn&gt;2000-8066&lt;/isbn&gt;&lt;accession-num&gt;2016-20397-001&lt;/accession-num&gt;&lt;urls&gt;&lt;related-urls&gt;&lt;url&gt;http://frodon.univ-paris5.fr/login?url=https://search.ebscohost.com/login.aspx?direct=true&amp;amp;db=psyh&amp;amp;AN=2016-20397-001&amp;amp;amp;lang=fr&amp;amp;site=ehost-live&lt;/url&gt;&lt;url&gt;vedats@amerikanhastanesi.org&lt;/url&gt;&lt;/related-urls&gt;&lt;/urls&gt;&lt;electronic-resource-num&gt;10.3402/ejpt.v6.28213&lt;/electronic-resource-num&gt;&lt;remote-database-name&gt;psyh&lt;/remote-database-name&gt;&lt;remote-database-provider&gt;EBSCOhost&lt;/remote-database-provider&gt;&lt;/record&gt;&lt;/Cite&gt;&lt;/EndNote&gt;</w:instrText>
      </w:r>
      <w:r>
        <w:fldChar w:fldCharType="separate"/>
      </w:r>
      <w:r>
        <w:rPr>
          <w:noProof/>
        </w:rPr>
        <w:t>(</w:t>
      </w:r>
      <w:hyperlink w:anchor="_ENREF_115" w:tooltip="Şar, 2015 #1602" w:history="1">
        <w:r w:rsidR="009B2C17">
          <w:rPr>
            <w:noProof/>
          </w:rPr>
          <w:t>Şar, 2015</w:t>
        </w:r>
      </w:hyperlink>
      <w:r>
        <w:rPr>
          <w:noProof/>
        </w:rPr>
        <w:t>)</w:t>
      </w:r>
      <w:r>
        <w:fldChar w:fldCharType="end"/>
      </w:r>
      <w:r>
        <w:t xml:space="preserve">, women’s and veteran women mental health </w:t>
      </w:r>
      <w:r>
        <w:fldChar w:fldCharType="begin">
          <w:fldData xml:space="preserve">PEVuZE5vdGU+PENpdGU+PEF1dGhvcj5CbGVoYXI8L0F1dGhvcj48WWVhcj4yMDA2PC9ZZWFyPjxS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</w:fldData>
        </w:fldChar>
      </w:r>
      <w:r>
        <w:instrText xml:space="preserve"> ADDIN EN.CITE </w:instrText>
      </w:r>
      <w:r>
        <w:fldChar w:fldCharType="begin">
          <w:fldData xml:space="preserve">PEVuZE5vdGU+PENpdGU+PEF1dGhvcj5CbGVoYXI8L0F1dGhvcj48WWVhcj4yMDA2PC9ZZWFyPjxS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</w:fldData>
        </w:fldChar>
      </w:r>
      <w:r>
        <w:instrText xml:space="preserve"> ADDIN EN.CITE.DATA </w:instrText>
      </w:r>
      <w:r>
        <w:fldChar w:fldCharType="end"/>
      </w:r>
      <w:r>
        <w:fldChar w:fldCharType="separate"/>
      </w:r>
      <w:r>
        <w:rPr>
          <w:noProof/>
        </w:rPr>
        <w:t>(</w:t>
      </w:r>
      <w:hyperlink w:anchor="_ENREF_20" w:tooltip="Blehar, 2006 #1694" w:history="1">
        <w:r w:rsidR="009B2C17">
          <w:rPr>
            <w:noProof/>
          </w:rPr>
          <w:t>Blehar, 2006</w:t>
        </w:r>
      </w:hyperlink>
      <w:r>
        <w:rPr>
          <w:noProof/>
        </w:rPr>
        <w:t xml:space="preserve">, </w:t>
      </w:r>
      <w:hyperlink w:anchor="_ENREF_10" w:tooltip="Bastian, 2013 #1529" w:history="1">
        <w:r w:rsidR="009B2C17">
          <w:rPr>
            <w:noProof/>
          </w:rPr>
          <w:t>Bastian et al., 2013</w:t>
        </w:r>
      </w:hyperlink>
      <w:r>
        <w:rPr>
          <w:noProof/>
        </w:rPr>
        <w:t>)</w:t>
      </w:r>
      <w:r>
        <w:fldChar w:fldCharType="end"/>
      </w:r>
      <w:r>
        <w:t xml:space="preserve">, the development of qualitative research in psychiatry </w:t>
      </w:r>
      <w:r>
        <w:fldChar w:fldCharType="begin"/>
      </w:r>
      <w:r>
        <w:instrText xml:space="preserve"> ADDIN EN.CITE &lt;EndNote&gt;&lt;Cite&gt;&lt;Author&gt;Crabb&lt;/Author&gt;&lt;Year&gt;2009&lt;/Year&gt;&lt;RecNum&gt;89&lt;/RecNum&gt;&lt;DisplayText&gt;(Crabb and Chur-Hansen, 2009)&lt;/DisplayText&gt;&lt;record&gt;&lt;rec-number&gt;89&lt;/rec-number&gt;&lt;foreign-keys&gt;&lt;key app="EN" db-id="v9vvf29z2tpdfoe5zdbv5d9r2tf0wr5w0wxx"&gt;89&lt;/key&gt;&lt;/foreign-keys&gt;&lt;ref-type name="Journal Article"&gt;17&lt;/ref-type&gt;&lt;contributors&gt;&lt;authors&gt;&lt;author&gt;Crabb, Shona&lt;/author&gt;&lt;author&gt;Chur-Hansen, Anna&lt;/author&gt;&lt;/authors&gt;&lt;/contributors&gt;&lt;auth-address&gt;Crabb, Shona, Discipline of Psychiatry, Royal Adelaide Hospital, University of Adelaide, Adelaide, SA, Australia, 5005&lt;/auth-address&gt;&lt;titles&gt;&lt;title&gt;Qualitative research: Why psychiatrists are well-placed to contribute to the literature&lt;/title&gt;&lt;secondary-title&gt;Australasian Psychiatry&lt;/secondary-title&gt;&lt;/titles&gt;&lt;periodical&gt;&lt;full-title&gt;Australasian Psychiatry&lt;/full-title&gt;&lt;/periodical&gt;&lt;pages&gt;398-401&lt;/pages&gt;&lt;volume&gt;17&lt;/volume&gt;&lt;number&gt;5&lt;/number&gt;&lt;keywords&gt;&lt;keyword&gt;qualitative research&lt;/keyword&gt;&lt;keyword&gt;psychiatrists&lt;/keyword&gt;&lt;keyword&gt;clinical practice&lt;/keyword&gt;&lt;keyword&gt;Biomedical Research&lt;/keyword&gt;&lt;keyword&gt;Interviews as Topic&lt;/keyword&gt;&lt;keyword&gt;Medical History Taking&lt;/keyword&gt;&lt;keyword&gt;Psychiatry&lt;/keyword&gt;&lt;/keywords&gt;&lt;dates&gt;&lt;year&gt;2009&lt;/year&gt;&lt;/dates&gt;&lt;publisher&gt;Informa Healthcare&lt;/publisher&gt;&lt;isbn&gt;1039-8562&amp;#xD;1440-1665&lt;/isbn&gt;&lt;accession-num&gt;2010-12981-010&lt;/accession-num&gt;&lt;urls&gt;&lt;related-urls&gt;&lt;url&gt;http://frodon.univ-paris5.fr/login?url=https://search.ebscohost.com/login.aspx?direct=true&amp;amp;db=psyh&amp;amp;AN=2010-12981-010&amp;amp;amp;lang=fr&amp;amp;site=ehost-live&lt;/url&gt;&lt;url&gt;shona.crabb@adelaide.edu.au&lt;/url&gt;&lt;/related-urls&gt;&lt;/urls&gt;&lt;electronic-resource-num&gt;10.1080/10398560902980673&lt;/electronic-resource-num&gt;&lt;remote-database-name&gt;psyh&lt;/remote-database-name&gt;&lt;remote-database-provider&gt;EBSCOhost&lt;/remote-database-provider&gt;&lt;/record&gt;&lt;/Cite&gt;&lt;/EndNote&gt;</w:instrText>
      </w:r>
      <w:r>
        <w:fldChar w:fldCharType="separate"/>
      </w:r>
      <w:r>
        <w:rPr>
          <w:noProof/>
        </w:rPr>
        <w:t>(</w:t>
      </w:r>
      <w:hyperlink w:anchor="_ENREF_37" w:tooltip="Crabb, 2009 #89" w:history="1">
        <w:r w:rsidR="009B2C17">
          <w:rPr>
            <w:noProof/>
          </w:rPr>
          <w:t>Crabb and Chur-Hansen, 2009</w:t>
        </w:r>
      </w:hyperlink>
      <w:r>
        <w:rPr>
          <w:noProof/>
        </w:rPr>
        <w:t>)</w:t>
      </w:r>
      <w:r>
        <w:fldChar w:fldCharType="end"/>
      </w:r>
      <w:r>
        <w:t xml:space="preserve">, the inclusion of minorities in research </w:t>
      </w:r>
      <w:r>
        <w:fldChar w:fldCharType="begin">
          <w:fldData xml:space="preserve">PEVuZE5vdGU+PENpdGU+PEF1dGhvcj5Gb3JzeXRoPC9BdXRob3I+PFllYXI+MjAwOTwvWWVhcj48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</w:fldData>
        </w:fldChar>
      </w:r>
      <w:r>
        <w:instrText xml:space="preserve"> ADDIN EN.CITE </w:instrText>
      </w:r>
      <w:r>
        <w:fldChar w:fldCharType="begin">
          <w:fldData xml:space="preserve">PEVuZE5vdGU+PENpdGU+PEF1dGhvcj5Gb3JzeXRoPC9BdXRob3I+PFllYXI+MjAwOTwvWWVhcj48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</w:fldData>
        </w:fldChar>
      </w:r>
      <w:r>
        <w:instrText xml:space="preserve"> ADDIN EN.CITE.DATA </w:instrText>
      </w:r>
      <w:r>
        <w:fldChar w:fldCharType="end"/>
      </w:r>
      <w:r>
        <w:fldChar w:fldCharType="separate"/>
      </w:r>
      <w:r>
        <w:rPr>
          <w:noProof/>
        </w:rPr>
        <w:t>(</w:t>
      </w:r>
      <w:hyperlink w:anchor="_ENREF_60" w:tooltip="Forsyth, 2009 #1724" w:history="1">
        <w:r w:rsidR="009B2C17">
          <w:rPr>
            <w:noProof/>
          </w:rPr>
          <w:t>Forsyth and Stoff, 2009</w:t>
        </w:r>
      </w:hyperlink>
      <w:r>
        <w:rPr>
          <w:noProof/>
        </w:rPr>
        <w:t xml:space="preserve">, </w:t>
      </w:r>
      <w:hyperlink w:anchor="_ENREF_78" w:tooltip="Jeste, 2009 #1668" w:history="1">
        <w:r w:rsidR="009B2C17">
          <w:rPr>
            <w:noProof/>
          </w:rPr>
          <w:t>Jeste et al., 2009</w:t>
        </w:r>
      </w:hyperlink>
      <w:r>
        <w:rPr>
          <w:noProof/>
        </w:rPr>
        <w:t xml:space="preserve">, </w:t>
      </w:r>
      <w:hyperlink w:anchor="_ENREF_5" w:tooltip="Anand, 2012 #1645" w:history="1">
        <w:r w:rsidR="009B2C17">
          <w:rPr>
            <w:noProof/>
          </w:rPr>
          <w:t>Anand, 2012</w:t>
        </w:r>
      </w:hyperlink>
      <w:r>
        <w:rPr>
          <w:noProof/>
        </w:rPr>
        <w:t>)</w:t>
      </w:r>
      <w:r>
        <w:fldChar w:fldCharType="end"/>
      </w:r>
      <w:r>
        <w:t xml:space="preserve">. Others discussed the relevance of impacts factors and peer-review systems in the field </w:t>
      </w:r>
      <w:r>
        <w:fldChar w:fldCharType="begin">
          <w:fldData xml:space="preserve">PEVuZE5vdGU+PENpdGU+PEF1dGhvcj5Lb3JrZWlsYTwvQXV0aG9yPjxZZWFyPjIwMDc8L1llYXI+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</w:fldData>
        </w:fldChar>
      </w:r>
      <w:r>
        <w:instrText xml:space="preserve"> ADDIN EN.CITE </w:instrText>
      </w:r>
      <w:r>
        <w:fldChar w:fldCharType="begin">
          <w:fldData xml:space="preserve">PEVuZE5vdGU+PENpdGU+PEF1dGhvcj5Lb3JrZWlsYTwvQXV0aG9yPjxZZWFyPjIwMDc8L1llYXI+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</w:fldData>
        </w:fldChar>
      </w:r>
      <w:r>
        <w:instrText xml:space="preserve"> ADDIN EN.CITE.DATA </w:instrText>
      </w:r>
      <w:r>
        <w:fldChar w:fldCharType="end"/>
      </w:r>
      <w:r>
        <w:fldChar w:fldCharType="separate"/>
      </w:r>
      <w:r>
        <w:rPr>
          <w:noProof/>
        </w:rPr>
        <w:t>(</w:t>
      </w:r>
      <w:hyperlink w:anchor="_ENREF_84" w:tooltip="Korkeila, 2007 #1729" w:history="1">
        <w:r w:rsidR="009B2C17">
          <w:rPr>
            <w:noProof/>
          </w:rPr>
          <w:t>Korkeila, 2007</w:t>
        </w:r>
      </w:hyperlink>
      <w:r>
        <w:rPr>
          <w:noProof/>
        </w:rPr>
        <w:t xml:space="preserve">, </w:t>
      </w:r>
      <w:hyperlink w:anchor="_ENREF_128" w:tooltip="Tennant, 2017 #1863" w:history="1">
        <w:r w:rsidR="009B2C17">
          <w:rPr>
            <w:noProof/>
          </w:rPr>
          <w:t>Tennant et al., 2017</w:t>
        </w:r>
      </w:hyperlink>
      <w:r>
        <w:rPr>
          <w:noProof/>
        </w:rPr>
        <w:t>)</w:t>
      </w:r>
      <w:r>
        <w:fldChar w:fldCharType="end"/>
      </w:r>
      <w:r>
        <w:t xml:space="preserve"> or of </w:t>
      </w:r>
      <w:r w:rsidRPr="00EC4C4F">
        <w:t>Research Domain Criteria</w:t>
      </w:r>
      <w:r>
        <w:t xml:space="preserve"> (</w:t>
      </w:r>
      <w:proofErr w:type="spellStart"/>
      <w:r>
        <w:t>RDoC</w:t>
      </w:r>
      <w:proofErr w:type="spellEnd"/>
      <w:r>
        <w:t xml:space="preserve">) </w:t>
      </w:r>
      <w:r>
        <w:fldChar w:fldCharType="begin">
          <w:fldData xml:space="preserve">PEVuZE5vdGU+PENpdGU+PEF1dGhvcj5Tb251Z2EtQmFya2U8L0F1dGhvcj48WWVhcj4yMDE0PC9Z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</w:fldData>
        </w:fldChar>
      </w:r>
      <w:r>
        <w:instrText xml:space="preserve"> ADDIN EN.CITE </w:instrText>
      </w:r>
      <w:r>
        <w:fldChar w:fldCharType="begin">
          <w:fldData xml:space="preserve">PEVuZE5vdGU+PENpdGU+PEF1dGhvcj5Tb251Z2EtQmFya2U8L0F1dGhvcj48WWVhcj4yMDE0PC9Z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</w:fldData>
        </w:fldChar>
      </w:r>
      <w:r>
        <w:instrText xml:space="preserve"> ADDIN EN.CITE.DATA </w:instrText>
      </w:r>
      <w:r>
        <w:fldChar w:fldCharType="end"/>
      </w:r>
      <w:r>
        <w:fldChar w:fldCharType="separate"/>
      </w:r>
      <w:r>
        <w:rPr>
          <w:noProof/>
        </w:rPr>
        <w:t>(</w:t>
      </w:r>
      <w:hyperlink w:anchor="_ENREF_123" w:tooltip="Sonuga-Barke, 2014 #1608" w:history="1">
        <w:r w:rsidR="009B2C17">
          <w:rPr>
            <w:noProof/>
          </w:rPr>
          <w:t>Sonuga-Barke, 2014</w:t>
        </w:r>
      </w:hyperlink>
      <w:r>
        <w:rPr>
          <w:noProof/>
        </w:rPr>
        <w:t>)</w:t>
      </w:r>
      <w:r>
        <w:fldChar w:fldCharType="end"/>
      </w:r>
      <w:r>
        <w:t xml:space="preserve">.  </w:t>
      </w:r>
    </w:p>
    <w:p w14:paraId="1FCF8498" w14:textId="791C6B8B" w:rsidR="0084495C" w:rsidRPr="00D10B6B" w:rsidRDefault="0084495C" w:rsidP="0084495C">
      <w:r>
        <w:t xml:space="preserve">Twelve </w:t>
      </w:r>
      <w:r w:rsidRPr="00630B5B">
        <w:t>articles</w:t>
      </w:r>
      <w:r>
        <w:t xml:space="preserve"> were related to the</w:t>
      </w:r>
      <w:r w:rsidRPr="00630B5B">
        <w:t xml:space="preserve"> infrastructure</w:t>
      </w:r>
      <w:r>
        <w:t xml:space="preserve"> theme. Several describe </w:t>
      </w:r>
      <w:r w:rsidRPr="00630B5B">
        <w:t>formal partnership</w:t>
      </w:r>
      <w:r>
        <w:t>s</w:t>
      </w:r>
      <w:r w:rsidRPr="00630B5B">
        <w:t xml:space="preserve"> with users, carers and practitioners </w:t>
      </w:r>
      <w:r w:rsidRPr="003B0925">
        <w:fldChar w:fldCharType="begin">
          <w:fldData xml:space="preserve">PEVuZE5vdGU+PENpdGU+PEF1dGhvcj5EcmFrZTwvQXV0aG9yPjxZZWFyPjIwMDk8L1llYXI+PFJl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=
</w:fldData>
        </w:fldChar>
      </w:r>
      <w:r>
        <w:instrText xml:space="preserve"> ADDIN EN.CITE </w:instrText>
      </w:r>
      <w:r>
        <w:fldChar w:fldCharType="begin">
          <w:fldData xml:space="preserve">PEVuZE5vdGU+PENpdGU+PEF1dGhvcj5EcmFrZTwvQXV0aG9yPjxZZWFyPjIwMDk8L1llYXI+PFJl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=
</w:fldData>
        </w:fldChar>
      </w:r>
      <w:r>
        <w:instrText xml:space="preserve"> ADDIN EN.CITE.DATA </w:instrText>
      </w:r>
      <w:r>
        <w:fldChar w:fldCharType="end"/>
      </w:r>
      <w:r w:rsidRPr="003B0925">
        <w:fldChar w:fldCharType="separate"/>
      </w:r>
      <w:r>
        <w:rPr>
          <w:noProof/>
        </w:rPr>
        <w:t>(</w:t>
      </w:r>
      <w:hyperlink w:anchor="_ENREF_44" w:tooltip="Drake, 2009 #94" w:history="1">
        <w:r w:rsidR="009B2C17">
          <w:rPr>
            <w:noProof/>
          </w:rPr>
          <w:t>Drake et al., 2009</w:t>
        </w:r>
      </w:hyperlink>
      <w:r>
        <w:rPr>
          <w:noProof/>
        </w:rPr>
        <w:t xml:space="preserve">, </w:t>
      </w:r>
      <w:hyperlink w:anchor="_ENREF_97" w:tooltip="Minogue, 2010 #793" w:history="1">
        <w:r w:rsidR="009B2C17">
          <w:rPr>
            <w:noProof/>
          </w:rPr>
          <w:t>Minogue and Girdlestone, 2010</w:t>
        </w:r>
      </w:hyperlink>
      <w:r>
        <w:rPr>
          <w:noProof/>
        </w:rPr>
        <w:t xml:space="preserve">, </w:t>
      </w:r>
      <w:hyperlink w:anchor="_ENREF_76" w:tooltip="Horsfall, 2011 #792" w:history="1">
        <w:r w:rsidR="009B2C17">
          <w:rPr>
            <w:noProof/>
          </w:rPr>
          <w:t>Horsfall et al., 2011</w:t>
        </w:r>
      </w:hyperlink>
      <w:r>
        <w:rPr>
          <w:noProof/>
        </w:rPr>
        <w:t xml:space="preserve">, </w:t>
      </w:r>
      <w:hyperlink w:anchor="_ENREF_125" w:tooltip="Staley, 2013 #800" w:history="1">
        <w:r w:rsidR="009B2C17">
          <w:rPr>
            <w:noProof/>
          </w:rPr>
          <w:t>Staley et al., 2013</w:t>
        </w:r>
      </w:hyperlink>
      <w:r>
        <w:rPr>
          <w:noProof/>
        </w:rPr>
        <w:t xml:space="preserve">, </w:t>
      </w:r>
      <w:hyperlink w:anchor="_ENREF_36" w:tooltip="Cooper, 2017 #1518" w:history="1">
        <w:r w:rsidR="009B2C17">
          <w:rPr>
            <w:noProof/>
          </w:rPr>
          <w:t>Cooper, 2017</w:t>
        </w:r>
      </w:hyperlink>
      <w:r>
        <w:rPr>
          <w:noProof/>
        </w:rPr>
        <w:t>)</w:t>
      </w:r>
      <w:r w:rsidRPr="003B0925">
        <w:fldChar w:fldCharType="end"/>
      </w:r>
      <w:r>
        <w:t>.</w:t>
      </w:r>
      <w:r w:rsidRPr="00D10B6B">
        <w:t xml:space="preserve"> </w:t>
      </w:r>
      <w:r>
        <w:t>Two</w:t>
      </w:r>
      <w:r w:rsidRPr="00D10B6B">
        <w:t xml:space="preserve"> articles were descriptions of new infrastructures or centres </w:t>
      </w:r>
      <w:r>
        <w:t xml:space="preserve">for </w:t>
      </w:r>
      <w:r w:rsidRPr="00D10B6B">
        <w:t xml:space="preserve">improving MHR </w:t>
      </w:r>
      <w:r w:rsidRPr="003B0925">
        <w:fldChar w:fldCharType="begin">
          <w:fldData xml:space="preserve">PEVuZE5vdGU+PENpdGU+PEF1dGhvcj5TY2htaXR0PC9BdXRob3I+PFllYXI+MjAxMzwvWWVhcj48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ZWRpdGlvbj4yMDE1LzEwLzExPC9lZGl0aW9uPjxkYXRlcz48eWVhcj4yMDE1PC95ZWFyPjxwdWIt
ZGF0ZXM+PGRhdGU+T2N0IDA4PC9kYXRlPjwvcHViLWRhdGVzPjwvZGF0ZXM+PGlzYm4+MDMwMC01
NzcxPC9pc2JuPjxhY2Nlc3Npb24tbnVtPjI2NDUyMzg4PC9hY2Nlc3Npb24tbnVtPjx1cmxzPjwv
dXJscz48Y3VzdG9tMj5QbWM0ODY0ODc0PC9jdXN0b20yPjxlbGVjdHJvbmljLXJlc291cmNlLW51
bT4xMC4xMDkzL2lqZS9keXYxOTM8L2VsZWN0cm9uaWMtcmVzb3VyY2UtbnVtPjxyZW1vdGUtZGF0
YWJhc2UtcHJvdmlkZXI+TmxtPC9yZW1vdGUtZGF0YWJhc2UtcHJvdmlkZXI+PGxhbmd1YWdlPmVu
ZzwvbGFuZ3VhZ2U+PC9yZWNvcmQ+PC9DaXRlPjwvRW5kTm90ZT4A
</w:fldData>
        </w:fldChar>
      </w:r>
      <w:r>
        <w:instrText xml:space="preserve"> ADDIN EN.CITE </w:instrText>
      </w:r>
      <w:r>
        <w:fldChar w:fldCharType="begin">
          <w:fldData xml:space="preserve">PEVuZE5vdGU+PENpdGU+PEF1dGhvcj5TY2htaXR0PC9BdXRob3I+PFllYXI+MjAxMzwvWWVhcj48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ZWRpdGlvbj4yMDE1LzEwLzExPC9lZGl0aW9uPjxkYXRlcz48eWVhcj4yMDE1PC95ZWFyPjxwdWIt
ZGF0ZXM+PGRhdGU+T2N0IDA4PC9kYXRlPjwvcHViLWRhdGVzPjwvZGF0ZXM+PGlzYm4+MDMwMC01
NzcxPC9pc2JuPjxhY2Nlc3Npb24tbnVtPjI2NDUyMzg4PC9hY2Nlc3Npb24tbnVtPjx1cmxzPjwv
dXJscz48Y3VzdG9tMj5QbWM0ODY0ODc0PC9jdXN0b20yPjxlbGVjdHJvbmljLXJlc291cmNlLW51
bT4xMC4xMDkzL2lqZS9keXYxOTM8L2VsZWN0cm9uaWMtcmVzb3VyY2UtbnVtPjxyZW1vdGUtZGF0
YWJhc2UtcHJvdmlkZXI+TmxtPC9yZW1vdGUtZGF0YWJhc2UtcHJvdmlkZXI+PGxhbmd1YWdlPmVu
ZzwvbGFuZ3VhZ2U+PC9yZWNvcmQ+PC9DaXRlPjwvRW5kTm90ZT4A
</w:fldData>
        </w:fldChar>
      </w:r>
      <w:r>
        <w:instrText xml:space="preserve"> ADDIN EN.CITE.DATA </w:instrText>
      </w:r>
      <w:r>
        <w:fldChar w:fldCharType="end"/>
      </w:r>
      <w:r w:rsidRPr="003B0925">
        <w:fldChar w:fldCharType="separate"/>
      </w:r>
      <w:r>
        <w:rPr>
          <w:noProof/>
        </w:rPr>
        <w:t>(</w:t>
      </w:r>
      <w:hyperlink w:anchor="_ENREF_118" w:tooltip="Schmitt, 2013 #1528" w:history="1">
        <w:r w:rsidR="009B2C17">
          <w:rPr>
            <w:noProof/>
          </w:rPr>
          <w:t>Schmitt and Falkai, 2013</w:t>
        </w:r>
      </w:hyperlink>
      <w:r>
        <w:rPr>
          <w:noProof/>
        </w:rPr>
        <w:t xml:space="preserve">, </w:t>
      </w:r>
      <w:hyperlink w:anchor="_ENREF_23" w:tooltip="Carter, 2015 #823" w:history="1">
        <w:r w:rsidR="009B2C17">
          <w:rPr>
            <w:noProof/>
          </w:rPr>
          <w:t>Carter et al., 2015</w:t>
        </w:r>
      </w:hyperlink>
      <w:r>
        <w:rPr>
          <w:noProof/>
        </w:rPr>
        <w:t>)</w:t>
      </w:r>
      <w:r w:rsidRPr="003B0925">
        <w:fldChar w:fldCharType="end"/>
      </w:r>
      <w:r w:rsidRPr="00D10B6B">
        <w:t>. A paper investigated researcher</w:t>
      </w:r>
      <w:r>
        <w:t>s</w:t>
      </w:r>
      <w:r w:rsidRPr="00D10B6B">
        <w:t>-policymaker</w:t>
      </w:r>
      <w:r>
        <w:t>s</w:t>
      </w:r>
      <w:r w:rsidRPr="00D10B6B">
        <w:t xml:space="preserve"> communication in mental health </w:t>
      </w:r>
      <w:r w:rsidRPr="003B0925">
        <w:fldChar w:fldCharType="begin"/>
      </w:r>
      <w:r>
        <w:instrText xml:space="preserve"> ADDIN EN.CITE &lt;EndNote&gt;&lt;Cite&gt;&lt;Author&gt;Valentine&lt;/Author&gt;&lt;Year&gt;2014&lt;/Year&gt;&lt;RecNum&gt;825&lt;/RecNum&gt;&lt;DisplayText&gt;(Valentine et al., 2014)&lt;/DisplayText&gt;&lt;record&gt;&lt;rec-number&gt;825&lt;/rec-number&gt;&lt;foreign-keys&gt;&lt;key app="EN" db-id="a2t02ad9ssvew8esdstvee0mpswss20t2tzf"&gt;825&lt;/key&gt;&lt;/foreign-keys&gt;&lt;ref-type name="Journal Article"&gt;17&lt;/ref-type&gt;&lt;contributors&gt;&lt;authors&gt;&lt;author&gt;Valentine, A.&lt;/author&gt;&lt;author&gt;DeAngelo, D.&lt;/author&gt;&lt;author&gt;Alegria, M.&lt;/author&gt;&lt;author&gt;Cook, B. L.&lt;/author&gt;&lt;/authors&gt;&lt;/contributors&gt;&lt;auth-address&gt;Center for Multicultural Mental Health Research, Cambridge Health Alliance.&lt;/auth-address&gt;&lt;titles&gt;&lt;title&gt;Translating disparities research to policy: a qualitative study of state mental health policymakers&amp;apos; perceptions of mental health care disparities report cards&lt;/title&gt;&lt;secondary-title&gt;Psychol Serv&lt;/secondary-title&gt;&lt;alt-title&gt;Psychological services&lt;/alt-title&gt;&lt;/titles&gt;&lt;alt-periodical&gt;&lt;full-title&gt;Psychological Services&lt;/full-title&gt;&lt;/alt-periodical&gt;&lt;pages&gt;377-87&lt;/pages&gt;&lt;volume&gt;11&lt;/volume&gt;&lt;number&gt;4&lt;/number&gt;&lt;edition&gt;2014/11/11&lt;/edition&gt;&lt;keywords&gt;&lt;keyword&gt;Ethnic Groups&lt;/keyword&gt;&lt;keyword&gt;*Health Policy&lt;/keyword&gt;&lt;keyword&gt;*Health Services Accessibility&lt;/keyword&gt;&lt;keyword&gt;*Healthcare Disparities&lt;/keyword&gt;&lt;keyword&gt;Humans&lt;/keyword&gt;&lt;keyword&gt;*Mental Health&lt;/keyword&gt;&lt;keyword&gt;Mental Health Services/*standards&lt;/keyword&gt;&lt;keyword&gt;Qualitative Research&lt;/keyword&gt;&lt;keyword&gt;United States&lt;/keyword&gt;&lt;/keywords&gt;&lt;dates&gt;&lt;year&gt;2014&lt;/year&gt;&lt;pub-dates&gt;&lt;date&gt;Nov&lt;/date&gt;&lt;/pub-dates&gt;&lt;/dates&gt;&lt;isbn&gt;1541-1559&lt;/isbn&gt;&lt;accession-num&gt;25383993&lt;/accession-num&gt;&lt;urls&gt;&lt;/urls&gt;&lt;custom2&gt;Pmc4228957&lt;/custom2&gt;&lt;custom6&gt;Nihms628513&lt;/custom6&gt;&lt;electronic-resource-num&gt;10.1037/a0037978&lt;/electronic-resource-num&gt;&lt;remote-database-provider&gt;Nlm&lt;/remote-database-provider&gt;&lt;language&gt;eng&lt;/language&gt;&lt;/record&gt;&lt;/Cite&gt;&lt;/EndNote&gt;</w:instrText>
      </w:r>
      <w:r w:rsidRPr="003B0925">
        <w:fldChar w:fldCharType="separate"/>
      </w:r>
      <w:r>
        <w:rPr>
          <w:noProof/>
        </w:rPr>
        <w:t>(</w:t>
      </w:r>
      <w:hyperlink w:anchor="_ENREF_132" w:tooltip="Valentine, 2014 #825" w:history="1">
        <w:r w:rsidR="009B2C17">
          <w:rPr>
            <w:noProof/>
          </w:rPr>
          <w:t>Valentine et al., 2014</w:t>
        </w:r>
      </w:hyperlink>
      <w:r>
        <w:rPr>
          <w:noProof/>
        </w:rPr>
        <w:t>)</w:t>
      </w:r>
      <w:r w:rsidRPr="003B0925">
        <w:fldChar w:fldCharType="end"/>
      </w:r>
      <w:r w:rsidRPr="00D10B6B">
        <w:t>, another tried</w:t>
      </w:r>
      <w:r w:rsidRPr="00630B5B">
        <w:t xml:space="preserve"> to map the </w:t>
      </w:r>
      <w:r w:rsidRPr="00D64C9A">
        <w:rPr>
          <w:i/>
        </w:rPr>
        <w:t>m</w:t>
      </w:r>
      <w:r w:rsidRPr="00630B5B">
        <w:t xml:space="preserve">Health research strategies in mental health </w:t>
      </w:r>
      <w:r w:rsidRPr="009660A8">
        <w:fldChar w:fldCharType="begin">
          <w:fldData xml:space="preserve">PEVuZE5vdGU+PENpdGU+PEF1dGhvcj5CZW4tWmVldjwvQXV0aG9yPjxZZWFyPjIwMTU8L1llYXI+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</w:fldData>
        </w:fldChar>
      </w:r>
      <w:r>
        <w:instrText xml:space="preserve"> ADDIN EN.CITE </w:instrText>
      </w:r>
      <w:r>
        <w:fldChar w:fldCharType="begin">
          <w:fldData xml:space="preserve">PEVuZE5vdGU+PENpdGU+PEF1dGhvcj5CZW4tWmVldjwvQXV0aG9yPjxZZWFyPjIwMTU8L1llYXI+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</w:fldData>
        </w:fldChar>
      </w:r>
      <w:r>
        <w:instrText xml:space="preserve"> ADDIN EN.CITE.DATA </w:instrText>
      </w:r>
      <w:r>
        <w:fldChar w:fldCharType="end"/>
      </w:r>
      <w:r w:rsidRPr="009660A8">
        <w:fldChar w:fldCharType="separate"/>
      </w:r>
      <w:r>
        <w:rPr>
          <w:noProof/>
        </w:rPr>
        <w:t>(</w:t>
      </w:r>
      <w:hyperlink w:anchor="_ENREF_15" w:tooltip="Ben-Zeev, 2015 #827" w:history="1">
        <w:r w:rsidR="009B2C17">
          <w:rPr>
            <w:noProof/>
          </w:rPr>
          <w:t>Ben-Zeev et al., 2015</w:t>
        </w:r>
      </w:hyperlink>
      <w:r>
        <w:rPr>
          <w:noProof/>
        </w:rPr>
        <w:t>)</w:t>
      </w:r>
      <w:r w:rsidRPr="009660A8">
        <w:fldChar w:fldCharType="end"/>
      </w:r>
      <w:r w:rsidRPr="00D10B6B">
        <w:t xml:space="preserve">. </w:t>
      </w:r>
      <w:r>
        <w:t>Two</w:t>
      </w:r>
      <w:r w:rsidRPr="00D10B6B">
        <w:t xml:space="preserve"> articles called for new infrastructures to provide MHR in specific fields including health services, minorities or disasters </w:t>
      </w:r>
      <w:r w:rsidRPr="009660A8">
        <w:fldChar w:fldCharType="begin"/>
      </w:r>
      <w:r>
        <w:instrText xml:space="preserve"> ADDIN EN.CITE &lt;EndNote&gt;&lt;Cite&gt;&lt;Author&gt;Yanagihara&lt;/Author&gt;&lt;Year&gt;2009&lt;/Year&gt;&lt;RecNum&gt;790&lt;/RecNum&gt;&lt;DisplayText&gt;(Yanagihara et al., 2009, Pfefferbaum et al., 2010)&lt;/DisplayText&gt;&lt;record&gt;&lt;rec-number&gt;790&lt;/rec-number&gt;&lt;foreign-keys&gt;&lt;key app="EN" db-id="a2t02ad9ssvew8esdstvee0mpswss20t2tzf"&gt;790&lt;/key&gt;&lt;/foreign-keys&gt;&lt;ref-type name="Journal Article"&gt;17&lt;/ref-type&gt;&lt;contributors&gt;&lt;authors&gt;&lt;author&gt;Yanagihara, Richard&lt;/author&gt;&lt;author&gt;Chang, Linda&lt;/author&gt;&lt;author&gt;Ernst, Thomas&lt;/author&gt;&lt;/authors&gt;&lt;/contributors&gt;&lt;titles&gt;&lt;title&gt;Building infrastructure for HIV/AIDS and mental health research at institutions serving minorities&lt;/title&gt;&lt;secondary-title&gt;American journal of public health&lt;/secondary-title&gt;&lt;/titles&gt;&lt;periodical&gt;&lt;full-title&gt;American Journal of Public Health&lt;/full-title&gt;&lt;/periodical&gt;&lt;pages&gt;S82-S86&lt;/pages&gt;&lt;volume&gt;99&lt;/volume&gt;&lt;number&gt;S1&lt;/number&gt;&lt;dates&gt;&lt;year&gt;2009&lt;/year&gt;&lt;/dates&gt;&lt;isbn&gt;1541-0048&lt;/isbn&gt;&lt;urls&gt;&lt;/urls&gt;&lt;/record&gt;&lt;/Cite&gt;&lt;Cite&gt;&lt;Author&gt;Pfefferbaum&lt;/Author&gt;&lt;Year&gt;2010&lt;/Year&gt;&lt;RecNum&gt;791&lt;/RecNum&gt;&lt;record&gt;&lt;rec-number&gt;791&lt;/rec-number&gt;&lt;foreign-keys&gt;&lt;key app="EN" db-id="a2t02ad9ssvew8esdstvee0mpswss20t2tzf"&gt;791&lt;/key&gt;&lt;/foreign-keys&gt;&lt;ref-type name="Journal Article"&gt;17&lt;/ref-type&gt;&lt;contributors&gt;&lt;authors&gt;&lt;author&gt;Pfefferbaum, Betty&lt;/author&gt;&lt;author&gt;Maida, Carl A&lt;/author&gt;&lt;author&gt;Steinberg, Alan M&lt;/author&gt;&lt;author&gt;Beaton, Randal D&lt;/author&gt;&lt;author&gt;Pynoos, Robert S&lt;/author&gt;&lt;author&gt;Fairbank, John A&lt;/author&gt;&lt;author&gt;Brymer, Melissa J&lt;/author&gt;&lt;author&gt;Kurklinsky, Andrew K&lt;/author&gt;&lt;/authors&gt;&lt;/contributors&gt;&lt;titles&gt;&lt;title&gt;Enhancing national capacity to conduct child and family disaster mental health research&lt;/title&gt;&lt;secondary-title&gt;Nursing education perspectives&lt;/secondary-title&gt;&lt;/titles&gt;&lt;periodical&gt;&lt;full-title&gt;Nursing education perspectives&lt;/full-title&gt;&lt;/periodical&gt;&lt;pages&gt;237-241&lt;/pages&gt;&lt;volume&gt;31&lt;/volume&gt;&lt;number&gt;4&lt;/number&gt;&lt;dates&gt;&lt;year&gt;2010&lt;/year&gt;&lt;/dates&gt;&lt;isbn&gt;1536-5026&lt;/isbn&gt;&lt;urls&gt;&lt;/urls&gt;&lt;/record&gt;&lt;/Cite&gt;&lt;/EndNote&gt;</w:instrText>
      </w:r>
      <w:r w:rsidRPr="009660A8">
        <w:fldChar w:fldCharType="separate"/>
      </w:r>
      <w:r>
        <w:rPr>
          <w:noProof/>
        </w:rPr>
        <w:t>(</w:t>
      </w:r>
      <w:hyperlink w:anchor="_ENREF_144" w:tooltip="Yanagihara, 2009 #790" w:history="1">
        <w:r w:rsidR="009B2C17">
          <w:rPr>
            <w:noProof/>
          </w:rPr>
          <w:t>Yanagihara et al., 2009</w:t>
        </w:r>
      </w:hyperlink>
      <w:r>
        <w:rPr>
          <w:noProof/>
        </w:rPr>
        <w:t xml:space="preserve">, </w:t>
      </w:r>
      <w:hyperlink w:anchor="_ENREF_110" w:tooltip="Pfefferbaum, 2010 #791" w:history="1">
        <w:r w:rsidR="009B2C17">
          <w:rPr>
            <w:noProof/>
          </w:rPr>
          <w:t>Pfefferbaum et al., 2010</w:t>
        </w:r>
      </w:hyperlink>
      <w:r>
        <w:rPr>
          <w:noProof/>
        </w:rPr>
        <w:t>)</w:t>
      </w:r>
      <w:r w:rsidRPr="009660A8">
        <w:fldChar w:fldCharType="end"/>
      </w:r>
      <w:r>
        <w:t xml:space="preserve">, and one presented the British mental health research landscape </w:t>
      </w:r>
      <w:r>
        <w:fldChar w:fldCharType="begin"/>
      </w:r>
      <w:r>
        <w:instrText xml:space="preserve"> ADDIN EN.CITE &lt;EndNote&gt;&lt;Cite&gt;&lt;Author&gt;Clark&lt;/Author&gt;&lt;Year&gt;2005&lt;/Year&gt;&lt;RecNum&gt;1538&lt;/RecNum&gt;&lt;DisplayText&gt;(Clark and Chilvers, 2005)&lt;/DisplayText&gt;&lt;record&gt;&lt;rec-number&gt;1538&lt;/rec-number&gt;&lt;foreign-keys&gt;&lt;key app="EN" db-id="a2t02ad9ssvew8esdstvee0mpswss20t2tzf"&gt;1538&lt;/key&gt;&lt;/foreign-keys&gt;&lt;ref-type name="Journal Article"&gt;17&lt;/ref-type&gt;&lt;contributors&gt;&lt;authors&gt;&lt;author&gt;Clark, Michael&lt;/author&gt;&lt;author&gt;Chilvers, Clair&lt;/author&gt;&lt;/authors&gt;&lt;/contributors&gt;&lt;auth-address&gt;Clark, Michael, Mental Health R&amp;amp;D Portfolio, Department of Health, Beeches, Penn Hospital, Penn Road, Wolverhampton, United Kingdom, WV4 5NH&lt;/auth-address&gt;&lt;titles&gt;&lt;title&gt;Mental health research system in England: Yesterday, today and tomorrow&lt;/title&gt;&lt;secondary-title&gt;Psychiatric Bulletin&lt;/secondary-title&gt;&lt;/titles&gt;&lt;periodical&gt;&lt;full-title&gt;Psychiatric Bulletin&lt;/full-title&gt;&lt;/periodical&gt;&lt;pages&gt;441-445&lt;/pages&gt;&lt;volume&gt;29&lt;/volume&gt;&lt;number&gt;12&lt;/number&gt;&lt;keywords&gt;&lt;keyword&gt;mental health research system&lt;/keyword&gt;&lt;keyword&gt;funding resources&lt;/keyword&gt;&lt;keyword&gt;scientific communication&lt;/keyword&gt;&lt;keyword&gt;health care services&lt;/keyword&gt;&lt;keyword&gt;research&lt;/keyword&gt;&lt;keyword&gt;Experimentation&lt;/keyword&gt;&lt;keyword&gt;Funding&lt;/keyword&gt;&lt;keyword&gt;Mental Health Services&lt;/keyword&gt;&lt;keyword&gt;Mental Health&lt;/keyword&gt;&lt;/keywords&gt;&lt;dates&gt;&lt;year&gt;2005&lt;/year&gt;&lt;/dates&gt;&lt;publisher&gt;Royal College of Psychiatrists&lt;/publisher&gt;&lt;isbn&gt;0955-6036&amp;#xD;1472-1473&lt;/isbn&gt;&lt;accession-num&gt;2005-16173-001&lt;/accession-num&gt;&lt;urls&gt;&lt;related-urls&gt;&lt;url&gt;http://frodon.univ-paris5.fr/login?url=https://search.ebscohost.com/login.aspx?direct=true&amp;amp;db=psyh&amp;amp;AN=2005-16173-001&amp;amp;amp;lang=fr&amp;amp;site=ehost-live&lt;/url&gt;&lt;url&gt;Michael.clark@wolvespct.nhs.uk&lt;/url&gt;&lt;/related-urls&gt;&lt;/urls&gt;&lt;electronic-resource-num&gt;10.1192/pb.29.12.441&lt;/electronic-resource-num&gt;&lt;remote-database-name&gt;psyh&lt;/remote-database-name&gt;&lt;remote-database-provider&gt;EBSCOhost&lt;/remote-database-provider&gt;&lt;/record&gt;&lt;/Cite&gt;&lt;/EndNote&gt;</w:instrText>
      </w:r>
      <w:r>
        <w:fldChar w:fldCharType="separate"/>
      </w:r>
      <w:r>
        <w:rPr>
          <w:noProof/>
        </w:rPr>
        <w:t>(</w:t>
      </w:r>
      <w:hyperlink w:anchor="_ENREF_32" w:tooltip="Clark, 2005 #1538" w:history="1">
        <w:r w:rsidR="009B2C17">
          <w:rPr>
            <w:noProof/>
          </w:rPr>
          <w:t>Clark and Chilvers, 2005</w:t>
        </w:r>
      </w:hyperlink>
      <w:r>
        <w:rPr>
          <w:noProof/>
        </w:rPr>
        <w:t>)</w:t>
      </w:r>
      <w:r>
        <w:fldChar w:fldCharType="end"/>
      </w:r>
      <w:r>
        <w:t>.</w:t>
      </w:r>
    </w:p>
    <w:p w14:paraId="771E7FB3" w14:textId="70B92D7A" w:rsidR="0084495C" w:rsidRPr="00D10B6B" w:rsidRDefault="0084495C" w:rsidP="0084495C">
      <w:r w:rsidRPr="00630B5B">
        <w:t xml:space="preserve">In the </w:t>
      </w:r>
      <w:r>
        <w:t xml:space="preserve">36 </w:t>
      </w:r>
      <w:r w:rsidRPr="00630B5B">
        <w:t>articles retained as relevant for capacity-building and training, we found presentations of an inter</w:t>
      </w:r>
      <w:r>
        <w:t>-</w:t>
      </w:r>
      <w:r w:rsidRPr="00630B5B">
        <w:t xml:space="preserve">university Master's degree postgraduate programme in MHR </w:t>
      </w:r>
      <w:r w:rsidRPr="00D10B6B">
        <w:fldChar w:fldCharType="begin">
          <w:fldData xml:space="preserve">PEVuZE5vdGU+PENpdGU+PEF1dGhvcj5SYXBhZG8tQ2FzdHJvPC9BdXRob3I+PFllYXI+MjAxNTwv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</w:fldData>
        </w:fldChar>
      </w:r>
      <w:r>
        <w:instrText xml:space="preserve"> ADDIN EN.CITE </w:instrText>
      </w:r>
      <w:r>
        <w:fldChar w:fldCharType="begin">
          <w:fldData xml:space="preserve">PEVuZE5vdGU+PENpdGU+PEF1dGhvcj5SYXBhZG8tQ2FzdHJvPC9BdXRob3I+PFllYXI+MjAxNTwv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</w:fldData>
        </w:fldChar>
      </w:r>
      <w:r>
        <w:instrText xml:space="preserve"> ADDIN EN.CITE.DATA </w:instrText>
      </w:r>
      <w:r>
        <w:fldChar w:fldCharType="end"/>
      </w:r>
      <w:r w:rsidRPr="00D10B6B">
        <w:fldChar w:fldCharType="separate"/>
      </w:r>
      <w:r>
        <w:rPr>
          <w:noProof/>
        </w:rPr>
        <w:t>(</w:t>
      </w:r>
      <w:hyperlink w:anchor="_ENREF_113" w:tooltip="Rapado-Castro, 2015 #857" w:history="1">
        <w:r w:rsidR="009B2C17">
          <w:rPr>
            <w:noProof/>
          </w:rPr>
          <w:t>Rapado-Castro et al., 2015</w:t>
        </w:r>
      </w:hyperlink>
      <w:r>
        <w:rPr>
          <w:noProof/>
        </w:rPr>
        <w:t>)</w:t>
      </w:r>
      <w:r w:rsidRPr="00D10B6B">
        <w:fldChar w:fldCharType="end"/>
      </w:r>
      <w:r w:rsidRPr="00D10B6B">
        <w:t xml:space="preserve">; </w:t>
      </w:r>
      <w:r w:rsidRPr="00630B5B">
        <w:t xml:space="preserve">strategies </w:t>
      </w:r>
      <w:r>
        <w:t>of</w:t>
      </w:r>
      <w:r w:rsidRPr="00630B5B">
        <w:t xml:space="preserve"> global </w:t>
      </w:r>
      <w:r>
        <w:t xml:space="preserve">children </w:t>
      </w:r>
      <w:r w:rsidRPr="00630B5B">
        <w:t>MHR</w:t>
      </w:r>
      <w:r>
        <w:t xml:space="preserve"> </w:t>
      </w:r>
      <w:r>
        <w:fldChar w:fldCharType="begin"/>
      </w:r>
      <w:r>
        <w:instrText xml:space="preserve"> ADDIN EN.CITE &lt;EndNote&gt;&lt;Cite&gt;&lt;Author&gt;Ordóñez&lt;/Author&gt;&lt;Year&gt;2015&lt;/Year&gt;&lt;RecNum&gt;1859&lt;/RecNum&gt;&lt;DisplayText&gt;(Ordóñez and Collins, 2015)&lt;/DisplayText&gt;&lt;record&gt;&lt;rec-number&gt;1859&lt;/rec-number&gt;&lt;foreign-keys&gt;&lt;key app="EN" db-id="a2t02ad9ssvew8esdstvee0mpswss20t2tzf"&gt;1859&lt;/key&gt;&lt;/foreign-keys&gt;&lt;ref-type name="Journal Article"&gt;17&lt;/ref-type&gt;&lt;contributors&gt;&lt;authors&gt;&lt;author&gt;Ordóñez, Anna E.&lt;/author&gt;&lt;author&gt;Collins, Pamela Y.&lt;/author&gt;&lt;/authors&gt;&lt;/contributors&gt;&lt;titles&gt;&lt;title&gt;Advancing Research to Action in Global Child Mental Health&lt;/title&gt;&lt;secondary-title&gt;Child and adolescent psychiatric clinics of North America&lt;/secondary-title&gt;&lt;/titles&gt;&lt;periodical&gt;&lt;full-title&gt;Child and adolescent psychiatric clinics of North America&lt;/full-title&gt;&lt;/periodical&gt;&lt;pages&gt;679-697&lt;/pages&gt;&lt;volume&gt;24&lt;/volume&gt;&lt;number&gt;4&lt;/number&gt;&lt;dates&gt;&lt;year&gt;2015&lt;/year&gt;&lt;/dates&gt;&lt;isbn&gt;1558-0490&amp;#xD;1056-4993&lt;/isbn&gt;&lt;accession-num&gt;26346383&lt;/accession-num&gt;&lt;urls&gt;&lt;related-urls&gt;&lt;url&gt;https://www.ncbi.nlm.nih.gov/pubmed/26346383&lt;/url&gt;&lt;url&gt;https://www.ncbi.nlm.nih.gov/pmc/PMC4563347/&lt;/url&gt;&lt;/related-urls&gt;&lt;/urls&gt;&lt;electronic-resource-num&gt;10.1016/j.chc.2015.06.002&lt;/electronic-resource-num&gt;&lt;remote-database-name&gt;PubMed&lt;/remote-database-name&gt;&lt;/record&gt;&lt;/Cite&gt;&lt;/EndNote&gt;</w:instrText>
      </w:r>
      <w:r>
        <w:fldChar w:fldCharType="separate"/>
      </w:r>
      <w:r>
        <w:rPr>
          <w:noProof/>
        </w:rPr>
        <w:t>(</w:t>
      </w:r>
      <w:hyperlink w:anchor="_ENREF_105" w:tooltip="Ordóñez, 2015 #1859" w:history="1">
        <w:r w:rsidR="009B2C17">
          <w:rPr>
            <w:noProof/>
          </w:rPr>
          <w:t>Ordóñez and Collins, 2015</w:t>
        </w:r>
      </w:hyperlink>
      <w:r>
        <w:rPr>
          <w:noProof/>
        </w:rPr>
        <w:t>)</w:t>
      </w:r>
      <w:r>
        <w:fldChar w:fldCharType="end"/>
      </w:r>
      <w:r w:rsidRPr="00630B5B">
        <w:t xml:space="preserve"> </w:t>
      </w:r>
      <w:r>
        <w:t xml:space="preserve">and proposed </w:t>
      </w:r>
      <w:r w:rsidRPr="00630B5B">
        <w:t xml:space="preserve">ethical conduct </w:t>
      </w:r>
      <w:r>
        <w:t>for a</w:t>
      </w:r>
      <w:r w:rsidRPr="00630B5B">
        <w:t xml:space="preserve"> global MHR culturally responsible </w:t>
      </w:r>
      <w:r w:rsidRPr="00D10B6B">
        <w:fldChar w:fldCharType="begin"/>
      </w:r>
      <w:r>
        <w:instrText xml:space="preserve"> ADDIN EN.CITE &lt;EndNote&gt;&lt;Cite&gt;&lt;Author&gt;Ruiz-Casares&lt;/Author&gt;&lt;Year&gt;2014&lt;/Year&gt;&lt;RecNum&gt;861&lt;/RecNum&gt;&lt;DisplayText&gt;(Ruiz-Casares, 2014)&lt;/DisplayText&gt;&lt;record&gt;&lt;rec-number&gt;861&lt;/rec-number&gt;&lt;foreign-keys&gt;&lt;key app="EN" db-id="a2t02ad9ssvew8esdstvee0mpswss20t2tzf"&gt;861&lt;/key&gt;&lt;/foreign-keys&gt;&lt;ref-type name="Journal Article"&gt;17&lt;/ref-type&gt;&lt;contributors&gt;&lt;authors&gt;&lt;author&gt;Ruiz-Casares, M.&lt;/author&gt;&lt;/authors&gt;&lt;/contributors&gt;&lt;auth-address&gt;McGill University and Centre de Sante et de Services Sociaux de la Montagne monica.ruizcasares@mcgill.ca.&lt;/auth-address&gt;&lt;titles&gt;&lt;title&gt;Research ethics in global mental health: advancing culturally responsive mental health research&lt;/title&gt;&lt;secondary-title&gt;Transcult Psychiatry&lt;/secondary-title&gt;&lt;alt-title&gt;Transcultural psychiatry&lt;/alt-title&gt;&lt;/titles&gt;&lt;periodical&gt;&lt;full-title&gt;Transcultural Psychiatry&lt;/full-title&gt;&lt;abbr-1&gt;Transcult Psychiatry&lt;/abbr-1&gt;&lt;/periodical&gt;&lt;alt-periodical&gt;&lt;full-title&gt;Transcultural Psychiatry&lt;/full-title&gt;&lt;abbr-1&gt;Transcult Psychiatry&lt;/abbr-1&gt;&lt;/alt-periodical&gt;&lt;pages&gt;790-805&lt;/pages&gt;&lt;volume&gt;51&lt;/volume&gt;&lt;number&gt;6&lt;/number&gt;&lt;edition&gt;2014/03/29&lt;/edition&gt;&lt;keywords&gt;&lt;keyword&gt;*Community-Based Participatory Research&lt;/keyword&gt;&lt;keyword&gt;Confidentiality&lt;/keyword&gt;&lt;keyword&gt;*Culturally Competent Care&lt;/keyword&gt;&lt;keyword&gt;*Ethics, Research&lt;/keyword&gt;&lt;keyword&gt;*Global Health&lt;/keyword&gt;&lt;keyword&gt;Humans&lt;/keyword&gt;&lt;keyword&gt;Informed Consent&lt;/keyword&gt;&lt;keyword&gt;Informed Consent By Minors&lt;/keyword&gt;&lt;keyword&gt;*Mental Health&lt;/keyword&gt;&lt;keyword&gt;Risk Assessment&lt;/keyword&gt;&lt;/keywords&gt;&lt;dates&gt;&lt;year&gt;2014&lt;/year&gt;&lt;pub-dates&gt;&lt;date&gt;Dec&lt;/date&gt;&lt;/pub-dates&gt;&lt;/dates&gt;&lt;isbn&gt;1363-4615&lt;/isbn&gt;&lt;accession-num&gt;24668025&lt;/accession-num&gt;&lt;urls&gt;&lt;/urls&gt;&lt;electronic-resource-num&gt;10.1177/1363461514527491&lt;/electronic-resource-num&gt;&lt;remote-database-provider&gt;Nlm&lt;/remote-database-provider&gt;&lt;language&gt;eng&lt;/language&gt;&lt;/record&gt;&lt;/Cite&gt;&lt;/EndNote&gt;</w:instrText>
      </w:r>
      <w:r w:rsidRPr="00D10B6B">
        <w:fldChar w:fldCharType="separate"/>
      </w:r>
      <w:r>
        <w:rPr>
          <w:noProof/>
        </w:rPr>
        <w:t>(</w:t>
      </w:r>
      <w:hyperlink w:anchor="_ENREF_114" w:tooltip="Ruiz-Casares, 2014 #861" w:history="1">
        <w:r w:rsidR="009B2C17">
          <w:rPr>
            <w:noProof/>
          </w:rPr>
          <w:t>Ruiz-Casares, 2014</w:t>
        </w:r>
      </w:hyperlink>
      <w:r>
        <w:rPr>
          <w:noProof/>
        </w:rPr>
        <w:t>)</w:t>
      </w:r>
      <w:r w:rsidRPr="00D10B6B">
        <w:fldChar w:fldCharType="end"/>
      </w:r>
      <w:r w:rsidRPr="00D10B6B">
        <w:t xml:space="preserve">; positive impact on training of involving student nurse as research assistants </w:t>
      </w:r>
      <w:r w:rsidRPr="00D10B6B">
        <w:fldChar w:fldCharType="begin"/>
      </w:r>
      <w:r>
        <w:instrText xml:space="preserve"> ADDIN EN.CITE &lt;EndNote&gt;&lt;Cite&gt;&lt;Author&gt;Davies&lt;/Author&gt;&lt;Year&gt;2002&lt;/Year&gt;&lt;RecNum&gt;806&lt;/RecNum&gt;&lt;DisplayText&gt;(Davies et al., 2002)&lt;/DisplayText&gt;&lt;record&gt;&lt;rec-number&gt;806&lt;/rec-number&gt;&lt;foreign-keys&gt;&lt;key app="EN" db-id="a2t02ad9ssvew8esdstvee0mpswss20t2tzf"&gt;806&lt;/key&gt;&lt;/foreign-keys&gt;&lt;ref-type name="Journal Article"&gt;17&lt;/ref-type&gt;&lt;contributors&gt;&lt;authors&gt;&lt;author&gt;Davies, Paul D&lt;/author&gt;&lt;author&gt;Lado, Amode&lt;/author&gt;&lt;author&gt;Northway, Ruth&lt;/author&gt;&lt;author&gt;Bennett, Glynys&lt;/author&gt;&lt;author&gt;Williams, Robert&lt;/author&gt;&lt;author&gt;Moseley, Lawrence&lt;/author&gt;&lt;author&gt;Mead, Donna&lt;/author&gt;&lt;/authors&gt;&lt;/contributors&gt;&lt;titles&gt;&lt;title&gt;An evaluation of student nurses experiences of being a researcher in a mental health research project&lt;/title&gt;&lt;secondary-title&gt;Nurse education today&lt;/secondary-title&gt;&lt;/titles&gt;&lt;periodical&gt;&lt;full-title&gt;Nurse education today&lt;/full-title&gt;&lt;/periodical&gt;&lt;pages&gt;518-526&lt;/pages&gt;&lt;volume&gt;22&lt;/volume&gt;&lt;number&gt;7&lt;/number&gt;&lt;dates&gt;&lt;year&gt;2002&lt;/year&gt;&lt;/dates&gt;&lt;isbn&gt;0260-6917&lt;/isbn&gt;&lt;urls&gt;&lt;/urls&gt;&lt;/record&gt;&lt;/Cite&gt;&lt;/EndNote&gt;</w:instrText>
      </w:r>
      <w:r w:rsidRPr="00D10B6B">
        <w:fldChar w:fldCharType="separate"/>
      </w:r>
      <w:r>
        <w:rPr>
          <w:noProof/>
        </w:rPr>
        <w:t>(</w:t>
      </w:r>
      <w:hyperlink w:anchor="_ENREF_38" w:tooltip="Davies, 2002 #806" w:history="1">
        <w:r w:rsidR="009B2C17">
          <w:rPr>
            <w:noProof/>
          </w:rPr>
          <w:t>Davies et al., 2002</w:t>
        </w:r>
      </w:hyperlink>
      <w:r>
        <w:rPr>
          <w:noProof/>
        </w:rPr>
        <w:t>)</w:t>
      </w:r>
      <w:r w:rsidRPr="00D10B6B">
        <w:fldChar w:fldCharType="end"/>
      </w:r>
      <w:r w:rsidRPr="00D10B6B">
        <w:t>;</w:t>
      </w:r>
      <w:r>
        <w:t xml:space="preserve"> </w:t>
      </w:r>
      <w:r w:rsidRPr="00630B5B">
        <w:t xml:space="preserve">insights into short courses increasing MHR skills toward minorities </w:t>
      </w:r>
      <w:r w:rsidRPr="00D10B6B">
        <w:fldChar w:fldCharType="begin"/>
      </w:r>
      <w:r>
        <w:instrText xml:space="preserve"> ADDIN EN.CITE &lt;EndNote&gt;&lt;Cite&gt;&lt;Author&gt;Hipolito&lt;/Author&gt;&lt;Year&gt;2012&lt;/Year&gt;&lt;RecNum&gt;808&lt;/RecNum&gt;&lt;DisplayText&gt;(Hipolito et al., 2012)&lt;/DisplayText&gt;&lt;record&gt;&lt;rec-number&gt;808&lt;/rec-number&gt;&lt;foreign-keys&gt;&lt;key app="EN" db-id="a2t02ad9ssvew8esdstvee0mpswss20t2tzf"&gt;808&lt;/key&gt;&lt;/foreign-keys&gt;&lt;ref-type name="Journal Article"&gt;17&lt;/ref-type&gt;&lt;contributors&gt;&lt;authors&gt;&lt;author&gt;Hipolito, Maria MS&lt;/author&gt;&lt;author&gt;Malik, Mansoor&lt;/author&gt;&lt;author&gt;Carpenter-Song, Elizabeth&lt;/author&gt;&lt;author&gt;Whitley, Rob&lt;/author&gt;&lt;/authors&gt;&lt;/contributors&gt;&lt;titles&gt;&lt;title&gt;Capacity-Building for African American Mental Health Training and Research: Lessons From the Howard-Dartmouth Collaborative Summer School&lt;/title&gt;&lt;secondary-title&gt;Academic Psychiatry&lt;/secondary-title&gt;&lt;/titles&gt;&lt;periodical&gt;&lt;full-title&gt;Academic Psychiatry&lt;/full-title&gt;&lt;/periodical&gt;&lt;pages&gt;47-50&lt;/pages&gt;&lt;volume&gt;36&lt;/volume&gt;&lt;number&gt;1&lt;/number&gt;&lt;dates&gt;&lt;year&gt;2012&lt;/year&gt;&lt;/dates&gt;&lt;isbn&gt;1042-9670&lt;/isbn&gt;&lt;urls&gt;&lt;/urls&gt;&lt;/record&gt;&lt;/Cite&gt;&lt;/EndNote&gt;</w:instrText>
      </w:r>
      <w:r w:rsidRPr="00D10B6B">
        <w:fldChar w:fldCharType="separate"/>
      </w:r>
      <w:r>
        <w:rPr>
          <w:noProof/>
        </w:rPr>
        <w:t>(</w:t>
      </w:r>
      <w:hyperlink w:anchor="_ENREF_75" w:tooltip="Hipolito, 2012 #808" w:history="1">
        <w:r w:rsidR="009B2C17">
          <w:rPr>
            <w:noProof/>
          </w:rPr>
          <w:t>Hipolito et al., 2012</w:t>
        </w:r>
      </w:hyperlink>
      <w:r>
        <w:rPr>
          <w:noProof/>
        </w:rPr>
        <w:t>)</w:t>
      </w:r>
      <w:r w:rsidRPr="00D10B6B">
        <w:fldChar w:fldCharType="end"/>
      </w:r>
      <w:r w:rsidRPr="00D10B6B">
        <w:t xml:space="preserve">, disasters related </w:t>
      </w:r>
      <w:r w:rsidRPr="00D10B6B">
        <w:fldChar w:fldCharType="begin"/>
      </w:r>
      <w:r>
        <w:instrText xml:space="preserve"> ADDIN EN.CITE &lt;EndNote&gt;&lt;Cite&gt;&lt;Author&gt;Beaton&lt;/Author&gt;&lt;Year&gt;2012&lt;/Year&gt;&lt;RecNum&gt;1219&lt;/RecNum&gt;&lt;DisplayText&gt;(Beaton et al., 2012)&lt;/DisplayText&gt;&lt;record&gt;&lt;rec-number&gt;1219&lt;/rec-number&gt;&lt;foreign-keys&gt;&lt;key app="EN" db-id="a2t02ad9ssvew8esdstvee0mpswss20t2tzf"&gt;1219&lt;/key&gt;&lt;/foreign-keys&gt;&lt;ref-type name="Journal Article"&gt;17&lt;/ref-type&gt;&lt;contributors&gt;&lt;authors&gt;&lt;author&gt;Beaton, Randal D&lt;/author&gt;&lt;author&gt;Johnson, L Clark&lt;/author&gt;&lt;author&gt;Maida, Carl A&lt;/author&gt;&lt;author&gt;Houston, J Brian&lt;/author&gt;&lt;author&gt;Pfefferbaum, Betty&lt;/author&gt;&lt;/authors&gt;&lt;/contributors&gt;&lt;titles&gt;&lt;title&gt;Disaster Research Team Building: A Case Study of a Web-based Disaster Research Training Program&lt;/title&gt;&lt;secondary-title&gt;Traumatology (Tallahass Fla)&lt;/secondary-title&gt;&lt;/titles&gt;&lt;periodical&gt;&lt;full-title&gt;Traumatology (Tallahass Fla)&lt;/full-title&gt;&lt;/periodical&gt;&lt;pages&gt;86-91&lt;/pages&gt;&lt;volume&gt;18&lt;/volume&gt;&lt;number&gt;4&lt;/number&gt;&lt;dates&gt;&lt;year&gt;2012&lt;/year&gt;&lt;/dates&gt;&lt;isbn&gt;1534-7656&lt;/isbn&gt;&lt;accession-num&gt;23264756&lt;/accession-num&gt;&lt;label&gt;eng&lt;/label&gt;&lt;urls&gt;&lt;related-urls&gt;&lt;url&gt;http://dx.doi.org/10.1177/1534765612444881&lt;/url&gt;&lt;/related-urls&gt;&lt;/urls&gt;&lt;custom2&gt;PMC3527079&lt;/custom2&gt;&lt;electronic-resource-num&gt;10.1177/1534765612444881&lt;/electronic-resource-num&gt;&lt;remote-database-name&gt;PubMed&lt;/remote-database-name&gt;&lt;remote-database-provider&gt;Pubmed2Endnote by Riadh Hammami&lt;/remote-database-provider&gt;&lt;/record&gt;&lt;/Cite&gt;&lt;/EndNote&gt;</w:instrText>
      </w:r>
      <w:r w:rsidRPr="00D10B6B">
        <w:fldChar w:fldCharType="separate"/>
      </w:r>
      <w:r>
        <w:rPr>
          <w:noProof/>
        </w:rPr>
        <w:t>(</w:t>
      </w:r>
      <w:hyperlink w:anchor="_ENREF_13" w:tooltip="Beaton, 2012 #1219" w:history="1">
        <w:r w:rsidR="009B2C17">
          <w:rPr>
            <w:noProof/>
          </w:rPr>
          <w:t>Beaton et al., 2012</w:t>
        </w:r>
      </w:hyperlink>
      <w:r>
        <w:rPr>
          <w:noProof/>
        </w:rPr>
        <w:t>)</w:t>
      </w:r>
      <w:r w:rsidRPr="00D10B6B">
        <w:fldChar w:fldCharType="end"/>
      </w:r>
      <w:r w:rsidRPr="00D10B6B">
        <w:t xml:space="preserve"> or dedicated to medical students </w:t>
      </w:r>
      <w:r w:rsidRPr="00D10B6B">
        <w:fldChar w:fldCharType="begin">
          <w:fldData xml:space="preserve">PEVuZE5vdGU+PENpdGU+PEF1dGhvcj5DbHV2ZXI8L0F1dGhvcj48WWVhcj4yMDE0PC9ZZWFyPjxS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</w:fldData>
        </w:fldChar>
      </w:r>
      <w:r>
        <w:instrText xml:space="preserve"> ADDIN EN.CITE </w:instrText>
      </w:r>
      <w:r>
        <w:fldChar w:fldCharType="begin">
          <w:fldData xml:space="preserve">PEVuZE5vdGU+PENpdGU+PEF1dGhvcj5DbHV2ZXI8L0F1dGhvcj48WWVhcj4yMDE0PC9ZZWFyPjxS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</w:fldData>
        </w:fldChar>
      </w:r>
      <w:r>
        <w:instrText xml:space="preserve"> ADDIN EN.CITE.DATA </w:instrText>
      </w:r>
      <w:r>
        <w:fldChar w:fldCharType="end"/>
      </w:r>
      <w:r w:rsidRPr="00D10B6B">
        <w:fldChar w:fldCharType="separate"/>
      </w:r>
      <w:r>
        <w:rPr>
          <w:noProof/>
        </w:rPr>
        <w:t>(</w:t>
      </w:r>
      <w:hyperlink w:anchor="_ENREF_34" w:tooltip="Cluver, 2014 #1220" w:history="1">
        <w:r w:rsidR="009B2C17">
          <w:rPr>
            <w:noProof/>
          </w:rPr>
          <w:t>Cluver et al., 2014</w:t>
        </w:r>
      </w:hyperlink>
      <w:r>
        <w:rPr>
          <w:noProof/>
        </w:rPr>
        <w:t>)</w:t>
      </w:r>
      <w:r w:rsidRPr="00D10B6B">
        <w:fldChar w:fldCharType="end"/>
      </w:r>
      <w:r w:rsidRPr="00D10B6B">
        <w:t>.</w:t>
      </w:r>
      <w:r>
        <w:t xml:space="preserve"> A global mental health workforce presentation was made by NIMH authors </w:t>
      </w:r>
      <w:r>
        <w:fldChar w:fldCharType="begin"/>
      </w:r>
      <w:r>
        <w:instrText xml:space="preserve"> ADDIN EN.CITE &lt;EndNote&gt;&lt;Cite&gt;&lt;Author&gt;Collins&lt;/Author&gt;&lt;Year&gt;2016&lt;/Year&gt;&lt;RecNum&gt;88&lt;/RecNum&gt;&lt;DisplayText&gt;(Collins and Pringle, 2016)&lt;/DisplayText&gt;&lt;record&gt;&lt;rec-number&gt;88&lt;/rec-number&gt;&lt;foreign-keys&gt;&lt;key app="EN" db-id="v9vvf29z2tpdfoe5zdbv5d9r2tf0wr5w0wxx"&gt;88&lt;/key&gt;&lt;/foreign-keys&gt;&lt;ref-type name="Journal Article"&gt;17&lt;/ref-type&gt;&lt;contributors&gt;&lt;authors&gt;&lt;author&gt;Collins, Pamela Y.&lt;/author&gt;&lt;author&gt;Pringle, Beverly A.&lt;/author&gt;&lt;/authors&gt;&lt;/contributors&gt;&lt;auth-address&gt;Collins, Pamela Y., National Institute of Mental Health, Bethesda, MD, US&lt;/auth-address&gt;&lt;titles&gt;&lt;title&gt;Building a global mental health research workforce: Perspectives from the National Institute of Mental Health&lt;/title&gt;&lt;secondary-title&gt;Academic Psychiatry&lt;/secondary-title&gt;&lt;/titles&gt;&lt;periodical&gt;&lt;full-title&gt;Academic Psychiatry&lt;/full-title&gt;&lt;/periodical&gt;&lt;pages&gt;723-726&lt;/pages&gt;&lt;volume&gt;40&lt;/volume&gt;&lt;number&gt;4&lt;/number&gt;&lt;keywords&gt;&lt;keyword&gt;global mental health&lt;/keyword&gt;&lt;keyword&gt;research workforce&lt;/keyword&gt;&lt;keyword&gt;National Institute of Mental Health&lt;/keyword&gt;&lt;keyword&gt;psychiatric training&lt;/keyword&gt;&lt;keyword&gt;Mental Health&lt;/keyword&gt;&lt;keyword&gt;Scientists&lt;/keyword&gt;&lt;keyword&gt;Global Health&lt;/keyword&gt;&lt;keyword&gt;Experimentation&lt;/keyword&gt;&lt;/keywords&gt;&lt;dates&gt;&lt;year&gt;2016&lt;/year&gt;&lt;/dates&gt;&lt;publisher&gt;Springer&lt;/publisher&gt;&lt;isbn&gt;1042-9670&amp;#xD;1545-7230&lt;/isbn&gt;&lt;accession-num&gt;2016-34114-032&lt;/accession-num&gt;&lt;urls&gt;&lt;related-urls&gt;&lt;url&gt;http://frodon.univ-paris5.fr/login?url=https://search.ebscohost.com/login.aspx?direct=true&amp;amp;db=psyh&amp;amp;AN=2016-34114-032&amp;amp;amp;lang=fr&amp;amp;site=ehost-live&lt;/url&gt;&lt;url&gt;pamela.collins@nih.gov&lt;/url&gt;&lt;/related-urls&gt;&lt;/urls&gt;&lt;electronic-resource-num&gt;10.1007/s40596-015-0453-3&lt;/electronic-resource-num&gt;&lt;remote-database-name&gt;psyh&lt;/remote-database-name&gt;&lt;remote-database-provider&gt;EBSCOhost&lt;/remote-database-provider&gt;&lt;/record&gt;&lt;/Cite&gt;&lt;/EndNote&gt;</w:instrText>
      </w:r>
      <w:r>
        <w:fldChar w:fldCharType="separate"/>
      </w:r>
      <w:r>
        <w:rPr>
          <w:noProof/>
        </w:rPr>
        <w:t>(</w:t>
      </w:r>
      <w:hyperlink w:anchor="_ENREF_35" w:tooltip="Collins, 2016 #88" w:history="1">
        <w:r w:rsidR="009B2C17">
          <w:rPr>
            <w:noProof/>
          </w:rPr>
          <w:t>Collins and Pringle, 2016</w:t>
        </w:r>
      </w:hyperlink>
      <w:r>
        <w:rPr>
          <w:noProof/>
        </w:rPr>
        <w:t>)</w:t>
      </w:r>
      <w:r>
        <w:fldChar w:fldCharType="end"/>
      </w:r>
      <w:r>
        <w:t xml:space="preserve">, along with call for collaboration with developing countries in psychiatric research </w:t>
      </w:r>
      <w:r>
        <w:fldChar w:fldCharType="begin">
          <w:fldData xml:space="preserve">PEVuZE5vdGU+PENpdGU+PEF1dGhvcj5Eb2t1PC9BdXRob3I+PFllYXI+MjAwMzwvWWVhcj48UmVj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</w:fldData>
        </w:fldChar>
      </w:r>
      <w:r>
        <w:instrText xml:space="preserve"> ADDIN EN.CITE </w:instrText>
      </w:r>
      <w:r>
        <w:fldChar w:fldCharType="begin">
          <w:fldData xml:space="preserve">PEVuZE5vdGU+PENpdGU+PEF1dGhvcj5Eb2t1PC9BdXRob3I+PFllYXI+MjAwMzwvWWVhcj48UmVj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</w:fldData>
        </w:fldChar>
      </w:r>
      <w:r>
        <w:instrText xml:space="preserve"> ADDIN EN.CITE.DATA </w:instrText>
      </w:r>
      <w:r>
        <w:fldChar w:fldCharType="end"/>
      </w:r>
      <w:r>
        <w:fldChar w:fldCharType="separate"/>
      </w:r>
      <w:r>
        <w:rPr>
          <w:noProof/>
        </w:rPr>
        <w:t>(</w:t>
      </w:r>
      <w:hyperlink w:anchor="_ENREF_40" w:tooltip="Doku, 2003 #92" w:history="1">
        <w:r w:rsidR="009B2C17">
          <w:rPr>
            <w:noProof/>
          </w:rPr>
          <w:t>Doku and Mallett, 2003</w:t>
        </w:r>
      </w:hyperlink>
      <w:r>
        <w:rPr>
          <w:noProof/>
        </w:rPr>
        <w:t>)</w:t>
      </w:r>
      <w:r>
        <w:fldChar w:fldCharType="end"/>
      </w:r>
      <w:r>
        <w:t>.</w:t>
      </w:r>
      <w:r w:rsidRPr="00D10B6B">
        <w:t xml:space="preserve"> </w:t>
      </w:r>
      <w:r>
        <w:t>W</w:t>
      </w:r>
      <w:r w:rsidRPr="00D10B6B">
        <w:t>e</w:t>
      </w:r>
      <w:r>
        <w:t xml:space="preserve"> also</w:t>
      </w:r>
      <w:r w:rsidRPr="00D10B6B">
        <w:t xml:space="preserve"> found </w:t>
      </w:r>
      <w:r>
        <w:t xml:space="preserve">numerous </w:t>
      </w:r>
      <w:r w:rsidRPr="00D10B6B">
        <w:t xml:space="preserve">studies about </w:t>
      </w:r>
      <w:r>
        <w:t xml:space="preserve">inclusion of </w:t>
      </w:r>
      <w:r w:rsidRPr="00D10B6B">
        <w:t xml:space="preserve">users and carers </w:t>
      </w:r>
      <w:r>
        <w:t>in</w:t>
      </w:r>
      <w:r w:rsidRPr="00D10B6B">
        <w:rPr>
          <w:color w:val="000000"/>
          <w:shd w:val="clear" w:color="auto" w:fill="FFFFFF"/>
        </w:rPr>
        <w:t xml:space="preserve"> research</w:t>
      </w:r>
      <w:r>
        <w:rPr>
          <w:color w:val="000000"/>
          <w:shd w:val="clear" w:color="auto" w:fill="FFFFFF"/>
        </w:rPr>
        <w:t xml:space="preserve"> setting and training, and the needs for adapted training and mentoring strategies in that aim</w:t>
      </w:r>
      <w:r w:rsidRPr="00D10B6B">
        <w:rPr>
          <w:color w:val="000000"/>
          <w:shd w:val="clear" w:color="auto" w:fill="FFFFFF"/>
        </w:rPr>
        <w:t xml:space="preserve"> </w:t>
      </w:r>
      <w:r w:rsidRPr="0062369A">
        <w:rPr>
          <w:color w:val="000000"/>
          <w:shd w:val="clear" w:color="auto" w:fill="FFFFFF"/>
        </w:rPr>
        <w:fldChar w:fldCharType="begin">
          <w:fldData xml:space="preserve">PEVuZE5vdGU+PENpdGU+PEF1dGhvcj5DaGVuZTwvQXV0aG9yPjxZZWFyPjIwMDU8L1llYXI+PFJl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</w:fldData>
        </w:fldChar>
      </w:r>
      <w:r w:rsidRPr="0062369A">
        <w:rPr>
          <w:color w:val="000000"/>
          <w:shd w:val="clear" w:color="auto" w:fill="FFFFFF"/>
        </w:rPr>
        <w:instrText xml:space="preserve"> ADDIN EN.CITE </w:instrText>
      </w:r>
      <w:r w:rsidRPr="0062369A">
        <w:rPr>
          <w:color w:val="000000"/>
          <w:shd w:val="clear" w:color="auto" w:fill="FFFFFF"/>
        </w:rPr>
        <w:fldChar w:fldCharType="begin">
          <w:fldData xml:space="preserve">PEVuZE5vdGU+PENpdGU+PEF1dGhvcj5DaGVuZTwvQXV0aG9yPjxZZWFyPjIwMDU8L1llYXI+PFJl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</w:fldData>
        </w:fldChar>
      </w:r>
      <w:r>
        <w:rPr>
          <w:color w:val="000000"/>
          <w:shd w:val="clear" w:color="auto" w:fill="FFFFFF"/>
        </w:rPr>
        <w:instrText xml:space="preserve"> ADDIN EN.CITE.DATA </w:instrText>
      </w:r>
      <w:r w:rsidRPr="0062369A">
        <w:rPr>
          <w:color w:val="000000"/>
          <w:shd w:val="clear" w:color="auto" w:fill="FFFFFF"/>
        </w:rPr>
      </w:r>
      <w:r w:rsidRPr="0062369A">
        <w:rPr>
          <w:color w:val="000000"/>
          <w:shd w:val="clear" w:color="auto" w:fill="FFFFFF"/>
        </w:rPr>
        <w:fldChar w:fldCharType="end"/>
      </w:r>
      <w:r w:rsidRPr="0062369A">
        <w:rPr>
          <w:color w:val="000000"/>
          <w:shd w:val="clear" w:color="auto" w:fill="FFFFFF"/>
        </w:rPr>
      </w:r>
      <w:r w:rsidRPr="0062369A">
        <w:rPr>
          <w:color w:val="000000"/>
          <w:shd w:val="clear" w:color="auto" w:fill="FFFFFF"/>
        </w:rPr>
        <w:fldChar w:fldCharType="separate"/>
      </w:r>
      <w:r>
        <w:rPr>
          <w:noProof/>
          <w:color w:val="000000"/>
          <w:shd w:val="clear" w:color="auto" w:fill="FFFFFF"/>
        </w:rPr>
        <w:t>(</w:t>
      </w:r>
      <w:hyperlink w:anchor="_ENREF_27" w:tooltip="Chene, 2005 #1856" w:history="1">
        <w:r w:rsidR="009B2C17">
          <w:rPr>
            <w:noProof/>
            <w:color w:val="000000"/>
            <w:shd w:val="clear" w:color="auto" w:fill="FFFFFF"/>
          </w:rPr>
          <w:t>Chene et al., 2005</w:t>
        </w:r>
      </w:hyperlink>
      <w:r>
        <w:rPr>
          <w:noProof/>
          <w:color w:val="000000"/>
          <w:shd w:val="clear" w:color="auto" w:fill="FFFFFF"/>
        </w:rPr>
        <w:t xml:space="preserve">, </w:t>
      </w:r>
      <w:hyperlink w:anchor="_ENREF_46" w:tooltip="DuBois, 2008 #206" w:history="1">
        <w:r w:rsidR="009B2C17">
          <w:rPr>
            <w:noProof/>
            <w:color w:val="000000"/>
            <w:shd w:val="clear" w:color="auto" w:fill="FFFFFF"/>
          </w:rPr>
          <w:t>DuBois et al., 2008</w:t>
        </w:r>
      </w:hyperlink>
      <w:r>
        <w:rPr>
          <w:noProof/>
          <w:color w:val="000000"/>
          <w:shd w:val="clear" w:color="auto" w:fill="FFFFFF"/>
        </w:rPr>
        <w:t xml:space="preserve">, </w:t>
      </w:r>
      <w:hyperlink w:anchor="_ENREF_29" w:tooltip="Chorpita, 2008 #85" w:history="1">
        <w:r w:rsidR="009B2C17">
          <w:rPr>
            <w:noProof/>
            <w:color w:val="000000"/>
            <w:shd w:val="clear" w:color="auto" w:fill="FFFFFF"/>
          </w:rPr>
          <w:t>Chorpita and Mueller, 2008</w:t>
        </w:r>
      </w:hyperlink>
      <w:r>
        <w:rPr>
          <w:noProof/>
          <w:color w:val="000000"/>
          <w:shd w:val="clear" w:color="auto" w:fill="FFFFFF"/>
        </w:rPr>
        <w:t xml:space="preserve">, </w:t>
      </w:r>
      <w:hyperlink w:anchor="_ENREF_1" w:tooltip="Alegría, 2009 #1852" w:history="1">
        <w:r w:rsidR="009B2C17">
          <w:rPr>
            <w:noProof/>
            <w:color w:val="000000"/>
            <w:shd w:val="clear" w:color="auto" w:fill="FFFFFF"/>
          </w:rPr>
          <w:t>Alegría, 2009</w:t>
        </w:r>
      </w:hyperlink>
      <w:r>
        <w:rPr>
          <w:noProof/>
          <w:color w:val="000000"/>
          <w:shd w:val="clear" w:color="auto" w:fill="FFFFFF"/>
        </w:rPr>
        <w:t xml:space="preserve">, </w:t>
      </w:r>
      <w:hyperlink w:anchor="_ENREF_57" w:tooltip="Flood, 2010 #102" w:history="1">
        <w:r w:rsidR="009B2C17">
          <w:rPr>
            <w:noProof/>
            <w:color w:val="000000"/>
            <w:shd w:val="clear" w:color="auto" w:fill="FFFFFF"/>
          </w:rPr>
          <w:t>Flood, 2010</w:t>
        </w:r>
      </w:hyperlink>
      <w:r>
        <w:rPr>
          <w:noProof/>
          <w:color w:val="000000"/>
          <w:shd w:val="clear" w:color="auto" w:fill="FFFFFF"/>
        </w:rPr>
        <w:t xml:space="preserve">, </w:t>
      </w:r>
      <w:hyperlink w:anchor="_ENREF_2" w:tooltip="Alegría, 2011 #809" w:history="1">
        <w:r w:rsidR="009B2C17">
          <w:rPr>
            <w:noProof/>
            <w:color w:val="000000"/>
            <w:shd w:val="clear" w:color="auto" w:fill="FFFFFF"/>
          </w:rPr>
          <w:t>Alegría et al., 2011</w:t>
        </w:r>
      </w:hyperlink>
      <w:r>
        <w:rPr>
          <w:noProof/>
          <w:color w:val="000000"/>
          <w:shd w:val="clear" w:color="auto" w:fill="FFFFFF"/>
        </w:rPr>
        <w:t xml:space="preserve">, </w:t>
      </w:r>
      <w:hyperlink w:anchor="_ENREF_98" w:tooltip="Moltu, 2013 #134" w:history="1">
        <w:r w:rsidR="009B2C17">
          <w:rPr>
            <w:noProof/>
            <w:color w:val="000000"/>
            <w:shd w:val="clear" w:color="auto" w:fill="FFFFFF"/>
          </w:rPr>
          <w:t>Moltu et al., 2013</w:t>
        </w:r>
      </w:hyperlink>
      <w:r>
        <w:rPr>
          <w:noProof/>
          <w:color w:val="000000"/>
          <w:shd w:val="clear" w:color="auto" w:fill="FFFFFF"/>
        </w:rPr>
        <w:t xml:space="preserve">, </w:t>
      </w:r>
      <w:hyperlink w:anchor="_ENREF_130" w:tooltip="Thomas, 2014 #860" w:history="1">
        <w:r w:rsidR="009B2C17">
          <w:rPr>
            <w:noProof/>
            <w:color w:val="000000"/>
            <w:shd w:val="clear" w:color="auto" w:fill="FFFFFF"/>
          </w:rPr>
          <w:t>Thomas et al., 2014</w:t>
        </w:r>
      </w:hyperlink>
      <w:r>
        <w:rPr>
          <w:noProof/>
          <w:color w:val="000000"/>
          <w:shd w:val="clear" w:color="auto" w:fill="FFFFFF"/>
        </w:rPr>
        <w:t xml:space="preserve">, </w:t>
      </w:r>
      <w:hyperlink w:anchor="_ENREF_89" w:tooltip="Lincoln, 2015 #127" w:history="1">
        <w:r w:rsidR="009B2C17">
          <w:rPr>
            <w:noProof/>
            <w:color w:val="000000"/>
            <w:shd w:val="clear" w:color="auto" w:fill="FFFFFF"/>
          </w:rPr>
          <w:t>Lincoln et al., 2015</w:t>
        </w:r>
      </w:hyperlink>
      <w:r>
        <w:rPr>
          <w:noProof/>
          <w:color w:val="000000"/>
          <w:shd w:val="clear" w:color="auto" w:fill="FFFFFF"/>
        </w:rPr>
        <w:t xml:space="preserve">, </w:t>
      </w:r>
      <w:hyperlink w:anchor="_ENREF_135" w:tooltip="Völlm, 2017 #167" w:history="1">
        <w:r w:rsidR="009B2C17">
          <w:rPr>
            <w:noProof/>
            <w:color w:val="000000"/>
            <w:shd w:val="clear" w:color="auto" w:fill="FFFFFF"/>
          </w:rPr>
          <w:t>Völlm et al., 2017</w:t>
        </w:r>
      </w:hyperlink>
      <w:r>
        <w:rPr>
          <w:noProof/>
          <w:color w:val="000000"/>
          <w:shd w:val="clear" w:color="auto" w:fill="FFFFFF"/>
        </w:rPr>
        <w:t xml:space="preserve">, </w:t>
      </w:r>
      <w:hyperlink w:anchor="_ENREF_77" w:tooltip="Horsfall, 2007 #1864" w:history="1">
        <w:r w:rsidR="009B2C17">
          <w:rPr>
            <w:noProof/>
            <w:color w:val="000000"/>
            <w:shd w:val="clear" w:color="auto" w:fill="FFFFFF"/>
          </w:rPr>
          <w:t>Horsfall et al., 2007</w:t>
        </w:r>
      </w:hyperlink>
      <w:r>
        <w:rPr>
          <w:noProof/>
          <w:color w:val="000000"/>
          <w:shd w:val="clear" w:color="auto" w:fill="FFFFFF"/>
        </w:rPr>
        <w:t>)</w:t>
      </w:r>
      <w:r w:rsidRPr="0062369A">
        <w:rPr>
          <w:color w:val="000000"/>
          <w:shd w:val="clear" w:color="auto" w:fill="FFFFFF"/>
        </w:rPr>
        <w:fldChar w:fldCharType="end"/>
      </w:r>
      <w:r w:rsidRPr="00D10B6B">
        <w:rPr>
          <w:color w:val="000000"/>
          <w:shd w:val="clear" w:color="auto" w:fill="FFFFFF"/>
        </w:rPr>
        <w:t xml:space="preserve">, as well as positive evaluation of </w:t>
      </w:r>
      <w:r w:rsidRPr="00D10B6B">
        <w:t xml:space="preserve">involvement of young people, users and community members in the design of online tools and research protocols in MHR </w:t>
      </w:r>
      <w:r w:rsidRPr="00D10B6B">
        <w:fldChar w:fldCharType="begin">
          <w:fldData xml:space="preserve">PEVuZE5vdGU+PENpdGU+PEF1dGhvcj5NYXduPC9BdXRob3I+PFllYXI+MjAxNjwvWWVhcj48UmVj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</w:fldData>
        </w:fldChar>
      </w:r>
      <w:r>
        <w:instrText xml:space="preserve"> ADDIN EN.CITE </w:instrText>
      </w:r>
      <w:r>
        <w:fldChar w:fldCharType="begin">
          <w:fldData xml:space="preserve">PEVuZE5vdGU+PENpdGU+PEF1dGhvcj5NYXduPC9BdXRob3I+PFllYXI+MjAxNjwvWWVhcj48UmVj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</w:fldData>
        </w:fldChar>
      </w:r>
      <w:r>
        <w:instrText xml:space="preserve"> ADDIN EN.CITE.DATA </w:instrText>
      </w:r>
      <w:r>
        <w:fldChar w:fldCharType="end"/>
      </w:r>
      <w:r w:rsidRPr="00D10B6B">
        <w:fldChar w:fldCharType="separate"/>
      </w:r>
      <w:r>
        <w:rPr>
          <w:noProof/>
        </w:rPr>
        <w:t>(</w:t>
      </w:r>
      <w:hyperlink w:anchor="_ENREF_95" w:tooltip="Mawn, 2016 #1221" w:history="1">
        <w:r w:rsidR="009B2C17">
          <w:rPr>
            <w:noProof/>
          </w:rPr>
          <w:t>Mawn et al., 2016</w:t>
        </w:r>
      </w:hyperlink>
      <w:r>
        <w:rPr>
          <w:noProof/>
        </w:rPr>
        <w:t xml:space="preserve">, </w:t>
      </w:r>
      <w:hyperlink w:anchor="_ENREF_61" w:tooltip="Gammon, 2014 #1222" w:history="1">
        <w:r w:rsidR="009B2C17">
          <w:rPr>
            <w:noProof/>
          </w:rPr>
          <w:t>Gammon et al., 2014</w:t>
        </w:r>
      </w:hyperlink>
      <w:r>
        <w:rPr>
          <w:noProof/>
        </w:rPr>
        <w:t>)</w:t>
      </w:r>
      <w:r w:rsidRPr="00D10B6B">
        <w:fldChar w:fldCharType="end"/>
      </w:r>
      <w:r w:rsidRPr="00D10B6B">
        <w:t xml:space="preserve">; </w:t>
      </w:r>
      <w:r>
        <w:t>and</w:t>
      </w:r>
      <w:r w:rsidRPr="00D10B6B">
        <w:t xml:space="preserve"> the active role in research and advantages of psychiatric units located in general hospital </w:t>
      </w:r>
      <w:r w:rsidRPr="00D10B6B">
        <w:fldChar w:fldCharType="begin"/>
      </w:r>
      <w:r>
        <w:instrText xml:space="preserve"> ADDIN EN.CITE &lt;EndNote&gt;&lt;Cite&gt;&lt;Author&gt;Bera&lt;/Author&gt;&lt;Year&gt;2014&lt;/Year&gt;&lt;RecNum&gt;1111&lt;/RecNum&gt;&lt;DisplayText&gt;(Bera et al., 2014)&lt;/DisplayText&gt;&lt;record&gt;&lt;rec-number&gt;1111&lt;/rec-number&gt;&lt;foreign-keys&gt;&lt;key app="EN" db-id="rdafvaet49pw5lestfmxx0a4wrtfwd0zw999"&gt;1111&lt;/key&gt;&lt;/foreign-keys&gt;&lt;ref-type name="Journal Article"&gt;17&lt;/ref-type&gt;&lt;contributors&gt;&lt;authors&gt;&lt;author&gt;Bera, Sagar Chandra&lt;/author&gt;&lt;author&gt;Sood, Mamta&lt;/author&gt;&lt;author&gt;Chadda, R K&lt;/author&gt;&lt;author&gt;Sathyanarayana Rao, T S&lt;/author&gt;&lt;/authors&gt;&lt;/contributors&gt;&lt;titles&gt;&lt;title&gt;Contributions of general hospital psychiatric units to psychiatric research in India&lt;/title&gt;&lt;secondary-title&gt;Indian J Psychiatry&lt;/secondary-title&gt;&lt;/titles&gt;&lt;periodical&gt;&lt;full-title&gt;Indian J Psychiatry&lt;/full-title&gt;&lt;/periodical&gt;&lt;pages&gt;278-82&lt;/pages&gt;&lt;volume&gt;56&lt;/volume&gt;&lt;number&gt;3&lt;/number&gt;&lt;dates&gt;&lt;year&gt;2014&lt;/year&gt;&lt;/dates&gt;&lt;isbn&gt;0019-5545&lt;/isbn&gt;&lt;accession-num&gt;25316939&lt;/accession-num&gt;&lt;label&gt;eng&lt;/label&gt;&lt;urls&gt;&lt;related-urls&gt;&lt;url&gt;http://dx.doi.org/10.4103/0019-5545.140644&lt;/url&gt;&lt;/related-urls&gt;&lt;/urls&gt;&lt;custom2&gt;PMC4181183&lt;/custom2&gt;&lt;electronic-resource-num&gt;10.4103/0019-5545.140644&lt;/electronic-resource-num&gt;&lt;remote-database-name&gt;PubMed&lt;/remote-database-name&gt;&lt;remote-database-provider&gt;Pubmed2Endnote by Riadh Hammami&lt;/remote-database-provider&gt;&lt;/record&gt;&lt;/Cite&gt;&lt;/EndNote&gt;</w:instrText>
      </w:r>
      <w:r w:rsidRPr="00D10B6B">
        <w:fldChar w:fldCharType="separate"/>
      </w:r>
      <w:r>
        <w:rPr>
          <w:noProof/>
        </w:rPr>
        <w:t>(</w:t>
      </w:r>
      <w:hyperlink w:anchor="_ENREF_16" w:tooltip="Bera, 2014 #1111" w:history="1">
        <w:r w:rsidR="009B2C17">
          <w:rPr>
            <w:noProof/>
          </w:rPr>
          <w:t>Bera et al., 2014</w:t>
        </w:r>
      </w:hyperlink>
      <w:r>
        <w:rPr>
          <w:noProof/>
        </w:rPr>
        <w:t>)</w:t>
      </w:r>
      <w:r w:rsidRPr="00D10B6B">
        <w:fldChar w:fldCharType="end"/>
      </w:r>
      <w:r w:rsidRPr="00D10B6B">
        <w:t xml:space="preserve">. </w:t>
      </w:r>
      <w:r>
        <w:t>Several</w:t>
      </w:r>
      <w:r w:rsidRPr="00D10B6B">
        <w:t xml:space="preserve"> papers focused on collaboration in order to overcome racial disparities in psychiatric research </w:t>
      </w:r>
      <w:r w:rsidRPr="00D10B6B">
        <w:fldChar w:fldCharType="begin">
          <w:fldData xml:space="preserve">PEVuZE5vdGU+PENpdGU+PEF1dGhvcj5MYWJvcmRlPC9BdXRob3I+PFllYXI+MjAwNzwvWWVhcj48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</w:fldData>
        </w:fldChar>
      </w:r>
      <w:r>
        <w:instrText xml:space="preserve"> ADDIN EN.CITE </w:instrText>
      </w:r>
      <w:r>
        <w:fldChar w:fldCharType="begin">
          <w:fldData xml:space="preserve">PEVuZE5vdGU+PENpdGU+PEF1dGhvcj5MYWJvcmRlPC9BdXRob3I+PFllYXI+MjAwNzwvWWVhcj48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</w:fldData>
        </w:fldChar>
      </w:r>
      <w:r>
        <w:instrText xml:space="preserve"> ADDIN EN.CITE.DATA </w:instrText>
      </w:r>
      <w:r>
        <w:fldChar w:fldCharType="end"/>
      </w:r>
      <w:r w:rsidRPr="00D10B6B">
        <w:fldChar w:fldCharType="separate"/>
      </w:r>
      <w:r>
        <w:rPr>
          <w:noProof/>
        </w:rPr>
        <w:t>(</w:t>
      </w:r>
      <w:hyperlink w:anchor="_ENREF_85" w:tooltip="Laborde, 2007 #123" w:history="1">
        <w:r w:rsidR="009B2C17">
          <w:rPr>
            <w:noProof/>
          </w:rPr>
          <w:t>Laborde et al., 2007</w:t>
        </w:r>
      </w:hyperlink>
      <w:r>
        <w:rPr>
          <w:noProof/>
        </w:rPr>
        <w:t xml:space="preserve">, </w:t>
      </w:r>
      <w:hyperlink w:anchor="_ENREF_22" w:tooltip="Carpenter-Song, 2013 #1223" w:history="1">
        <w:r w:rsidR="009B2C17">
          <w:rPr>
            <w:noProof/>
          </w:rPr>
          <w:t>Carpenter-Song and Whitley, 2013</w:t>
        </w:r>
      </w:hyperlink>
      <w:r>
        <w:rPr>
          <w:noProof/>
        </w:rPr>
        <w:t xml:space="preserve">, </w:t>
      </w:r>
      <w:hyperlink w:anchor="_ENREF_93" w:tooltip="Malik, 2013 #1224" w:history="1">
        <w:r w:rsidR="009B2C17">
          <w:rPr>
            <w:noProof/>
          </w:rPr>
          <w:t>Malik, 2013</w:t>
        </w:r>
      </w:hyperlink>
      <w:r>
        <w:rPr>
          <w:noProof/>
        </w:rPr>
        <w:t>)</w:t>
      </w:r>
      <w:r w:rsidRPr="00D10B6B">
        <w:fldChar w:fldCharType="end"/>
      </w:r>
      <w:r w:rsidRPr="00D10B6B">
        <w:t>.</w:t>
      </w:r>
      <w:r>
        <w:t xml:space="preserve"> Papers describe training programs such as geriatric mental health r</w:t>
      </w:r>
      <w:r w:rsidRPr="00F11BE9">
        <w:t>esearch</w:t>
      </w:r>
      <w:r>
        <w:t xml:space="preserve"> </w:t>
      </w:r>
      <w:r>
        <w:fldChar w:fldCharType="begin">
          <w:fldData xml:space="preserve">PEVuZE5vdGU+PENpdGU+PEF1dGhvcj5CYXJ0ZWxzPC9BdXRob3I+PFllYXI+MjAxMDwvWWVhcj48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</w:fldData>
        </w:fldChar>
      </w:r>
      <w:r>
        <w:instrText xml:space="preserve"> ADDIN EN.CITE </w:instrText>
      </w:r>
      <w:r>
        <w:fldChar w:fldCharType="begin">
          <w:fldData xml:space="preserve">PEVuZE5vdGU+PENpdGU+PEF1dGhvcj5CYXJ0ZWxzPC9BdXRob3I+PFllYXI+MjAxMDwvWWVhcj48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</w:fldData>
        </w:fldChar>
      </w:r>
      <w:r>
        <w:instrText xml:space="preserve"> ADDIN EN.CITE.DATA </w:instrText>
      </w:r>
      <w:r>
        <w:fldChar w:fldCharType="end"/>
      </w:r>
      <w:r>
        <w:fldChar w:fldCharType="separate"/>
      </w:r>
      <w:r>
        <w:rPr>
          <w:noProof/>
        </w:rPr>
        <w:t>(</w:t>
      </w:r>
      <w:hyperlink w:anchor="_ENREF_9" w:tooltip="Bartels, 2010 #1682" w:history="1">
        <w:r w:rsidR="009B2C17">
          <w:rPr>
            <w:noProof/>
          </w:rPr>
          <w:t>Bartels et al., 2010</w:t>
        </w:r>
      </w:hyperlink>
      <w:r>
        <w:rPr>
          <w:noProof/>
        </w:rPr>
        <w:t xml:space="preserve">, </w:t>
      </w:r>
      <w:hyperlink w:anchor="_ENREF_67" w:tooltip="Halpain, 2005 #1718" w:history="1">
        <w:r w:rsidR="009B2C17">
          <w:rPr>
            <w:noProof/>
          </w:rPr>
          <w:t>Halpain et al., 2005</w:t>
        </w:r>
      </w:hyperlink>
      <w:r>
        <w:rPr>
          <w:noProof/>
        </w:rPr>
        <w:t>)</w:t>
      </w:r>
      <w:r>
        <w:fldChar w:fldCharType="end"/>
      </w:r>
      <w:r>
        <w:t xml:space="preserve">, neuroimaging </w:t>
      </w:r>
      <w:r>
        <w:fldChar w:fldCharType="begin">
          <w:fldData xml:space="preserve">PEVuZE5vdGU+PENpdGU+PEF1dGhvcj5Eb3duYXI8L0F1dGhvcj48WWVhcj4yMDEwPC9ZZWFyPjxS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</w:fldData>
        </w:fldChar>
      </w:r>
      <w:r>
        <w:instrText xml:space="preserve"> ADDIN EN.CITE </w:instrText>
      </w:r>
      <w:r>
        <w:fldChar w:fldCharType="begin">
          <w:fldData xml:space="preserve">PEVuZE5vdGU+PENpdGU+PEF1dGhvcj5Eb3duYXI8L0F1dGhvcj48WWVhcj4yMDEwPC9ZZWFyPjxS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</w:fldData>
        </w:fldChar>
      </w:r>
      <w:r>
        <w:instrText xml:space="preserve"> ADDIN EN.CITE.DATA </w:instrText>
      </w:r>
      <w:r>
        <w:fldChar w:fldCharType="end"/>
      </w:r>
      <w:r>
        <w:fldChar w:fldCharType="separate"/>
      </w:r>
      <w:r>
        <w:rPr>
          <w:noProof/>
        </w:rPr>
        <w:t>(</w:t>
      </w:r>
      <w:hyperlink w:anchor="_ENREF_42" w:tooltip="Downar, 2010 #93" w:history="1">
        <w:r w:rsidR="009B2C17">
          <w:rPr>
            <w:noProof/>
          </w:rPr>
          <w:t>Downar et al., 2010</w:t>
        </w:r>
      </w:hyperlink>
      <w:r>
        <w:rPr>
          <w:noProof/>
        </w:rPr>
        <w:t>)</w:t>
      </w:r>
      <w:r>
        <w:fldChar w:fldCharType="end"/>
      </w:r>
      <w:r>
        <w:t xml:space="preserve">, recovery-oriented </w:t>
      </w:r>
      <w:r>
        <w:fldChar w:fldCharType="begin"/>
      </w:r>
      <w:r>
        <w:instrText xml:space="preserve"> ADDIN EN.CITE &lt;EndNote&gt;&lt;Cite&gt;&lt;Author&gt;Fisher&lt;/Author&gt;&lt;Year&gt;2003&lt;/Year&gt;&lt;RecNum&gt;323&lt;/RecNum&gt;&lt;DisplayText&gt;(Fisher, 2003)&lt;/DisplayText&gt;&lt;record&gt;&lt;rec-number&gt;323&lt;/rec-number&gt;&lt;foreign-keys&gt;&lt;key app="EN" db-id="v9vvf29z2tpdfoe5zdbv5d9r2tf0wr5w0wxx"&gt;323&lt;/key&gt;&lt;/foreign-keys&gt;&lt;ref-type name="Journal Article"&gt;17&lt;/ref-type&gt;&lt;contributors&gt;&lt;authors&gt;&lt;author&gt;Fisher, Daniel B.&lt;/author&gt;&lt;/authors&gt;&lt;/contributors&gt;&lt;auth-address&gt;Fisher, Daniel B., National Empowerment Ctr, 599 Canal St., Lawrence, MA, US, 01840&lt;/auth-address&gt;&lt;titles&gt;&lt;title&gt;People are more important than pills in recovery from mental disorder&lt;/title&gt;&lt;secondary-title&gt;Journal of Humanistic Psychology&lt;/secondary-title&gt;&lt;/titles&gt;&lt;periodical&gt;&lt;full-title&gt;Journal of Humanistic Psychology&lt;/full-title&gt;&lt;/periodical&gt;&lt;pages&gt;65-68&lt;/pages&gt;&lt;volume&gt;43&lt;/volume&gt;&lt;number&gt;2&lt;/number&gt;&lt;keywords&gt;&lt;keyword&gt;mental disorders&lt;/keyword&gt;&lt;keyword&gt;schizophrenia&lt;/keyword&gt;&lt;keyword&gt;recovery&lt;/keyword&gt;&lt;keyword&gt;medication&lt;/keyword&gt;&lt;keyword&gt;helping relationships&lt;/keyword&gt;&lt;keyword&gt;psychotherapy&lt;/keyword&gt;&lt;keyword&gt;pharmaceutical industry&lt;/keyword&gt;&lt;keyword&gt;mental health care&lt;/keyword&gt;&lt;keyword&gt;Drug Therapy&lt;/keyword&gt;&lt;keyword&gt;Interpersonal Interaction&lt;/keyword&gt;&lt;keyword&gt;Recovery (Disorders)&lt;/keyword&gt;&lt;keyword&gt;Assistance (Social Behavior)&lt;/keyword&gt;&lt;keyword&gt;Business&lt;/keyword&gt;&lt;keyword&gt;Mental Health Services&lt;/keyword&gt;&lt;/keywords&gt;&lt;dates&gt;&lt;year&gt;2003&lt;/year&gt;&lt;pub-dates&gt;&lt;date&gt;Spr 2003&lt;/date&gt;&lt;/pub-dates&gt;&lt;/dates&gt;&lt;publisher&gt;Sage Publications&lt;/publisher&gt;&lt;isbn&gt;0022-1678&amp;#xD;1552-650X&lt;/isbn&gt;&lt;accession-num&gt;2003-02583-010&lt;/accession-num&gt;&lt;urls&gt;&lt;related-urls&gt;&lt;url&gt;http://frodon.univ-paris5.fr/login?url=https://search.ebscohost.com/login.aspx?direct=true&amp;amp;db=psyh&amp;amp;AN=2003-02583-010&amp;amp;amp;lang=fr&amp;amp;site=ehost-live&lt;/url&gt;&lt;url&gt;soulvoice@aol.com&lt;/url&gt;&lt;/related-urls&gt;&lt;/urls&gt;&lt;electronic-resource-num&gt;10.1177/0022167802250568&lt;/electronic-resource-num&gt;&lt;remote-database-name&gt;psyh&lt;/remote-database-name&gt;&lt;remote-database-provider&gt;EBSCOhost&lt;/remote-database-provider&gt;&lt;/record&gt;&lt;/Cite&gt;&lt;/EndNote&gt;</w:instrText>
      </w:r>
      <w:r>
        <w:fldChar w:fldCharType="separate"/>
      </w:r>
      <w:r>
        <w:rPr>
          <w:noProof/>
        </w:rPr>
        <w:t>(</w:t>
      </w:r>
      <w:hyperlink w:anchor="_ENREF_55" w:tooltip="Fisher, 2003 #323" w:history="1">
        <w:r w:rsidR="009B2C17">
          <w:rPr>
            <w:noProof/>
          </w:rPr>
          <w:t>Fisher, 2003</w:t>
        </w:r>
      </w:hyperlink>
      <w:r>
        <w:rPr>
          <w:noProof/>
        </w:rPr>
        <w:t>)</w:t>
      </w:r>
      <w:r>
        <w:fldChar w:fldCharType="end"/>
      </w:r>
      <w:r>
        <w:t>, and qualitative methods for</w:t>
      </w:r>
      <w:r w:rsidRPr="00C6422F">
        <w:t xml:space="preserve"> child and family disaster mental health research training</w:t>
      </w:r>
      <w:r>
        <w:t xml:space="preserve"> </w:t>
      </w:r>
      <w:r>
        <w:fldChar w:fldCharType="begin">
          <w:fldData xml:space="preserve">PEVuZE5vdGU+PENpdGU+PEF1dGhvcj5NYWlkYTwvQXV0aG9yPjxZZWFyPjIwMDk8L1llYXI+PFJl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==
</w:fldData>
        </w:fldChar>
      </w:r>
      <w:r>
        <w:instrText xml:space="preserve"> ADDIN EN.CITE </w:instrText>
      </w:r>
      <w:r>
        <w:fldChar w:fldCharType="begin">
          <w:fldData xml:space="preserve">PEVuZE5vdGU+PENpdGU+PEF1dGhvcj5NYWlkYTwvQXV0aG9yPjxZZWFyPjIwMDk8L1llYXI+PFJl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==
</w:fldData>
        </w:fldChar>
      </w:r>
      <w:r>
        <w:instrText xml:space="preserve"> ADDIN EN.CITE.DATA </w:instrText>
      </w:r>
      <w:r>
        <w:fldChar w:fldCharType="end"/>
      </w:r>
      <w:r>
        <w:fldChar w:fldCharType="separate"/>
      </w:r>
      <w:r>
        <w:rPr>
          <w:noProof/>
        </w:rPr>
        <w:t>(</w:t>
      </w:r>
      <w:hyperlink w:anchor="_ENREF_92" w:tooltip="Maida, 2009 #130" w:history="1">
        <w:r w:rsidR="009B2C17">
          <w:rPr>
            <w:noProof/>
          </w:rPr>
          <w:t>Maida et al., 2009</w:t>
        </w:r>
      </w:hyperlink>
      <w:r>
        <w:rPr>
          <w:noProof/>
        </w:rPr>
        <w:t>)</w:t>
      </w:r>
      <w:r>
        <w:fldChar w:fldCharType="end"/>
      </w:r>
      <w:r>
        <w:t xml:space="preserve">. Two reviews concluded that research ethics should be increased during psychiatrists training </w:t>
      </w:r>
      <w:r>
        <w:fldChar w:fldCharType="begin">
          <w:fldData xml:space="preserve">PEVuZE5vdGU+PENpdGU+PEF1dGhvcj5CZXJlc2luPC9BdXRob3I+PFllYXI+MjAwMzwvWWVhcj48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</w:fldData>
        </w:fldChar>
      </w:r>
      <w:r>
        <w:instrText xml:space="preserve"> ADDIN EN.CITE </w:instrText>
      </w:r>
      <w:r>
        <w:fldChar w:fldCharType="begin">
          <w:fldData xml:space="preserve">PEVuZE5vdGU+PENpdGU+PEF1dGhvcj5CZXJlc2luPC9BdXRob3I+PFllYXI+MjAwMzwvWWVhcj48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</w:fldData>
        </w:fldChar>
      </w:r>
      <w:r>
        <w:instrText xml:space="preserve"> ADDIN EN.CITE.DATA </w:instrText>
      </w:r>
      <w:r>
        <w:fldChar w:fldCharType="end"/>
      </w:r>
      <w:r>
        <w:fldChar w:fldCharType="separate"/>
      </w:r>
      <w:r>
        <w:rPr>
          <w:noProof/>
        </w:rPr>
        <w:t>(</w:t>
      </w:r>
      <w:hyperlink w:anchor="_ENREF_17" w:tooltip="Beresin, 2003 #71" w:history="1">
        <w:r w:rsidR="009B2C17">
          <w:rPr>
            <w:noProof/>
          </w:rPr>
          <w:t>Beresin et al., 2003</w:t>
        </w:r>
      </w:hyperlink>
      <w:r>
        <w:rPr>
          <w:noProof/>
        </w:rPr>
        <w:t xml:space="preserve">, </w:t>
      </w:r>
      <w:hyperlink w:anchor="_ENREF_26" w:tooltip="Chen, 2003 #84" w:history="1">
        <w:r w:rsidR="009B2C17">
          <w:rPr>
            <w:noProof/>
          </w:rPr>
          <w:t>Chen, 2003</w:t>
        </w:r>
      </w:hyperlink>
      <w:r>
        <w:rPr>
          <w:noProof/>
        </w:rPr>
        <w:t>)</w:t>
      </w:r>
      <w:r>
        <w:fldChar w:fldCharType="end"/>
      </w:r>
      <w:r>
        <w:t xml:space="preserve">. Another literature review analysed the links between psychiatrists trainees and research </w:t>
      </w:r>
      <w:r>
        <w:fldChar w:fldCharType="begin"/>
      </w:r>
      <w:r>
        <w:instrText xml:space="preserve"> ADDIN EN.CITE &lt;EndNote&gt;&lt;Cite&gt;&lt;Author&gt;Fogel&lt;/Author&gt;&lt;Year&gt;2009&lt;/Year&gt;&lt;RecNum&gt;103&lt;/RecNum&gt;&lt;DisplayText&gt;(Fogel, 2009)&lt;/DisplayText&gt;&lt;record&gt;&lt;rec-number&gt;103&lt;/rec-number&gt;&lt;foreign-keys&gt;&lt;key app="EN" db-id="v9vvf29z2tpdfoe5zdbv5d9r2tf0wr5w0wxx"&gt;103&lt;/key&gt;&lt;/foreign-keys&gt;&lt;ref-type name="Journal Article"&gt;17&lt;/ref-type&gt;&lt;contributors&gt;&lt;authors&gt;&lt;author&gt;Fogel, Joshua&lt;/author&gt;&lt;/authors&gt;&lt;/contributors&gt;&lt;auth-address&gt;Fogel, Joshua, Department of Economics, Brooklyn College, City University of New York, 2900 Bedford Avenue, 218A, Brooklyn, NY, US, 11210&lt;/auth-address&gt;&lt;titles&gt;&lt;title&gt;Research as part of the career of a psychiatrist entering clinical practice&lt;/title&gt;&lt;secondary-title&gt;Psychiatric Bulletin&lt;/secondary-title&gt;&lt;/titles&gt;&lt;periodical&gt;&lt;full-title&gt;Psychiatric Bulletin&lt;/full-title&gt;&lt;/periodical&gt;&lt;pages&gt;269-272&lt;/pages&gt;&lt;volume&gt;33&lt;/volume&gt;&lt;number&gt;7&lt;/number&gt;&lt;keywords&gt;&lt;keyword&gt;careers&lt;/keyword&gt;&lt;keyword&gt;psychiatrists&lt;/keyword&gt;&lt;keyword&gt;Career Development&lt;/keyword&gt;&lt;/keywords&gt;&lt;dates&gt;&lt;year&gt;2009&lt;/year&gt;&lt;/dates&gt;&lt;publisher&gt;Royal College of Psychiatrists&lt;/publisher&gt;&lt;isbn&gt;0955-6036&amp;#xD;1472-1473&lt;/isbn&gt;&lt;accession-num&gt;2009-10698-010&lt;/accession-num&gt;&lt;urls&gt;&lt;related-urls&gt;&lt;url&gt;http://frodon.univ-paris5.fr/login?url=https://search.ebscohost.com/login.aspx?direct=true&amp;amp;db=psyh&amp;amp;AN=2009-10698-010&amp;amp;amp;lang=fr&amp;amp;site=ehost-live&lt;/url&gt;&lt;url&gt;joshua.fogel@gmail.com&lt;/url&gt;&lt;/related-urls&gt;&lt;/urls&gt;&lt;electronic-resource-num&gt;10.1192/pb.bp.107.018929&lt;/electronic-resource-num&gt;&lt;remote-database-name&gt;psyh&lt;/remote-database-name&gt;&lt;remote-database-provider&gt;EBSCOhost&lt;/remote-database-provider&gt;&lt;/record&gt;&lt;/Cite&gt;&lt;/EndNote&gt;</w:instrText>
      </w:r>
      <w:r>
        <w:fldChar w:fldCharType="separate"/>
      </w:r>
      <w:r>
        <w:rPr>
          <w:noProof/>
        </w:rPr>
        <w:t>(</w:t>
      </w:r>
      <w:hyperlink w:anchor="_ENREF_58" w:tooltip="Fogel, 2009 #103" w:history="1">
        <w:r w:rsidR="009B2C17">
          <w:rPr>
            <w:noProof/>
          </w:rPr>
          <w:t>Fogel, 2009</w:t>
        </w:r>
      </w:hyperlink>
      <w:r>
        <w:rPr>
          <w:noProof/>
        </w:rPr>
        <w:t>)</w:t>
      </w:r>
      <w:r>
        <w:fldChar w:fldCharType="end"/>
      </w:r>
      <w:r>
        <w:t xml:space="preserve">. The British human resources in forensic MHR were described in a paper </w:t>
      </w:r>
      <w:r>
        <w:fldChar w:fldCharType="begin">
          <w:fldData xml:space="preserve">PEVuZE5vdGU+PENpdGU+PEF1dGhvcj5Tb290aGlsbDwvQXV0aG9yPjxZZWFyPjIwMTA8L1llYXI+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</w:fldData>
        </w:fldChar>
      </w:r>
      <w:r>
        <w:instrText xml:space="preserve"> ADDIN EN.CITE </w:instrText>
      </w:r>
      <w:r>
        <w:fldChar w:fldCharType="begin">
          <w:fldData xml:space="preserve">PEVuZE5vdGU+PENpdGU+PEF1dGhvcj5Tb290aGlsbDwvQXV0aG9yPjxZZWFyPjIwMTA8L1llYXI+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</w:fldData>
        </w:fldChar>
      </w:r>
      <w:r>
        <w:instrText xml:space="preserve"> ADDIN EN.CITE.DATA </w:instrText>
      </w:r>
      <w:r>
        <w:fldChar w:fldCharType="end"/>
      </w:r>
      <w:r>
        <w:fldChar w:fldCharType="separate"/>
      </w:r>
      <w:r>
        <w:rPr>
          <w:noProof/>
        </w:rPr>
        <w:t>(</w:t>
      </w:r>
      <w:hyperlink w:anchor="_ENREF_124" w:tooltip="Soothill, 2010 #1635" w:history="1">
        <w:r w:rsidR="009B2C17">
          <w:rPr>
            <w:noProof/>
          </w:rPr>
          <w:t>Soothill, 2010</w:t>
        </w:r>
      </w:hyperlink>
      <w:r>
        <w:rPr>
          <w:noProof/>
        </w:rPr>
        <w:t>)</w:t>
      </w:r>
      <w:r>
        <w:fldChar w:fldCharType="end"/>
      </w:r>
      <w:r>
        <w:t xml:space="preserve">. Finally, a list of recommendations for MHR was made earlier by </w:t>
      </w:r>
      <w:hyperlink w:anchor="_ENREF_131" w:tooltip="Thornicroft, 2002 #1039" w:history="1">
        <w:r w:rsidR="009B2C17">
          <w:fldChar w:fldCharType="begin"/>
        </w:r>
        <w:r w:rsidR="009B2C17">
          <w:instrText xml:space="preserve"> ADDIN EN.CITE &lt;EndNote&gt;&lt;Cite AuthorYear="1"&gt;&lt;Author&gt;Thornicroft&lt;/Author&gt;&lt;Year&gt;2002&lt;/Year&gt;&lt;RecNum&gt;1039&lt;/RecNum&gt;&lt;DisplayText&gt;Thornicroft et al. (2002)&lt;/DisplayText&gt;&lt;record&gt;&lt;rec-number&gt;1039&lt;/rec-number&gt;&lt;foreign-keys&gt;&lt;key app="EN" db-id="a2t02ad9ssvew8esdstvee0mpswss20t2tzf"&gt;1039&lt;/key&gt;&lt;/foreign-keys&gt;&lt;ref-type name="Journal Article"&gt;17&lt;/ref-type&gt;&lt;contributors&gt;&lt;authors&gt;&lt;author&gt;Thornicroft, Graham&lt;/author&gt;&lt;author&gt;Bindman, Jonathan&lt;/author&gt;&lt;author&gt;Goldberg, David&lt;/author&gt;&lt;author&gt;Gournay, Kevin&lt;/author&gt;&lt;author&gt;Huxley, Peter&lt;/author&gt;&lt;/authors&gt;&lt;/contributors&gt;&lt;titles&gt;&lt;title&gt;Creating the infrastructure for mental health research&lt;/title&gt;&lt;secondary-title&gt;Psychiatric Bulletin&lt;/secondary-title&gt;&lt;/titles&gt;&lt;periodical&gt;&lt;full-title&gt;Psychiatric Bulletin&lt;/full-title&gt;&lt;/periodical&gt;&lt;pages&gt;403-406&lt;/pages&gt;&lt;volume&gt;26&lt;/volume&gt;&lt;number&gt;11&lt;/number&gt;&lt;edition&gt;01/02&lt;/edition&gt;&lt;dates&gt;&lt;year&gt;2002&lt;/year&gt;&lt;/dates&gt;&lt;publisher&gt;Cambridge University Press&lt;/publisher&gt;&lt;isbn&gt;0955-6036&lt;/isbn&gt;&lt;urls&gt;&lt;related-urls&gt;&lt;url&gt;https://www.cambridge.org/core/article/creating-the-infrastructure-for-mental-health-research/DDBB6F7D9AB29A0F595D4E4995016D8B&lt;/url&gt;&lt;/related-urls&gt;&lt;/urls&gt;&lt;electronic-resource-num&gt;10.1192/pb.26.11.403&lt;/electronic-resource-num&gt;&lt;remote-database-name&gt;Cambridge Core&lt;/remote-database-name&gt;&lt;remote-database-provider&gt;Cambridge University Press&lt;/remote-database-provider&gt;&lt;/record&gt;&lt;/Cite&gt;&lt;/EndNote&gt;</w:instrText>
        </w:r>
        <w:r w:rsidR="009B2C17">
          <w:fldChar w:fldCharType="separate"/>
        </w:r>
        <w:r w:rsidR="009B2C17">
          <w:rPr>
            <w:noProof/>
          </w:rPr>
          <w:t>Thornicroft et al. (2002)</w:t>
        </w:r>
        <w:r w:rsidR="009B2C17">
          <w:fldChar w:fldCharType="end"/>
        </w:r>
      </w:hyperlink>
      <w:r>
        <w:t>.</w:t>
      </w:r>
    </w:p>
    <w:p w14:paraId="6815F6FA" w14:textId="6ECBDD14" w:rsidR="0084495C" w:rsidRDefault="0084495C" w:rsidP="0084495C">
      <w:r>
        <w:t>52</w:t>
      </w:r>
      <w:r w:rsidRPr="00630B5B">
        <w:t xml:space="preserve">original articles on MHR funding </w:t>
      </w:r>
      <w:r>
        <w:t xml:space="preserve">were found. </w:t>
      </w:r>
      <w:r w:rsidRPr="00D10B6B">
        <w:t xml:space="preserve">The RAND Corporation provides a mapping of the global MHR funding system </w:t>
      </w:r>
      <w:r w:rsidRPr="00630B5B">
        <w:t xml:space="preserve">and main actors </w:t>
      </w:r>
      <w:r w:rsidRPr="00B43A0D">
        <w:fldChar w:fldCharType="begin">
          <w:fldData xml:space="preserve">PEVuZE5vdGU+PENpdGU+PEF1dGhvcj5Qb2xsaXR0PC9BdXRob3I+PFllYXI+MjAxNjwvWWVhcj48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</w:fldData>
        </w:fldChar>
      </w:r>
      <w:r>
        <w:instrText xml:space="preserve"> ADDIN EN.CITE </w:instrText>
      </w:r>
      <w:r>
        <w:fldChar w:fldCharType="begin">
          <w:fldData xml:space="preserve">PEVuZE5vdGU+PENpdGU+PEF1dGhvcj5Qb2xsaXR0PC9BdXRob3I+PFllYXI+MjAxNjwvWWVhcj48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</w:fldData>
        </w:fldChar>
      </w:r>
      <w:r>
        <w:instrText xml:space="preserve"> ADDIN EN.CITE.DATA </w:instrText>
      </w:r>
      <w:r>
        <w:fldChar w:fldCharType="end"/>
      </w:r>
      <w:r w:rsidRPr="00B43A0D">
        <w:fldChar w:fldCharType="separate"/>
      </w:r>
      <w:r>
        <w:rPr>
          <w:noProof/>
        </w:rPr>
        <w:t>(</w:t>
      </w:r>
      <w:hyperlink w:anchor="_ENREF_111" w:tooltip="Pollitt, 2016 #835" w:history="1">
        <w:r w:rsidR="009B2C17">
          <w:rPr>
            <w:noProof/>
          </w:rPr>
          <w:t>Pollitt et al., 2016</w:t>
        </w:r>
      </w:hyperlink>
      <w:r>
        <w:rPr>
          <w:noProof/>
        </w:rPr>
        <w:t>)</w:t>
      </w:r>
      <w:r w:rsidRPr="00B43A0D">
        <w:fldChar w:fldCharType="end"/>
      </w:r>
      <w:r w:rsidRPr="00D10B6B">
        <w:t xml:space="preserve">. </w:t>
      </w:r>
      <w:r>
        <w:t xml:space="preserve">Several publications </w:t>
      </w:r>
      <w:r w:rsidRPr="00630B5B">
        <w:t>provid</w:t>
      </w:r>
      <w:r>
        <w:t>ed</w:t>
      </w:r>
      <w:r w:rsidRPr="00630B5B">
        <w:t xml:space="preserve"> the share of health research funding dedicated to MHR in comparison with the share of burden of diseases occupied by mental disorders, sometimes comparing these indicators with other</w:t>
      </w:r>
      <w:r>
        <w:t>s. They</w:t>
      </w:r>
      <w:r w:rsidRPr="00630B5B">
        <w:t xml:space="preserve"> </w:t>
      </w:r>
      <w:r w:rsidRPr="00630B5B">
        <w:lastRenderedPageBreak/>
        <w:t>repeatedly show</w:t>
      </w:r>
      <w:r>
        <w:t>ed</w:t>
      </w:r>
      <w:r w:rsidRPr="00630B5B">
        <w:t xml:space="preserve"> discrepancies</w:t>
      </w:r>
      <w:r>
        <w:t>: first</w:t>
      </w:r>
      <w:r w:rsidRPr="00630B5B">
        <w:t xml:space="preserve"> between the share of health funding dedicated to MHR in comparison with the share of </w:t>
      </w:r>
      <w:r>
        <w:t xml:space="preserve">total </w:t>
      </w:r>
      <w:r w:rsidRPr="00630B5B">
        <w:t xml:space="preserve">DALYs attributable to mental disorders, </w:t>
      </w:r>
      <w:r>
        <w:t>sometimes</w:t>
      </w:r>
      <w:r w:rsidRPr="00630B5B">
        <w:t xml:space="preserve"> in comparison with such indicators in other nosographic fields</w:t>
      </w:r>
      <w:r>
        <w:t xml:space="preserve"> </w:t>
      </w:r>
      <w:r>
        <w:fldChar w:fldCharType="begin">
          <w:fldData xml:space="preserve">PEVuZE5vdGU+PENpdGU+PEF1dGhvcj5DaGV2cmV1bDwvQXV0aG9yPjxZZWFyPjIwMTI8L1llYXI+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M4LTQ5PC9wYWdlcz48dm9sdW1lPjEzNDwvdm9sdW1lPjxudW1i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</w:fldData>
        </w:fldChar>
      </w:r>
      <w:r>
        <w:instrText xml:space="preserve"> ADDIN EN.CITE </w:instrText>
      </w:r>
      <w:r>
        <w:fldChar w:fldCharType="begin">
          <w:fldData xml:space="preserve">PEVuZE5vdGU+PENpdGU+PEF1dGhvcj5DaGV2cmV1bDwvQXV0aG9yPjxZZWFyPjIwMTI8L1llYXI+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</w:fldData>
        </w:fldChar>
      </w:r>
      <w:r>
        <w:instrText xml:space="preserve"> ADDIN EN.CITE.DATA </w:instrText>
      </w:r>
      <w:r>
        <w:fldChar w:fldCharType="end"/>
      </w:r>
      <w:r>
        <w:fldChar w:fldCharType="separate"/>
      </w:r>
      <w:r>
        <w:rPr>
          <w:noProof/>
        </w:rPr>
        <w:t>(</w:t>
      </w:r>
      <w:hyperlink w:anchor="_ENREF_28" w:tooltip="Chevreul, 2012 #260" w:history="1">
        <w:r w:rsidR="009B2C17">
          <w:rPr>
            <w:noProof/>
          </w:rPr>
          <w:t>Chevreul et al., 2012</w:t>
        </w:r>
      </w:hyperlink>
      <w:r>
        <w:rPr>
          <w:noProof/>
        </w:rPr>
        <w:t xml:space="preserve">, </w:t>
      </w:r>
      <w:hyperlink w:anchor="_ENREF_31" w:tooltip="Christensen, 2011 #244" w:history="1">
        <w:r w:rsidR="009B2C17">
          <w:rPr>
            <w:noProof/>
          </w:rPr>
          <w:t>Christensen et al., 2011</w:t>
        </w:r>
      </w:hyperlink>
      <w:r>
        <w:rPr>
          <w:noProof/>
        </w:rPr>
        <w:t xml:space="preserve">, </w:t>
      </w:r>
      <w:hyperlink w:anchor="_ENREF_70" w:tooltip="Hazo, 2016 #842" w:history="1">
        <w:r w:rsidR="009B2C17">
          <w:rPr>
            <w:noProof/>
          </w:rPr>
          <w:t>Hazo et al., 2016</w:t>
        </w:r>
      </w:hyperlink>
      <w:r>
        <w:rPr>
          <w:noProof/>
        </w:rPr>
        <w:t xml:space="preserve">, </w:t>
      </w:r>
      <w:hyperlink w:anchor="_ENREF_69" w:tooltip="Hazo, 2017 #833" w:history="1">
        <w:r w:rsidR="009B2C17">
          <w:rPr>
            <w:noProof/>
          </w:rPr>
          <w:t>Hazo et al., 2017</w:t>
        </w:r>
      </w:hyperlink>
      <w:r>
        <w:rPr>
          <w:noProof/>
        </w:rPr>
        <w:t xml:space="preserve">, </w:t>
      </w:r>
      <w:hyperlink w:anchor="_ENREF_62" w:tooltip="Gandré, 2015 #844" w:history="1">
        <w:r w:rsidR="009B2C17">
          <w:rPr>
            <w:noProof/>
          </w:rPr>
          <w:t>Gandré et al., 2015</w:t>
        </w:r>
      </w:hyperlink>
      <w:r>
        <w:rPr>
          <w:noProof/>
        </w:rPr>
        <w:t xml:space="preserve">, </w:t>
      </w:r>
      <w:hyperlink w:anchor="_ENREF_82" w:tooltip="Kingdon, 2006 #788" w:history="1">
        <w:r w:rsidR="009B2C17">
          <w:rPr>
            <w:noProof/>
          </w:rPr>
          <w:t>Kingdon, 2006</w:t>
        </w:r>
      </w:hyperlink>
      <w:r>
        <w:rPr>
          <w:noProof/>
        </w:rPr>
        <w:t xml:space="preserve">, </w:t>
      </w:r>
      <w:hyperlink w:anchor="_ENREF_83" w:tooltip="Kingdon, 2013 #263" w:history="1">
        <w:r w:rsidR="009B2C17">
          <w:rPr>
            <w:noProof/>
          </w:rPr>
          <w:t>Kingdon and Wykes, 2013</w:t>
        </w:r>
      </w:hyperlink>
      <w:r>
        <w:rPr>
          <w:noProof/>
        </w:rPr>
        <w:t>)</w:t>
      </w:r>
      <w:r>
        <w:fldChar w:fldCharType="end"/>
      </w:r>
      <w:r>
        <w:t xml:space="preserve">; and second discrepancies between groups of mental disorders’ share of DALYs and funding attributed respectively  </w:t>
      </w:r>
      <w:r w:rsidRPr="003B0925">
        <w:fldChar w:fldCharType="begin">
          <w:fldData xml:space="preserve">PEVuZE5vdGU+PENpdGU+PEF1dGhvcj5CYXR0ZXJoYW08L0F1dGhvcj48WWVhcj4yMDE2PC9ZZWFy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</w:fldData>
        </w:fldChar>
      </w:r>
      <w:r>
        <w:instrText xml:space="preserve"> ADDIN EN.CITE </w:instrText>
      </w:r>
      <w:r>
        <w:fldChar w:fldCharType="begin">
          <w:fldData xml:space="preserve">PEVuZE5vdGU+PENpdGU+PEF1dGhvcj5CYXR0ZXJoYW08L0F1dGhvcj48WWVhcj4yMDE2PC9ZZWFy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</w:fldData>
        </w:fldChar>
      </w:r>
      <w:r>
        <w:instrText xml:space="preserve"> ADDIN EN.CITE.DATA </w:instrText>
      </w:r>
      <w:r>
        <w:fldChar w:fldCharType="end"/>
      </w:r>
      <w:r w:rsidRPr="003B0925">
        <w:fldChar w:fldCharType="separate"/>
      </w:r>
      <w:r>
        <w:rPr>
          <w:noProof/>
        </w:rPr>
        <w:t>(</w:t>
      </w:r>
      <w:hyperlink w:anchor="_ENREF_12" w:tooltip="Batterham, 2016 #838" w:history="1">
        <w:r w:rsidR="009B2C17">
          <w:rPr>
            <w:noProof/>
          </w:rPr>
          <w:t>Batterham et al., 2016</w:t>
        </w:r>
      </w:hyperlink>
      <w:r>
        <w:rPr>
          <w:noProof/>
        </w:rPr>
        <w:t xml:space="preserve">, </w:t>
      </w:r>
      <w:hyperlink w:anchor="_ENREF_30" w:tooltip="Christensen, 2013 #1650" w:history="1">
        <w:r w:rsidR="009B2C17">
          <w:rPr>
            <w:noProof/>
          </w:rPr>
          <w:t>Christensen et al., 2013</w:t>
        </w:r>
      </w:hyperlink>
      <w:r>
        <w:rPr>
          <w:noProof/>
        </w:rPr>
        <w:t xml:space="preserve">, </w:t>
      </w:r>
      <w:hyperlink w:anchor="_ENREF_79" w:tooltip="Jorm, 2002 #1743" w:history="1">
        <w:r w:rsidR="009B2C17">
          <w:rPr>
            <w:noProof/>
          </w:rPr>
          <w:t>Jorm et al., 2002</w:t>
        </w:r>
      </w:hyperlink>
      <w:r>
        <w:rPr>
          <w:noProof/>
        </w:rPr>
        <w:t xml:space="preserve">, </w:t>
      </w:r>
      <w:hyperlink w:anchor="_ENREF_100" w:tooltip="Murray, 2017 #1569" w:history="1">
        <w:r w:rsidR="009B2C17">
          <w:rPr>
            <w:noProof/>
          </w:rPr>
          <w:t>Murray et al., 2017</w:t>
        </w:r>
      </w:hyperlink>
      <w:r>
        <w:rPr>
          <w:noProof/>
        </w:rPr>
        <w:t>)</w:t>
      </w:r>
      <w:r w:rsidRPr="003B0925">
        <w:fldChar w:fldCharType="end"/>
      </w:r>
      <w:r>
        <w:t xml:space="preserve">. </w:t>
      </w:r>
    </w:p>
    <w:p w14:paraId="2DB0C5E3" w14:textId="27C0B7A8" w:rsidR="0084495C" w:rsidRDefault="0084495C" w:rsidP="0084495C">
      <w:pPr>
        <w:spacing w:before="0"/>
        <w:rPr>
          <w:noProof/>
        </w:rPr>
      </w:pPr>
      <w:r>
        <w:t xml:space="preserve">Although the published </w:t>
      </w:r>
      <w:r w:rsidRPr="00D10B6B">
        <w:t>estimations of the impact</w:t>
      </w:r>
      <w:r>
        <w:t xml:space="preserve"> of MHR </w:t>
      </w:r>
      <w:r w:rsidRPr="00630B5B">
        <w:t xml:space="preserve">are </w:t>
      </w:r>
      <w:r>
        <w:t xml:space="preserve">high </w:t>
      </w:r>
      <w:r w:rsidRPr="003B0925">
        <w:fldChar w:fldCharType="begin">
          <w:fldData xml:space="preserve">PEVuZE5vdGU+PENpdGU+PEF1dGhvcj5IaWNraWU8L0F1dGhvcj48WWVhcj4yMDA1PC9ZZWFyPjxS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</w:fldData>
        </w:fldChar>
      </w:r>
      <w:r>
        <w:instrText xml:space="preserve"> ADDIN EN.CITE </w:instrText>
      </w:r>
      <w:r>
        <w:fldChar w:fldCharType="begin">
          <w:fldData xml:space="preserve">PEVuZE5vdGU+PENpdGU+PEF1dGhvcj5IaWNraWU8L0F1dGhvcj48WWVhcj4yMDA1PC9ZZWFyPjxS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</w:fldData>
        </w:fldChar>
      </w:r>
      <w:r>
        <w:instrText xml:space="preserve"> ADDIN EN.CITE.DATA </w:instrText>
      </w:r>
      <w:r>
        <w:fldChar w:fldCharType="end"/>
      </w:r>
      <w:r w:rsidRPr="003B0925">
        <w:fldChar w:fldCharType="separate"/>
      </w:r>
      <w:r>
        <w:rPr>
          <w:noProof/>
        </w:rPr>
        <w:t>(</w:t>
      </w:r>
      <w:hyperlink w:anchor="_ENREF_74" w:tooltip="Hickie, 2005 #872" w:history="1">
        <w:r w:rsidR="009B2C17">
          <w:rPr>
            <w:noProof/>
          </w:rPr>
          <w:t>Hickie et al., 2005</w:t>
        </w:r>
      </w:hyperlink>
      <w:r>
        <w:rPr>
          <w:noProof/>
        </w:rPr>
        <w:t xml:space="preserve">, </w:t>
      </w:r>
      <w:hyperlink w:anchor="_ENREF_119" w:tooltip="Scott, 2005 #815" w:history="1">
        <w:r w:rsidR="009B2C17">
          <w:rPr>
            <w:noProof/>
          </w:rPr>
          <w:t>Scott, 2005</w:t>
        </w:r>
      </w:hyperlink>
      <w:r>
        <w:rPr>
          <w:noProof/>
        </w:rPr>
        <w:t xml:space="preserve">, </w:t>
      </w:r>
      <w:hyperlink w:anchor="_ENREF_81" w:tooltip="Kelly, 2006 #816" w:history="1">
        <w:r w:rsidR="009B2C17">
          <w:rPr>
            <w:noProof/>
          </w:rPr>
          <w:t>Kelly et al., 2006</w:t>
        </w:r>
      </w:hyperlink>
      <w:r>
        <w:rPr>
          <w:noProof/>
        </w:rPr>
        <w:t xml:space="preserve">, </w:t>
      </w:r>
      <w:hyperlink w:anchor="_ENREF_66" w:tooltip="Guthrie, 2016 #836" w:history="1">
        <w:r w:rsidR="009B2C17">
          <w:rPr>
            <w:noProof/>
          </w:rPr>
          <w:t>Guthrie et al., 2016</w:t>
        </w:r>
      </w:hyperlink>
      <w:r>
        <w:rPr>
          <w:noProof/>
        </w:rPr>
        <w:t xml:space="preserve">, </w:t>
      </w:r>
      <w:hyperlink w:anchor="_ENREF_73" w:tooltip="Henderson, 2002 #1760" w:history="1">
        <w:r w:rsidR="009B2C17">
          <w:rPr>
            <w:noProof/>
          </w:rPr>
          <w:t>Henderson, 2002</w:t>
        </w:r>
      </w:hyperlink>
      <w:r>
        <w:rPr>
          <w:noProof/>
        </w:rPr>
        <w:t>)</w:t>
      </w:r>
      <w:r w:rsidRPr="003B0925">
        <w:fldChar w:fldCharType="end"/>
      </w:r>
      <w:r w:rsidRPr="00D10B6B">
        <w:t xml:space="preserve">. An international bibliometric review of MHR showed that the share of MHR publications in the total medical publication output </w:t>
      </w:r>
      <w:r>
        <w:t>increased</w:t>
      </w:r>
      <w:r w:rsidRPr="00D10B6B">
        <w:t xml:space="preserve"> from 2.9% in 1980 to 5.4% in 2010, </w:t>
      </w:r>
      <w:r w:rsidRPr="00630B5B">
        <w:t xml:space="preserve">an increase assumed by the authors to be linked with the level of funding </w:t>
      </w:r>
      <w:r w:rsidRPr="007C6D68">
        <w:fldChar w:fldCharType="begin"/>
      </w:r>
      <w:r>
        <w:instrText xml:space="preserve"> ADDIN EN.CITE &lt;EndNote&gt;&lt;Cite&gt;&lt;Author&gt;Larivière&lt;/Author&gt;&lt;Year&gt;2013&lt;/Year&gt;&lt;RecNum&gt;880&lt;/RecNum&gt;&lt;DisplayText&gt;(Larivière et al., 2013)&lt;/DisplayText&gt;&lt;record&gt;&lt;rec-number&gt;880&lt;/rec-number&gt;&lt;foreign-keys&gt;&lt;key app="EN" db-id="a2t02ad9ssvew8esdstvee0mpswss20t2tzf"&gt;880&lt;/key&gt;&lt;/foreign-keys&gt;&lt;ref-type name="Journal Article"&gt;17&lt;/ref-type&gt;&lt;contributors&gt;&lt;authors&gt;&lt;author&gt;Larivière, Vincent&lt;/author&gt;&lt;author&gt;Diepeveen, Stephanie&lt;/author&gt;&lt;author&gt;Ni Chonaill, Síobhán&lt;/author&gt;&lt;author&gt;Macaluso, Benoît&lt;/author&gt;&lt;author&gt;Pollitt, Alexandra&lt;/author&gt;&lt;author&gt;Grant, Jonathan&lt;/author&gt;&lt;/authors&gt;&lt;/contributors&gt;&lt;titles&gt;&lt;title&gt;International comparative performance of mental health research, 1980–2011&lt;/title&gt;&lt;secondary-title&gt;European Neuropsychopharmacology&lt;/secondary-title&gt;&lt;/titles&gt;&lt;periodical&gt;&lt;full-title&gt;European Neuropsychopharmacology&lt;/full-title&gt;&lt;/periodical&gt;&lt;pages&gt;1340-1347&lt;/pages&gt;&lt;volume&gt;23&lt;/volume&gt;&lt;number&gt;11&lt;/number&gt;&lt;keywords&gt;&lt;keyword&gt;Bibliometrics&lt;/keyword&gt;&lt;keyword&gt;Mental health&lt;/keyword&gt;&lt;keyword&gt;Policy&lt;/keyword&gt;&lt;/keywords&gt;&lt;dates&gt;&lt;year&gt;2013&lt;/year&gt;&lt;pub-dates&gt;&lt;date&gt;2013/11/01/&lt;/date&gt;&lt;/pub-dates&gt;&lt;/dates&gt;&lt;isbn&gt;0924-977X&lt;/isbn&gt;&lt;urls&gt;&lt;related-urls&gt;&lt;url&gt;http://www.sciencedirect.com/science/article/pii/S0924977X13000412&lt;/url&gt;&lt;/related-urls&gt;&lt;/urls&gt;&lt;electronic-resource-num&gt;https://doi.org/10.1016/j.euroneuro.2013.01.006&lt;/electronic-resource-num&gt;&lt;/record&gt;&lt;/Cite&gt;&lt;/EndNote&gt;</w:instrText>
      </w:r>
      <w:r w:rsidRPr="007C6D68">
        <w:fldChar w:fldCharType="separate"/>
      </w:r>
      <w:r>
        <w:rPr>
          <w:noProof/>
        </w:rPr>
        <w:t>(</w:t>
      </w:r>
      <w:hyperlink w:anchor="_ENREF_86" w:tooltip="Larivière, 2013 #880" w:history="1">
        <w:r w:rsidR="009B2C17">
          <w:rPr>
            <w:noProof/>
          </w:rPr>
          <w:t>Larivière et al., 2013</w:t>
        </w:r>
      </w:hyperlink>
      <w:r>
        <w:rPr>
          <w:noProof/>
        </w:rPr>
        <w:t>)</w:t>
      </w:r>
      <w:r w:rsidRPr="007C6D68">
        <w:fldChar w:fldCharType="end"/>
      </w:r>
      <w:r w:rsidRPr="00D10B6B">
        <w:t xml:space="preserve">. </w:t>
      </w:r>
      <w:r>
        <w:t>P</w:t>
      </w:r>
      <w:r w:rsidRPr="00D10B6B">
        <w:t xml:space="preserve">apers showed the positive impact </w:t>
      </w:r>
      <w:r w:rsidRPr="00630B5B">
        <w:t xml:space="preserve">of involving users </w:t>
      </w:r>
      <w:r w:rsidRPr="00D10B6B">
        <w:t xml:space="preserve">on MHR </w:t>
      </w:r>
      <w:r w:rsidRPr="00630B5B">
        <w:t>success</w:t>
      </w:r>
      <w:r>
        <w:t>, ethics</w:t>
      </w:r>
      <w:r w:rsidRPr="00630B5B">
        <w:t xml:space="preserve"> and funding</w:t>
      </w:r>
      <w:r>
        <w:t>,</w:t>
      </w:r>
      <w:r w:rsidRPr="00630B5B">
        <w:t xml:space="preserve"> </w:t>
      </w:r>
      <w:r w:rsidRPr="00027C01">
        <w:fldChar w:fldCharType="begin">
          <w:fldData xml:space="preserve">PEVuZE5vdGU+PENpdGU+PEF1dGhvcj5HaGlzb25pPC9BdXRob3I+PFllYXI+MjAxNzwvWWVhcj48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</w:fldData>
        </w:fldChar>
      </w:r>
      <w:r>
        <w:instrText xml:space="preserve"> ADDIN EN.CITE </w:instrText>
      </w:r>
      <w:r>
        <w:fldChar w:fldCharType="begin">
          <w:fldData xml:space="preserve">PEVuZE5vdGU+PENpdGU+PEF1dGhvcj5HaGlzb25pPC9BdXRob3I+PFllYXI+MjAxNzwvWWVhcj48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</w:fldData>
        </w:fldChar>
      </w:r>
      <w:r>
        <w:instrText xml:space="preserve"> ADDIN EN.CITE.DATA </w:instrText>
      </w:r>
      <w:r>
        <w:fldChar w:fldCharType="end"/>
      </w:r>
      <w:r w:rsidRPr="00027C01">
        <w:fldChar w:fldCharType="separate"/>
      </w:r>
      <w:r>
        <w:rPr>
          <w:noProof/>
        </w:rPr>
        <w:t>(</w:t>
      </w:r>
      <w:hyperlink w:anchor="_ENREF_63" w:tooltip="Ghisoni, 2017 #1119" w:history="1">
        <w:r w:rsidR="009B2C17">
          <w:rPr>
            <w:noProof/>
          </w:rPr>
          <w:t>Ghisoni et al., 2017</w:t>
        </w:r>
      </w:hyperlink>
      <w:r>
        <w:rPr>
          <w:noProof/>
        </w:rPr>
        <w:t xml:space="preserve">, </w:t>
      </w:r>
      <w:hyperlink w:anchor="_ENREF_48" w:tooltip="Ennis, 2013 #871" w:history="1">
        <w:r w:rsidR="009B2C17">
          <w:rPr>
            <w:noProof/>
          </w:rPr>
          <w:t>Ennis and Wykes, 2013</w:t>
        </w:r>
      </w:hyperlink>
      <w:r>
        <w:rPr>
          <w:noProof/>
        </w:rPr>
        <w:t xml:space="preserve">, </w:t>
      </w:r>
      <w:hyperlink w:anchor="_ENREF_45" w:tooltip="DuBois, 2011 #1621" w:history="1">
        <w:r w:rsidR="009B2C17">
          <w:rPr>
            <w:noProof/>
          </w:rPr>
          <w:t>DuBois et al., 2011</w:t>
        </w:r>
      </w:hyperlink>
      <w:r>
        <w:rPr>
          <w:noProof/>
        </w:rPr>
        <w:t xml:space="preserve">, </w:t>
      </w:r>
      <w:hyperlink w:anchor="_ENREF_64" w:tooltip="Griffiths, 2004 #1705" w:history="1">
        <w:r w:rsidR="009B2C17">
          <w:rPr>
            <w:noProof/>
          </w:rPr>
          <w:t>Griffiths et al., 2004</w:t>
        </w:r>
      </w:hyperlink>
      <w:r>
        <w:rPr>
          <w:noProof/>
        </w:rPr>
        <w:t xml:space="preserve">, </w:t>
      </w:r>
      <w:hyperlink w:anchor="_ENREF_71" w:tooltip="Headey, 2006 #1731" w:history="1">
        <w:r w:rsidR="009B2C17">
          <w:rPr>
            <w:noProof/>
          </w:rPr>
          <w:t>Headey et al., 2006</w:t>
        </w:r>
      </w:hyperlink>
      <w:r>
        <w:rPr>
          <w:noProof/>
        </w:rPr>
        <w:t xml:space="preserve">, </w:t>
      </w:r>
      <w:hyperlink w:anchor="_ENREF_90" w:tooltip="Links, 2016 #1576" w:history="1">
        <w:r w:rsidR="009B2C17">
          <w:rPr>
            <w:noProof/>
          </w:rPr>
          <w:t>Links et al., 2016</w:t>
        </w:r>
      </w:hyperlink>
      <w:r>
        <w:rPr>
          <w:noProof/>
        </w:rPr>
        <w:t>)</w:t>
      </w:r>
      <w:r w:rsidRPr="00027C01">
        <w:fldChar w:fldCharType="end"/>
      </w:r>
      <w:r>
        <w:t xml:space="preserve">, and discuss combining symptoms scales for collaborating research </w:t>
      </w:r>
      <w:r>
        <w:fldChar w:fldCharType="begin">
          <w:fldData xml:space="preserve">PEVuZE5vdGU+PENpdGU+PEF1dGhvcj5MeW5lPC9BdXRob3I+PFllYXI+MjAxMjwvWWVhcj48UmVj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</w:fldData>
        </w:fldChar>
      </w:r>
      <w:r>
        <w:instrText xml:space="preserve"> ADDIN EN.CITE </w:instrText>
      </w:r>
      <w:r>
        <w:fldChar w:fldCharType="begin">
          <w:fldData xml:space="preserve">PEVuZE5vdGU+PENpdGU+PEF1dGhvcj5MeW5lPC9BdXRob3I+PFllYXI+MjAxMjwvWWVhcj48UmVj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</w:fldData>
        </w:fldChar>
      </w:r>
      <w:r>
        <w:instrText xml:space="preserve"> ADDIN EN.CITE.DATA </w:instrText>
      </w:r>
      <w:r>
        <w:fldChar w:fldCharType="end"/>
      </w:r>
      <w:r>
        <w:fldChar w:fldCharType="separate"/>
      </w:r>
      <w:r>
        <w:rPr>
          <w:noProof/>
        </w:rPr>
        <w:t>(</w:t>
      </w:r>
      <w:hyperlink w:anchor="_ENREF_91" w:tooltip="Lyne, 2012 #1686" w:history="1">
        <w:r w:rsidR="009B2C17">
          <w:rPr>
            <w:noProof/>
          </w:rPr>
          <w:t>Lyne et al., 2012</w:t>
        </w:r>
      </w:hyperlink>
      <w:r>
        <w:rPr>
          <w:noProof/>
        </w:rPr>
        <w:t>)</w:t>
      </w:r>
      <w:r>
        <w:fldChar w:fldCharType="end"/>
      </w:r>
      <w:r w:rsidRPr="00D10B6B">
        <w:t>. Other</w:t>
      </w:r>
      <w:r w:rsidRPr="00630B5B">
        <w:t xml:space="preserve"> papers covered specific aspects of MHR funding such as correlates of research output </w:t>
      </w:r>
      <w:r w:rsidRPr="00027C01">
        <w:fldChar w:fldCharType="begin"/>
      </w:r>
      <w:r>
        <w:instrText xml:space="preserve"> ADDIN EN.CITE &lt;EndNote&gt;&lt;Cite&gt;&lt;Author&gt;Batterham&lt;/Author&gt;&lt;Year&gt;2014&lt;/Year&gt;&lt;RecNum&gt;828&lt;/RecNum&gt;&lt;DisplayText&gt;(Batterham et al., 2014)&lt;/DisplayText&gt;&lt;record&gt;&lt;rec-number&gt;828&lt;/rec-number&gt;&lt;foreign-keys&gt;&lt;key app="EN" db-id="a2t02ad9ssvew8esdstvee0mpswss20t2tzf"&gt;828&lt;/key&gt;&lt;/foreign-keys&gt;&lt;ref-type name="Journal Article"&gt;17&lt;/ref-type&gt;&lt;contributors&gt;&lt;authors&gt;&lt;author&gt;Batterham, P. J.&lt;/author&gt;&lt;author&gt;Christensen, H.&lt;/author&gt;&lt;author&gt;Griffiths, K. M.&lt;/author&gt;&lt;/authors&gt;&lt;/contributors&gt;&lt;auth-address&gt;Fellow in Mental Health Research, Centre for Mental Health Research, The Australian National University, Canberra, ACT, Australia philip.batterham@anu.edu.au.&amp;#xD;Executive Director, Black Dog Institute, University of New South Wales, Sydney, NSW, Australia.&amp;#xD;Director, Centre for Mental Health Research, The Australian National University, Canberra, ACT, Australia.&lt;/auth-address&gt;&lt;titles&gt;&lt;title&gt;State-based output in Australian mental health research&lt;/title&gt;&lt;secondary-title&gt;Australas Psychiatry&lt;/secondary-title&gt;&lt;alt-title&gt;Australasian psychiatry : bulletin of Royal Australian and New Zealand College of Psychiatrists&lt;/alt-title&gt;&lt;/titles&gt;&lt;periodical&gt;&lt;full-title&gt;Australas Psychiatry&lt;/full-title&gt;&lt;abbr-1&gt;Australasian psychiatry : bulletin of Royal Australian and New Zealand College of Psychiatrists&lt;/abbr-1&gt;&lt;/periodical&gt;&lt;alt-periodical&gt;&lt;full-title&gt;Australas Psychiatry&lt;/full-title&gt;&lt;abbr-1&gt;Australasian psychiatry : bulletin of Royal Australian and New Zealand College of Psychiatrists&lt;/abbr-1&gt;&lt;/alt-periodical&gt;&lt;pages&gt;266-271&lt;/pages&gt;&lt;volume&gt;22&lt;/volume&gt;&lt;number&gt;3&lt;/number&gt;&lt;edition&gt;2014/01/16&lt;/edition&gt;&lt;dates&gt;&lt;year&gt;2014&lt;/year&gt;&lt;pub-dates&gt;&lt;date&gt;Jun&lt;/date&gt;&lt;/pub-dates&gt;&lt;/dates&gt;&lt;isbn&gt;1039-8562&lt;/isbn&gt;&lt;accession-num&gt;24425797&lt;/accession-num&gt;&lt;urls&gt;&lt;/urls&gt;&lt;electronic-resource-num&gt;10.1177/1039856213517950&lt;/electronic-resource-num&gt;&lt;remote-database-provider&gt;Nlm&lt;/remote-database-provider&gt;&lt;language&gt;eng&lt;/language&gt;&lt;/record&gt;&lt;/Cite&gt;&lt;/EndNote&gt;</w:instrText>
      </w:r>
      <w:r w:rsidRPr="00027C01">
        <w:fldChar w:fldCharType="separate"/>
      </w:r>
      <w:r>
        <w:rPr>
          <w:noProof/>
        </w:rPr>
        <w:t>(</w:t>
      </w:r>
      <w:hyperlink w:anchor="_ENREF_11" w:tooltip="Batterham, 2014 #828" w:history="1">
        <w:r w:rsidR="009B2C17">
          <w:rPr>
            <w:noProof/>
          </w:rPr>
          <w:t>Batterham et al., 2014</w:t>
        </w:r>
      </w:hyperlink>
      <w:r>
        <w:rPr>
          <w:noProof/>
        </w:rPr>
        <w:t>)</w:t>
      </w:r>
      <w:r w:rsidRPr="00027C01">
        <w:fldChar w:fldCharType="end"/>
      </w:r>
      <w:r w:rsidRPr="00D10B6B">
        <w:t xml:space="preserve">, conflicts of interests in MHR </w:t>
      </w:r>
      <w:r w:rsidRPr="00027C01">
        <w:fldChar w:fldCharType="begin"/>
      </w:r>
      <w:r>
        <w:instrText xml:space="preserve"> ADDIN EN.CITE &lt;EndNote&gt;&lt;Cite&gt;&lt;Author&gt;Henderson&lt;/Author&gt;&lt;Year&gt;2003&lt;/Year&gt;&lt;RecNum&gt;797&lt;/RecNum&gt;&lt;DisplayText&gt;(Henderson et al., 2003)&lt;/DisplayText&gt;&lt;record&gt;&lt;rec-number&gt;797&lt;/rec-number&gt;&lt;foreign-keys&gt;&lt;key app="EN" db-id="a2t02ad9ssvew8esdstvee0mpswss20t2tzf"&gt;797&lt;/key&gt;&lt;/foreign-keys&gt;&lt;ref-type name="Journal Article"&gt;17&lt;/ref-type&gt;&lt;contributors&gt;&lt;authors&gt;&lt;author&gt;Henderson, Claire&lt;/author&gt;&lt;author&gt;Howard, Louise&lt;/author&gt;&lt;author&gt;Wilkinson, Greg&lt;/author&gt;&lt;/authors&gt;&lt;/contributors&gt;&lt;titles&gt;&lt;title&gt;Acknowledgement of psychiatric research funding&lt;/title&gt;&lt;secondary-title&gt;British Journal of Psychiatry&lt;/secondary-title&gt;&lt;/titles&gt;&lt;periodical&gt;&lt;full-title&gt;British Journal of Psychiatry&lt;/full-title&gt;&lt;abbr-1&gt;Br. J. Psychiatry&lt;/abbr-1&gt;&lt;/periodical&gt;&lt;pages&gt;273-275&lt;/pages&gt;&lt;number&gt;183&lt;/number&gt;&lt;dates&gt;&lt;year&gt;2003&lt;/year&gt;&lt;/dates&gt;&lt;isbn&gt;0007-1250&lt;/isbn&gt;&lt;urls&gt;&lt;/urls&gt;&lt;/record&gt;&lt;/Cite&gt;&lt;/EndNote&gt;</w:instrText>
      </w:r>
      <w:r w:rsidRPr="00027C01">
        <w:fldChar w:fldCharType="separate"/>
      </w:r>
      <w:r>
        <w:rPr>
          <w:noProof/>
        </w:rPr>
        <w:t>(</w:t>
      </w:r>
      <w:hyperlink w:anchor="_ENREF_72" w:tooltip="Henderson, 2003 #797" w:history="1">
        <w:r w:rsidR="009B2C17">
          <w:rPr>
            <w:noProof/>
          </w:rPr>
          <w:t>Henderson et al., 2003</w:t>
        </w:r>
      </w:hyperlink>
      <w:r>
        <w:rPr>
          <w:noProof/>
        </w:rPr>
        <w:t>)</w:t>
      </w:r>
      <w:r w:rsidRPr="00027C01">
        <w:fldChar w:fldCharType="end"/>
      </w:r>
      <w:r w:rsidRPr="00D10B6B">
        <w:t xml:space="preserve">, media coverage </w:t>
      </w:r>
      <w:r w:rsidRPr="00630B5B">
        <w:t xml:space="preserve">of MHR and its impacts on funding </w:t>
      </w:r>
      <w:r w:rsidRPr="00027C01">
        <w:fldChar w:fldCharType="begin"/>
      </w:r>
      <w:r>
        <w:instrText xml:space="preserve"> ADDIN EN.CITE &lt;EndNote&gt;&lt;Cite&gt;&lt;Author&gt;Lewison&lt;/Author&gt;&lt;Year&gt;2012&lt;/Year&gt;&lt;RecNum&gt;805&lt;/RecNum&gt;&lt;DisplayText&gt;(Lewison et al., 2012)&lt;/DisplayText&gt;&lt;record&gt;&lt;rec-number&gt;805&lt;/rec-number&gt;&lt;foreign-keys&gt;&lt;key app="EN" db-id="a2t02ad9ssvew8esdstvee0mpswss20t2tzf"&gt;805&lt;/key&gt;&lt;/foreign-keys&gt;&lt;ref-type name="Journal Article"&gt;17&lt;/ref-type&gt;&lt;contributors&gt;&lt;authors&gt;&lt;author&gt;Lewison, G.&lt;/author&gt;&lt;author&gt;Roe, P.&lt;/author&gt;&lt;author&gt;Wentworth, A.&lt;/author&gt;&lt;author&gt;Szmukler, G.&lt;/author&gt;&lt;/authors&gt;&lt;/contributors&gt;&lt;auth-address&gt;University College London, London, UK.&amp;#xD;Evaluametrics Ltd, St Albans, UK.&amp;#xD;Institute of Psychiatry, King&amp;apos;s College London, London, UK.&lt;/auth-address&gt;&lt;titles&gt;&lt;title&gt;The reporting of mental disorders research in British media&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435-41&lt;/pages&gt;&lt;volume&gt;42&lt;/volume&gt;&lt;number&gt;2&lt;/number&gt;&lt;edition&gt;2011/06/17&lt;/edition&gt;&lt;keywords&gt;&lt;keyword&gt;*Bibliometrics&lt;/keyword&gt;&lt;keyword&gt;*Biomedical Research&lt;/keyword&gt;&lt;keyword&gt;Humans&lt;/keyword&gt;&lt;keyword&gt;Mass Media/*statistics &amp;amp; numerical data&lt;/keyword&gt;&lt;keyword&gt;*Mental Disorders&lt;/keyword&gt;&lt;keyword&gt;United Kingdom&lt;/keyword&gt;&lt;/keywords&gt;&lt;dates&gt;&lt;year&gt;2012&lt;/year&gt;&lt;pub-dates&gt;&lt;date&gt;Feb&lt;/date&gt;&lt;/pub-dates&gt;&lt;/dates&gt;&lt;isbn&gt;0033-2917&lt;/isbn&gt;&lt;accession-num&gt;21676283&lt;/accession-num&gt;&lt;urls&gt;&lt;/urls&gt;&lt;electronic-resource-num&gt;10.1017/s0033291711001012&lt;/electronic-resource-num&gt;&lt;remote-database-provider&gt;Nlm&lt;/remote-database-provider&gt;&lt;language&gt;eng&lt;/language&gt;&lt;/record&gt;&lt;/Cite&gt;&lt;/EndNote&gt;</w:instrText>
      </w:r>
      <w:r w:rsidRPr="00027C01">
        <w:fldChar w:fldCharType="separate"/>
      </w:r>
      <w:r>
        <w:rPr>
          <w:noProof/>
        </w:rPr>
        <w:t>(</w:t>
      </w:r>
      <w:hyperlink w:anchor="_ENREF_88" w:tooltip="Lewison, 2012 #805" w:history="1">
        <w:r w:rsidR="009B2C17">
          <w:rPr>
            <w:noProof/>
          </w:rPr>
          <w:t>Lewison et al., 2012</w:t>
        </w:r>
      </w:hyperlink>
      <w:r>
        <w:rPr>
          <w:noProof/>
        </w:rPr>
        <w:t>)</w:t>
      </w:r>
      <w:r w:rsidRPr="00027C01">
        <w:fldChar w:fldCharType="end"/>
      </w:r>
      <w:r w:rsidRPr="00D10B6B">
        <w:t>, definition of “policy impact of research”</w:t>
      </w:r>
      <w:r w:rsidRPr="00630B5B">
        <w:t xml:space="preserve"> in MHR </w:t>
      </w:r>
      <w:r w:rsidRPr="00027C01">
        <w:fldChar w:fldCharType="begin"/>
      </w:r>
      <w:r>
        <w:instrText xml:space="preserve"> ADDIN EN.CITE &lt;EndNote&gt;&lt;Cite&gt;&lt;Author&gt;Alla&lt;/Author&gt;&lt;Year&gt;2017&lt;/Year&gt;&lt;RecNum&gt;1120&lt;/RecNum&gt;&lt;DisplayText&gt;(Alla et al., 2017)&lt;/DisplayText&gt;&lt;record&gt;&lt;rec-number&gt;1120&lt;/rec-number&gt;&lt;foreign-keys&gt;&lt;key app="EN" db-id="rdafvaet49pw5lestfmxx0a4wrtfwd0zw999"&gt;1120&lt;/key&gt;&lt;/foreign-keys&gt;&lt;ref-type name="Journal Article"&gt;17&lt;/ref-type&gt;&lt;contributors&gt;&lt;authors&gt;&lt;author&gt;Alla, Kristel&lt;/author&gt;&lt;author&gt;Hall, Wayne D&lt;/author&gt;&lt;author&gt;Whiteford, Harvey A&lt;/author&gt;&lt;author&gt;Head, Brian W&lt;/author&gt;&lt;author&gt;Meurk, Carla S&lt;/author&gt;&lt;/authors&gt;&lt;/contributors&gt;&lt;titles&gt;&lt;title&gt;How do we define the policy impact of public health research? A systematic review&lt;/title&gt;&lt;secondary-title&gt;Health Res Policy Syst&lt;/secondary-title&gt;&lt;/titles&gt;&lt;periodical&gt;&lt;full-title&gt;Health Res Policy Syst&lt;/full-title&gt;&lt;/periodical&gt;&lt;pages&gt;84&lt;/pages&gt;&lt;volume&gt;15&lt;/volume&gt;&lt;number&gt;1&lt;/number&gt;&lt;dates&gt;&lt;year&gt;2017&lt;/year&gt;&lt;/dates&gt;&lt;isbn&gt;1478-4505&lt;/isbn&gt;&lt;accession-num&gt;28969650&lt;/accession-num&gt;&lt;label&gt;eng&lt;/label&gt;&lt;urls&gt;&lt;related-urls&gt;&lt;url&gt;http://dx.doi.org/10.1186/s12961-017-0247-z&lt;/url&gt;&lt;/related-urls&gt;&lt;/urls&gt;&lt;custom2&gt;PMC5625646&lt;/custom2&gt;&lt;electronic-resource-num&gt;10.1186/s12961-017-0247-z&lt;/electronic-resource-num&gt;&lt;remote-database-name&gt;PubMed&lt;/remote-database-name&gt;&lt;remote-database-provider&gt;Pubmed2Endnote by Riadh Hammami&lt;/remote-database-provider&gt;&lt;/record&gt;&lt;/Cite&gt;&lt;/EndNote&gt;</w:instrText>
      </w:r>
      <w:r w:rsidRPr="00027C01">
        <w:fldChar w:fldCharType="separate"/>
      </w:r>
      <w:r>
        <w:rPr>
          <w:noProof/>
        </w:rPr>
        <w:t>(</w:t>
      </w:r>
      <w:hyperlink w:anchor="_ENREF_3" w:tooltip="Alla, 2017 #1120" w:history="1">
        <w:r w:rsidR="009B2C17">
          <w:rPr>
            <w:noProof/>
          </w:rPr>
          <w:t>Alla et al., 2017</w:t>
        </w:r>
      </w:hyperlink>
      <w:r>
        <w:rPr>
          <w:noProof/>
        </w:rPr>
        <w:t>)</w:t>
      </w:r>
      <w:r w:rsidRPr="00027C01">
        <w:fldChar w:fldCharType="end"/>
      </w:r>
      <w:r>
        <w:t xml:space="preserve">, presented and discussed of the </w:t>
      </w:r>
      <w:proofErr w:type="spellStart"/>
      <w:r>
        <w:t>RDoC</w:t>
      </w:r>
      <w:proofErr w:type="spellEnd"/>
      <w:r>
        <w:t xml:space="preserve"> </w:t>
      </w:r>
      <w:r>
        <w:fldChar w:fldCharType="begin">
          <w:fldData xml:space="preserve">PEVuZE5vdGU+PENpdGU+PEF1dGhvcj7DmHN0ZXJnYWFyZDwvQXV0aG9yPjxZZWFyPjIwMTQ8L1ll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</w:fldData>
        </w:fldChar>
      </w:r>
      <w:r>
        <w:instrText xml:space="preserve"> ADDIN EN.CITE </w:instrText>
      </w:r>
      <w:r>
        <w:fldChar w:fldCharType="begin">
          <w:fldData xml:space="preserve">PEVuZE5vdGU+PENpdGU+PEF1dGhvcj7DmHN0ZXJnYWFyZDwvQXV0aG9yPjxZZWFyPjIwMTQ8L1ll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</w:fldData>
        </w:fldChar>
      </w:r>
      <w:r>
        <w:instrText xml:space="preserve"> ADDIN EN.CITE.DATA </w:instrText>
      </w:r>
      <w:r>
        <w:fldChar w:fldCharType="end"/>
      </w:r>
      <w:r>
        <w:fldChar w:fldCharType="separate"/>
      </w:r>
      <w:r>
        <w:rPr>
          <w:noProof/>
        </w:rPr>
        <w:t>(</w:t>
      </w:r>
      <w:hyperlink w:anchor="_ENREF_106" w:tooltip="Østergaard, 2014 #1586" w:history="1">
        <w:r w:rsidR="009B2C17">
          <w:rPr>
            <w:noProof/>
          </w:rPr>
          <w:t>Østergaard et al., 2014</w:t>
        </w:r>
      </w:hyperlink>
      <w:r>
        <w:rPr>
          <w:noProof/>
        </w:rPr>
        <w:t>)</w:t>
      </w:r>
      <w:r>
        <w:fldChar w:fldCharType="end"/>
      </w:r>
      <w:r>
        <w:t xml:space="preserve"> or presented the NEURON network of European funding agencies </w:t>
      </w:r>
      <w:r>
        <w:fldChar w:fldCharType="begin"/>
      </w:r>
      <w:r>
        <w:instrText xml:space="preserve"> ADDIN EN.CITE &lt;EndNote&gt;&lt;Cite&gt;&lt;Author&gt;Dorlöchter&lt;/Author&gt;&lt;Year&gt;2005&lt;/Year&gt;&lt;RecNum&gt;1727&lt;/RecNum&gt;&lt;DisplayText&gt;(Dorlöchter and Lichtenberg, 2005)&lt;/DisplayText&gt;&lt;record&gt;&lt;rec-number&gt;1727&lt;/rec-number&gt;&lt;foreign-keys&gt;&lt;key app="EN" db-id="a2t02ad9ssvew8esdstvee0mpswss20t2tzf"&gt;1727&lt;/key&gt;&lt;/foreign-keys&gt;&lt;ref-type name="Journal Article"&gt;17&lt;/ref-type&gt;&lt;contributors&gt;&lt;authors&gt;&lt;author&gt;Dorlöchter, Marlies&lt;/author&gt;&lt;author&gt;Lichtenberg, Hella&lt;/author&gt;&lt;/authors&gt;&lt;/contributors&gt;&lt;auth-address&gt;Dorlöchter, Marlies&lt;/auth-address&gt;&lt;titles&gt;&lt;title&gt;NEURON - a network of European funding organizations&lt;/title&gt;&lt;secondary-title&gt;Neuropsychiatric Disease and Treatment&lt;/secondary-title&gt;&lt;/titles&gt;&lt;periodical&gt;&lt;full-title&gt;Neuropsychiatric disease and treatment&lt;/full-title&gt;&lt;/periodical&gt;&lt;pages&gt;87-88&lt;/pages&gt;&lt;volume&gt;1&lt;/volume&gt;&lt;number&gt;1&lt;/number&gt;&lt;keywords&gt;&lt;keyword&gt;neurosciences&lt;/keyword&gt;&lt;keyword&gt;therapeutic measures&lt;/keyword&gt;&lt;keyword&gt;European funding organizations&lt;/keyword&gt;&lt;keyword&gt;brain diseases&lt;/keyword&gt;&lt;keyword&gt;NEURON funding network&lt;/keyword&gt;&lt;keyword&gt;Brain Disorders&lt;/keyword&gt;&lt;keyword&gt;Funding&lt;/keyword&gt;&lt;keyword&gt;Organizations&lt;/keyword&gt;&lt;/keywords&gt;&lt;dates&gt;&lt;year&gt;2005&lt;/year&gt;&lt;/dates&gt;&lt;publisher&gt;Dove Medical Press Ltd.&lt;/publisher&gt;&lt;isbn&gt;1176-6328&lt;/isbn&gt;&lt;accession-num&gt;2005-11968-011&lt;/accession-num&gt;&lt;urls&gt;&lt;related-urls&gt;&lt;url&gt;http://frodon.univ-paris5.fr/login?url=https://search.ebscohost.com/login.aspx?direct=true&amp;amp;db=psyh&amp;amp;AN=2005-11968-011&amp;amp;amp;lang=fr&amp;amp;site=ehost-live&lt;/url&gt;&lt;url&gt;marlies.dorloechter@dlr.de&lt;/url&gt;&lt;/related-urls&gt;&lt;/urls&gt;&lt;electronic-resource-num&gt;10.2147/nedt.1.1.87.52297&lt;/electronic-resource-num&gt;&lt;remote-database-name&gt;psyh&lt;/remote-database-name&gt;&lt;remote-database-provider&gt;EBSCOhost&lt;/remote-database-provider&gt;&lt;/record&gt;&lt;/Cite&gt;&lt;/EndNote&gt;</w:instrText>
      </w:r>
      <w:r>
        <w:fldChar w:fldCharType="separate"/>
      </w:r>
      <w:r>
        <w:rPr>
          <w:noProof/>
        </w:rPr>
        <w:t>(</w:t>
      </w:r>
      <w:hyperlink w:anchor="_ENREF_41" w:tooltip="Dorlöchter, 2005 #1727" w:history="1">
        <w:r w:rsidR="009B2C17">
          <w:rPr>
            <w:noProof/>
          </w:rPr>
          <w:t>Dorlöchter and Lichtenberg, 2005</w:t>
        </w:r>
      </w:hyperlink>
      <w:r>
        <w:rPr>
          <w:noProof/>
        </w:rPr>
        <w:t>)</w:t>
      </w:r>
      <w:r>
        <w:fldChar w:fldCharType="end"/>
      </w:r>
      <w:r>
        <w:t xml:space="preserve">. Papers discussed the formal and informal criteria of grants reviewers in mental health research </w:t>
      </w:r>
      <w:r>
        <w:fldChar w:fldCharType="begin">
          <w:fldData xml:space="preserve">PEVuZE5vdGU+PENpdGU+PEF1dGhvcj5DbGVhcnk8L0F1dGhvcj48WWVhcj4yMDA2PC9ZZWFyPjxS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</w:fldData>
        </w:fldChar>
      </w:r>
      <w:r>
        <w:instrText xml:space="preserve"> ADDIN EN.CITE </w:instrText>
      </w:r>
      <w:r>
        <w:fldChar w:fldCharType="begin">
          <w:fldData xml:space="preserve">PEVuZE5vdGU+PENpdGU+PEF1dGhvcj5DbGVhcnk8L0F1dGhvcj48WWVhcj4yMDA2PC9ZZWFyPjxS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</w:fldData>
        </w:fldChar>
      </w:r>
      <w:r>
        <w:instrText xml:space="preserve"> ADDIN EN.CITE.DATA </w:instrText>
      </w:r>
      <w:r>
        <w:fldChar w:fldCharType="end"/>
      </w:r>
      <w:r>
        <w:fldChar w:fldCharType="separate"/>
      </w:r>
      <w:r>
        <w:rPr>
          <w:noProof/>
        </w:rPr>
        <w:t>(</w:t>
      </w:r>
      <w:hyperlink w:anchor="_ENREF_33" w:tooltip="Cleary, 2006 #1712" w:history="1">
        <w:r w:rsidR="009B2C17">
          <w:rPr>
            <w:noProof/>
          </w:rPr>
          <w:t>Cleary et al., 2006</w:t>
        </w:r>
      </w:hyperlink>
      <w:r>
        <w:rPr>
          <w:noProof/>
        </w:rPr>
        <w:t xml:space="preserve">, </w:t>
      </w:r>
      <w:hyperlink w:anchor="_ENREF_54" w:tooltip="Fischer, 2010 #1857" w:history="1">
        <w:r w:rsidR="009B2C17">
          <w:rPr>
            <w:noProof/>
          </w:rPr>
          <w:t>Fischer and George, 2010</w:t>
        </w:r>
      </w:hyperlink>
      <w:r>
        <w:rPr>
          <w:noProof/>
        </w:rPr>
        <w:t>)</w:t>
      </w:r>
      <w:r>
        <w:fldChar w:fldCharType="end"/>
      </w:r>
      <w:r w:rsidRPr="00D10B6B">
        <w:t xml:space="preserve">. </w:t>
      </w:r>
      <w:r>
        <w:t>Articles</w:t>
      </w:r>
      <w:r w:rsidRPr="00630B5B">
        <w:t xml:space="preserve"> partially covered </w:t>
      </w:r>
      <w:r>
        <w:t>funding of research</w:t>
      </w:r>
      <w:r w:rsidRPr="00630B5B">
        <w:t xml:space="preserve"> </w:t>
      </w:r>
      <w:r>
        <w:t xml:space="preserve">by presenting research group </w:t>
      </w:r>
      <w:r>
        <w:fldChar w:fldCharType="begin">
          <w:fldData xml:space="preserve">PEVuZE5vdGU+PENpdGU+PEF1dGhvcj5DZXJ2aWxsYTwvQXV0aG9yPjxZZWFyPjIwMDk8L1llYXI+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==
</w:fldData>
        </w:fldChar>
      </w:r>
      <w:r>
        <w:instrText xml:space="preserve"> ADDIN EN.CITE </w:instrText>
      </w:r>
      <w:r>
        <w:fldChar w:fldCharType="begin">
          <w:fldData xml:space="preserve">PEVuZE5vdGU+PENpdGU+PEF1dGhvcj5DZXJ2aWxsYTwvQXV0aG9yPjxZZWFyPjIwMDk8L1llYXI+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==
</w:fldData>
        </w:fldChar>
      </w:r>
      <w:r>
        <w:instrText xml:space="preserve"> ADDIN EN.CITE.DATA </w:instrText>
      </w:r>
      <w:r>
        <w:fldChar w:fldCharType="end"/>
      </w:r>
      <w:r>
        <w:fldChar w:fldCharType="separate"/>
      </w:r>
      <w:r>
        <w:rPr>
          <w:noProof/>
        </w:rPr>
        <w:t>(</w:t>
      </w:r>
      <w:hyperlink w:anchor="_ENREF_24" w:tooltip="Cervilla, 2009 #1575" w:history="1">
        <w:r w:rsidR="009B2C17">
          <w:rPr>
            <w:noProof/>
          </w:rPr>
          <w:t>Cervilla et al., 2009</w:t>
        </w:r>
      </w:hyperlink>
      <w:r>
        <w:rPr>
          <w:noProof/>
        </w:rPr>
        <w:t>)</w:t>
      </w:r>
      <w:r>
        <w:fldChar w:fldCharType="end"/>
      </w:r>
      <w:r>
        <w:t xml:space="preserve">, or studying specific countries psychiatric research </w:t>
      </w:r>
      <w:r>
        <w:fldChar w:fldCharType="begin">
          <w:fldData xml:space="preserve">PEVuZE5vdGU+PENpdGU+PEF1dGhvcj5GYWxrYWk8L0F1dGhvcj48WWVhcj4yMDEzPC9ZZWFyPjxS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</w:fldData>
        </w:fldChar>
      </w:r>
      <w:r>
        <w:instrText xml:space="preserve"> ADDIN EN.CITE </w:instrText>
      </w:r>
      <w:r>
        <w:fldChar w:fldCharType="begin">
          <w:fldData xml:space="preserve">PEVuZE5vdGU+PENpdGU+PEF1dGhvcj5GYWxrYWk8L0F1dGhvcj48WWVhcj4yMDEzPC9ZZWFyPjxS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</w:fldData>
        </w:fldChar>
      </w:r>
      <w:r>
        <w:instrText xml:space="preserve"> ADDIN EN.CITE.DATA </w:instrText>
      </w:r>
      <w:r>
        <w:fldChar w:fldCharType="end"/>
      </w:r>
      <w:r>
        <w:fldChar w:fldCharType="separate"/>
      </w:r>
      <w:r>
        <w:rPr>
          <w:noProof/>
        </w:rPr>
        <w:t>(</w:t>
      </w:r>
      <w:hyperlink w:anchor="_ENREF_51" w:tooltip="Falkai, 2013 #1597" w:history="1">
        <w:r w:rsidR="009B2C17">
          <w:rPr>
            <w:noProof/>
          </w:rPr>
          <w:t>Falkai et al., 2013</w:t>
        </w:r>
      </w:hyperlink>
      <w:r>
        <w:rPr>
          <w:noProof/>
        </w:rPr>
        <w:t xml:space="preserve">, </w:t>
      </w:r>
      <w:hyperlink w:anchor="_ENREF_120" w:tooltip="Severinsson, 2012 #1652" w:history="1">
        <w:r w:rsidR="009B2C17">
          <w:rPr>
            <w:noProof/>
          </w:rPr>
          <w:t>Severinsson, 2012</w:t>
        </w:r>
      </w:hyperlink>
      <w:r>
        <w:rPr>
          <w:noProof/>
        </w:rPr>
        <w:t xml:space="preserve">, </w:t>
      </w:r>
      <w:hyperlink w:anchor="_ENREF_121" w:tooltip="Shalev, 2004 #1739" w:history="1">
        <w:r w:rsidR="009B2C17">
          <w:rPr>
            <w:noProof/>
          </w:rPr>
          <w:t>Shalev, 2004</w:t>
        </w:r>
      </w:hyperlink>
      <w:r>
        <w:rPr>
          <w:noProof/>
        </w:rPr>
        <w:t>)</w:t>
      </w:r>
      <w:r>
        <w:fldChar w:fldCharType="end"/>
      </w:r>
      <w:r w:rsidRPr="00D10B6B">
        <w:t>.</w:t>
      </w:r>
      <w:r w:rsidRPr="005B2E0B">
        <w:t xml:space="preserve"> </w:t>
      </w:r>
    </w:p>
    <w:p w14:paraId="71A472F9" w14:textId="0B54AAB4" w:rsidR="0084495C" w:rsidRDefault="0084495C" w:rsidP="0084495C">
      <w:pPr>
        <w:spacing w:before="0"/>
      </w:pPr>
      <w:r w:rsidRPr="00D10B6B">
        <w:t>Roamer’s publications also arose, each Delphi stud</w:t>
      </w:r>
      <w:r w:rsidRPr="00630B5B">
        <w:t>y performed with</w:t>
      </w:r>
      <w:r>
        <w:t>in</w:t>
      </w:r>
      <w:r w:rsidRPr="00630B5B">
        <w:t xml:space="preserve"> the project resulting in calls for dedicated funding, especially within the H2020 EU funding program </w:t>
      </w:r>
      <w:r w:rsidRPr="003B0925">
        <w:fldChar w:fldCharType="begin">
          <w:fldData xml:space="preserve">PEVuZE5vdGU+PENpdGU+PEF1dGhvcj5FbGZlZGRhbGk8L0F1dGhvcj48WWVhcj4yMDE0PC9ZZWFy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</w:fldData>
        </w:fldChar>
      </w:r>
      <w:r>
        <w:instrText xml:space="preserve"> ADDIN EN.CITE </w:instrText>
      </w:r>
      <w:r>
        <w:fldChar w:fldCharType="begin">
          <w:fldData xml:space="preserve">PEVuZE5vdGU+PENpdGU+PEF1dGhvcj5FbGZlZGRhbGk8L0F1dGhvcj48WWVhcj4yMDE0PC9ZZWFy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</w:fldData>
        </w:fldChar>
      </w:r>
      <w:r>
        <w:instrText xml:space="preserve"> ADDIN EN.CITE.DATA </w:instrText>
      </w:r>
      <w:r>
        <w:fldChar w:fldCharType="end"/>
      </w:r>
      <w:r w:rsidRPr="003B0925">
        <w:fldChar w:fldCharType="separate"/>
      </w:r>
      <w:r>
        <w:rPr>
          <w:noProof/>
        </w:rPr>
        <w:t>(</w:t>
      </w:r>
      <w:hyperlink w:anchor="_ENREF_47" w:tooltip="Elfeddali, 2014 #867" w:history="1">
        <w:r w:rsidR="009B2C17">
          <w:rPr>
            <w:noProof/>
          </w:rPr>
          <w:t>Elfeddali et al., 2014</w:t>
        </w:r>
      </w:hyperlink>
      <w:r>
        <w:rPr>
          <w:noProof/>
        </w:rPr>
        <w:t xml:space="preserve">, </w:t>
      </w:r>
      <w:hyperlink w:anchor="_ENREF_133" w:tooltip="van der Feltz-Cornelis, 2014 #868" w:history="1">
        <w:r w:rsidR="009B2C17">
          <w:rPr>
            <w:noProof/>
          </w:rPr>
          <w:t>van der Feltz-Cornelis et al., 2014</w:t>
        </w:r>
      </w:hyperlink>
      <w:r>
        <w:rPr>
          <w:noProof/>
        </w:rPr>
        <w:t xml:space="preserve">, </w:t>
      </w:r>
      <w:hyperlink w:anchor="_ENREF_142" w:tooltip="Wykes, 2015 #1580" w:history="1">
        <w:r w:rsidR="009B2C17">
          <w:rPr>
            <w:noProof/>
          </w:rPr>
          <w:t>Wykes et al., 2015</w:t>
        </w:r>
      </w:hyperlink>
      <w:r>
        <w:rPr>
          <w:noProof/>
        </w:rPr>
        <w:t>)</w:t>
      </w:r>
      <w:r w:rsidRPr="003B0925">
        <w:fldChar w:fldCharType="end"/>
      </w:r>
      <w:r w:rsidRPr="00D10B6B">
        <w:t xml:space="preserve"> as well as in</w:t>
      </w:r>
      <w:r>
        <w:t xml:space="preserve"> a</w:t>
      </w:r>
      <w:r w:rsidRPr="00D10B6B">
        <w:t xml:space="preserve"> similar roadmap for Canada </w:t>
      </w:r>
      <w:r w:rsidRPr="003B0925">
        <w:fldChar w:fldCharType="begin"/>
      </w:r>
      <w:r>
        <w:instrText xml:space="preserve"> ADDIN EN.CITE &lt;EndNote&gt;&lt;Cite&gt;&lt;Author&gt;Davison&lt;/Author&gt;&lt;Year&gt;2017&lt;/Year&gt;&lt;RecNum&gt;1226&lt;/RecNum&gt;&lt;DisplayText&gt;(Davison et al., 2017)&lt;/DisplayText&gt;&lt;record&gt;&lt;rec-number&gt;1226&lt;/rec-number&gt;&lt;foreign-keys&gt;&lt;key app="EN" db-id="a2t02ad9ssvew8esdstvee0mpswss20t2tzf"&gt;1226&lt;/key&gt;&lt;/foreign-keys&gt;&lt;ref-type name="Journal Article"&gt;17&lt;/ref-type&gt;&lt;contributors&gt;&lt;authors&gt;&lt;author&gt;Davison, Karen M&lt;/author&gt;&lt;author&gt;D’Andreamatteo, Carla&lt;/author&gt;&lt;author&gt;Mitchell, Scott&lt;/author&gt;&lt;author&gt;Vanderkooy, Pat&lt;/author&gt;&lt;/authors&gt;&lt;/contributors&gt;&lt;titles&gt;&lt;title&gt;The development of a national nutrition and mental health research agenda with comparison of priorities among diverse stakeholders&lt;/title&gt;&lt;secondary-title&gt;Public health nutrition&lt;/secondary-title&gt;&lt;/titles&gt;&lt;periodical&gt;&lt;full-title&gt;Public health nutrition&lt;/full-title&gt;&lt;/periodical&gt;&lt;pages&gt;712-725&lt;/pages&gt;&lt;volume&gt;20&lt;/volume&gt;&lt;number&gt;4&lt;/number&gt;&lt;dates&gt;&lt;year&gt;2017&lt;/year&gt;&lt;/dates&gt;&lt;isbn&gt;1368-9800&lt;/isbn&gt;&lt;urls&gt;&lt;/urls&gt;&lt;/record&gt;&lt;/Cite&gt;&lt;/EndNote&gt;</w:instrText>
      </w:r>
      <w:r w:rsidRPr="003B0925">
        <w:fldChar w:fldCharType="separate"/>
      </w:r>
      <w:r>
        <w:rPr>
          <w:noProof/>
        </w:rPr>
        <w:t>(</w:t>
      </w:r>
      <w:hyperlink w:anchor="_ENREF_39" w:tooltip="Davison, 2017 #1226" w:history="1">
        <w:r w:rsidR="009B2C17">
          <w:rPr>
            <w:noProof/>
          </w:rPr>
          <w:t>Davison et al., 2017</w:t>
        </w:r>
      </w:hyperlink>
      <w:r>
        <w:rPr>
          <w:noProof/>
        </w:rPr>
        <w:t>)</w:t>
      </w:r>
      <w:r w:rsidRPr="003B0925">
        <w:fldChar w:fldCharType="end"/>
      </w:r>
      <w:r>
        <w:t xml:space="preserve">, and Australia </w:t>
      </w:r>
      <w:r>
        <w:fldChar w:fldCharType="begin"/>
      </w:r>
      <w:r>
        <w:instrText xml:space="preserve"> ADDIN EN.CITE &lt;EndNote&gt;&lt;Cite&gt;&lt;Author&gt;McAllister&lt;/Author&gt;&lt;Year&gt;2012&lt;/Year&gt;&lt;RecNum&gt;1616&lt;/RecNum&gt;&lt;DisplayText&gt;(McAllister et al., 2012)&lt;/DisplayText&gt;&lt;record&gt;&lt;rec-number&gt;1616&lt;/rec-number&gt;&lt;foreign-keys&gt;&lt;key app="EN" db-id="a2t02ad9ssvew8esdstvee0mpswss20t2tzf"&gt;1616&lt;/key&gt;&lt;/foreign-keys&gt;&lt;ref-type name="Journal Article"&gt;17&lt;/ref-type&gt;&lt;contributors&gt;&lt;authors&gt;&lt;author&gt;McAllister, Margaret&lt;/author&gt;&lt;author&gt;Munday, Jo&lt;/author&gt;&lt;author&gt;Taikato, Matira&lt;/author&gt;&lt;author&gt;Waterhouse, Bernie&lt;/author&gt;&lt;author&gt;Dunn, Peter K.&lt;/author&gt;&lt;/authors&gt;&lt;/contributors&gt;&lt;titles&gt;&lt;title&gt;Determining mental health research priorities in a Queensland region: An inclusive and iterative approach with mental health service clinicians, consumers and carers&lt;/title&gt;&lt;secondary-title&gt;Advances in Mental Health&lt;/secondary-title&gt;&lt;/titles&gt;&lt;periodical&gt;&lt;full-title&gt;Advances in Mental Health&lt;/full-title&gt;&lt;/periodical&gt;&lt;pages&gt;268-276&lt;/pages&gt;&lt;volume&gt;10&lt;/volume&gt;&lt;number&gt;3&lt;/number&gt;&lt;keywords&gt;&lt;keyword&gt;mental health research priorities&lt;/keyword&gt;&lt;keyword&gt;Queensland&lt;/keyword&gt;&lt;keyword&gt;mental health service clinicians&lt;/keyword&gt;&lt;keyword&gt;mental health service consumers&lt;/keyword&gt;&lt;keyword&gt;mental health service carers&lt;/keyword&gt;&lt;keyword&gt;Caregivers&lt;/keyword&gt;&lt;keyword&gt;Clinicians&lt;/keyword&gt;&lt;keyword&gt;Mental Health&lt;/keyword&gt;&lt;keyword&gt;Mental Health Services&lt;/keyword&gt;&lt;keyword&gt;Experimentation&lt;/keyword&gt;&lt;/keywords&gt;&lt;dates&gt;&lt;year&gt;2012&lt;/year&gt;&lt;/dates&gt;&lt;publisher&gt;eContent Management Pty Ltd&lt;/publisher&gt;&lt;isbn&gt;1838-7357&amp;#xD;1837-4905&lt;/isbn&gt;&lt;accession-num&gt;2012-25813-008&lt;/accession-num&gt;&lt;urls&gt;&lt;related-urls&gt;&lt;url&gt;http://frodon.univ-paris5.fr/login?url=https://search.ebscohost.com/login.aspx?direct=true&amp;amp;db=psyh&amp;amp;AN=2012-25813-008&amp;amp;amp;lang=fr&amp;amp;site=ehost-live&lt;/url&gt;&lt;/related-urls&gt;&lt;/urls&gt;&lt;electronic-resource-num&gt;10.5172/jamh.2012.10.3.268&lt;/electronic-resource-num&gt;&lt;remote-database-name&gt;psyh&lt;/remote-database-name&gt;&lt;remote-database-provider&gt;EBSCOhost&lt;/remote-database-provider&gt;&lt;/record&gt;&lt;/Cite&gt;&lt;/EndNote&gt;</w:instrText>
      </w:r>
      <w:r>
        <w:fldChar w:fldCharType="separate"/>
      </w:r>
      <w:r>
        <w:rPr>
          <w:noProof/>
        </w:rPr>
        <w:t>(</w:t>
      </w:r>
      <w:hyperlink w:anchor="_ENREF_96" w:tooltip="McAllister, 2012 #1616" w:history="1">
        <w:r w:rsidR="009B2C17">
          <w:rPr>
            <w:noProof/>
          </w:rPr>
          <w:t>McAllister et al., 2012</w:t>
        </w:r>
      </w:hyperlink>
      <w:r>
        <w:rPr>
          <w:noProof/>
        </w:rPr>
        <w:t>)</w:t>
      </w:r>
      <w:r>
        <w:fldChar w:fldCharType="end"/>
      </w:r>
      <w:r w:rsidRPr="00D10B6B">
        <w:t>.</w:t>
      </w:r>
      <w:r>
        <w:t xml:space="preserve"> A translational behavioural model for research, integrating bio-psychosocial elements has been proposed </w:t>
      </w:r>
      <w:r>
        <w:fldChar w:fldCharType="begin">
          <w:fldData xml:space="preserve">PEVuZE5vdGU+PENpdGU+PEF1dGhvcj5XaXR0Y2hlbjwvQXV0aG9yPjxZZWFyPjIwMTQ8L1llYXI+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</w:fldData>
        </w:fldChar>
      </w:r>
      <w:r>
        <w:instrText xml:space="preserve"> ADDIN EN.CITE </w:instrText>
      </w:r>
      <w:r>
        <w:fldChar w:fldCharType="begin">
          <w:fldData xml:space="preserve">PEVuZE5vdGU+PENpdGU+PEF1dGhvcj5XaXR0Y2hlbjwvQXV0aG9yPjxZZWFyPjIwMTQ8L1llYXI+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</w:fldData>
        </w:fldChar>
      </w:r>
      <w:r>
        <w:instrText xml:space="preserve"> ADDIN EN.CITE.DATA </w:instrText>
      </w:r>
      <w:r>
        <w:fldChar w:fldCharType="end"/>
      </w:r>
      <w:r>
        <w:fldChar w:fldCharType="separate"/>
      </w:r>
      <w:r>
        <w:rPr>
          <w:noProof/>
        </w:rPr>
        <w:t>(</w:t>
      </w:r>
      <w:hyperlink w:anchor="_ENREF_139" w:tooltip="Wittchen, 2014 #1640" w:history="1">
        <w:r w:rsidR="009B2C17">
          <w:rPr>
            <w:noProof/>
          </w:rPr>
          <w:t>Wittchen et al., 2014a</w:t>
        </w:r>
      </w:hyperlink>
      <w:r>
        <w:rPr>
          <w:noProof/>
        </w:rPr>
        <w:t>)</w:t>
      </w:r>
      <w:r>
        <w:fldChar w:fldCharType="end"/>
      </w:r>
      <w:r>
        <w:t xml:space="preserve">, and pursuing within the Roamer project </w:t>
      </w:r>
      <w:r>
        <w:fldChar w:fldCharType="begin"/>
      </w:r>
      <w:r>
        <w:instrText xml:space="preserve"> ADDIN EN.CITE &lt;EndNote&gt;&lt;Cite&gt;&lt;Author&gt;Wittchen&lt;/Author&gt;&lt;Year&gt;2014&lt;/Year&gt;&lt;RecNum&gt;549&lt;/RecNum&gt;&lt;DisplayText&gt;(Wittchen et al., 2014b)&lt;/DisplayText&gt;&lt;record&gt;&lt;rec-number&gt;549&lt;/rec-number&gt;&lt;foreign-keys&gt;&lt;key app="EN" db-id="a2t02ad9ssvew8esdstvee0mpswss20t2tzf"&gt;549&lt;/key&gt;&lt;/foreign-keys&gt;&lt;ref-type name="Journal Article"&gt;17&lt;/ref-type&gt;&lt;contributors&gt;&lt;authors&gt;&lt;author&gt;Wittchen, Hans</w:instrText>
      </w:r>
      <w:r>
        <w:rPr>
          <w:rFonts w:ascii="Times New Roman" w:hAnsi="Times New Roman"/>
        </w:rPr>
        <w:instrText>‐</w:instrText>
      </w:r>
      <w:r>
        <w:instrText>Ulrich&lt;/author&gt;&lt;author&gt;Knappe, Susanne&lt;/author&gt;&lt;author&gt;Schumann, Gunter&lt;/author&gt;&lt;/authors&gt;&lt;/contributors&gt;&lt;titles&gt;&lt;title&gt;The psychological perspective on mental health and mental disorder research: introduction to the ROAMER work package 5 consensus document&lt;/title&gt;&lt;secondary-title&gt;International journal of methods in psychiatric research&lt;/secondary-title&gt;&lt;/titles&gt;&lt;periodical&gt;&lt;full-title&gt;International journal of methods in psychiatric research&lt;/full-title&gt;&lt;/periodical&gt;&lt;pages&gt;15-27&lt;/pages&gt;&lt;volume&gt;23&lt;/volume&gt;&lt;number&gt;S1&lt;/number&gt;&lt;dates&gt;&lt;year&gt;2014&lt;/year&gt;&lt;/dates&gt;&lt;isbn&gt;1557-0657&lt;/isbn&gt;&lt;urls&gt;&lt;/urls&gt;&lt;/record&gt;&lt;/Cite&gt;&lt;/EndNote&gt;</w:instrText>
      </w:r>
      <w:r>
        <w:fldChar w:fldCharType="separate"/>
      </w:r>
      <w:r>
        <w:rPr>
          <w:noProof/>
        </w:rPr>
        <w:t>(</w:t>
      </w:r>
      <w:hyperlink w:anchor="_ENREF_140" w:tooltip="Wittchen, 2014 #549" w:history="1">
        <w:r w:rsidR="009B2C17">
          <w:rPr>
            <w:noProof/>
          </w:rPr>
          <w:t>Wittchen et al., 2014b</w:t>
        </w:r>
      </w:hyperlink>
      <w:r>
        <w:rPr>
          <w:noProof/>
        </w:rPr>
        <w:t>)</w:t>
      </w:r>
      <w:r>
        <w:fldChar w:fldCharType="end"/>
      </w:r>
      <w:r>
        <w:t xml:space="preserve">. The Mental Health Research Network (MHRN) presentation paper was also retrieved </w:t>
      </w:r>
      <w:r>
        <w:fldChar w:fldCharType="begin"/>
      </w:r>
      <w:r>
        <w:instrText xml:space="preserve"> ADDIN EN.CITE &lt;EndNote&gt;&lt;Cite&gt;&lt;Author&gt;Wykes&lt;/Author&gt;&lt;Year&gt;2004&lt;/Year&gt;&lt;RecNum&gt;1688&lt;/RecNum&gt;&lt;DisplayText&gt;(Wykes and Marshall, 2004)&lt;/DisplayText&gt;&lt;record&gt;&lt;rec-number&gt;1688&lt;/rec-number&gt;&lt;foreign-keys&gt;&lt;key app="EN" db-id="a2t02ad9ssvew8esdstvee0mpswss20t2tzf"&gt;1688&lt;/key&gt;&lt;/foreign-keys&gt;&lt;ref-type name="Journal Article"&gt;17&lt;/ref-type&gt;&lt;contributors&gt;&lt;authors&gt;&lt;author&gt;Wykes, Til&lt;/author&gt;&lt;author&gt;Marshall, Max&lt;/author&gt;&lt;/authors&gt;&lt;/contributors&gt;&lt;auth-address&gt;Wykes, Til, Department of Psychology, Institute of Psychiatry, De Crespigny Park, PO Box 77, London, United Kingdom, SE5 8AF&lt;/auth-address&gt;&lt;titles&gt;&lt;title&gt;Reshaping mental health practice with evidence: The Mental Health Research Network&lt;/title&gt;&lt;secondary-title&gt;Psychiatric Bulletin&lt;/secondary-title&gt;&lt;/titles&gt;&lt;periodical&gt;&lt;full-title&gt;Psychiatric Bulletin&lt;/full-title&gt;&lt;/periodical&gt;&lt;pages&gt;153-155&lt;/pages&gt;&lt;volume&gt;28&lt;/volume&gt;&lt;number&gt;5&lt;/number&gt;&lt;keywords&gt;&lt;keyword&gt;mental health research&lt;/keyword&gt;&lt;keyword&gt;mental health practice&lt;/keyword&gt;&lt;keyword&gt;psychiatric trials&lt;/keyword&gt;&lt;keyword&gt;mental health interventions&lt;/keyword&gt;&lt;keyword&gt;Clinical Trials&lt;/keyword&gt;&lt;keyword&gt;Experimentation&lt;/keyword&gt;&lt;keyword&gt;Mental Health&lt;/keyword&gt;&lt;keyword&gt;Mental Health Services&lt;/keyword&gt;&lt;/keywords&gt;&lt;dates&gt;&lt;year&gt;2004&lt;/year&gt;&lt;/dates&gt;&lt;publisher&gt;Royal College of Psychiatrists&lt;/publisher&gt;&lt;isbn&gt;0955-6036&amp;#xD;1472-1473&lt;/isbn&gt;&lt;accession-num&gt;2004-95031-001&lt;/accession-num&gt;&lt;urls&gt;&lt;related-urls&gt;&lt;url&gt;http://frodon.univ-paris5.fr/login?url=https://search.ebscohost.com/login.aspx?direct=true&amp;amp;db=psyh&amp;amp;AN=2004-95031-001&amp;amp;amp;lang=fr&amp;amp;site=ehost-live&lt;/url&gt;&lt;url&gt;mhrn@iop.kcl.ac.uk&lt;/url&gt;&lt;/related-urls&gt;&lt;/urls&gt;&lt;electronic-resource-num&gt;10.1192/pb.28.5.153&lt;/electronic-resource-num&gt;&lt;remote-database-name&gt;psyh&lt;/remote-database-name&gt;&lt;remote-database-provider&gt;EBSCOhost&lt;/remote-database-provider&gt;&lt;/record&gt;&lt;/Cite&gt;&lt;/EndNote&gt;</w:instrText>
      </w:r>
      <w:r>
        <w:fldChar w:fldCharType="separate"/>
      </w:r>
      <w:r>
        <w:rPr>
          <w:noProof/>
        </w:rPr>
        <w:t>(</w:t>
      </w:r>
      <w:hyperlink w:anchor="_ENREF_143" w:tooltip="Wykes, 2004 #1688" w:history="1">
        <w:r w:rsidR="009B2C17">
          <w:rPr>
            <w:noProof/>
          </w:rPr>
          <w:t>Wykes and Marshall, 2004</w:t>
        </w:r>
      </w:hyperlink>
      <w:r>
        <w:rPr>
          <w:noProof/>
        </w:rPr>
        <w:t>)</w:t>
      </w:r>
      <w:r>
        <w:fldChar w:fldCharType="end"/>
      </w:r>
      <w:r>
        <w:t xml:space="preserve"> along with its main perspectives </w:t>
      </w:r>
      <w:r>
        <w:fldChar w:fldCharType="begin"/>
      </w:r>
      <w:r>
        <w:instrText xml:space="preserve"> ADDIN EN.CITE &lt;EndNote&gt;&lt;Cite&gt;&lt;Author&gt;Wykes&lt;/Author&gt;&lt;Year&gt;2004&lt;/Year&gt;&lt;RecNum&gt;1540&lt;/RecNum&gt;&lt;DisplayText&gt;(Wykes, 2004)&lt;/DisplayText&gt;&lt;record&gt;&lt;rec-number&gt;1540&lt;/rec-number&gt;&lt;foreign-keys&gt;&lt;key app="EN" db-id="a2t02ad9ssvew8esdstvee0mpswss20t2tzf"&gt;1540&lt;/key&gt;&lt;/foreign-keys&gt;&lt;ref-type name="Journal Article"&gt;17&lt;/ref-type&gt;&lt;contributors&gt;&lt;authors&gt;&lt;author&gt;Wykes, Til&lt;/author&gt;&lt;/authors&gt;&lt;/contributors&gt;&lt;auth-address&gt;Wykes, Til, Department of Psychology, Institute of Psychiatry, De Crespigny Park, London, United Kingdom, SE5 8AF&lt;/auth-address&gt;&lt;titles&gt;&lt;title&gt;What kind of mental health research should we be doing in the 21st century?--Mental Health Research Networks&lt;/title&gt;&lt;secondary-title&gt;Journal of Mental Health&lt;/secondary-title&gt;&lt;/titles&gt;&lt;periodical&gt;&lt;full-title&gt;Journal of Mental Health&lt;/full-title&gt;&lt;abbr-1&gt;J Ment Health&lt;/abbr-1&gt;&lt;/periodical&gt;&lt;pages&gt;5-9&lt;/pages&gt;&lt;volume&gt;13&lt;/volume&gt;&lt;number&gt;1&lt;/number&gt;&lt;keywords&gt;&lt;keyword&gt;mental health research&lt;/keyword&gt;&lt;keyword&gt;mental health services&lt;/keyword&gt;&lt;keyword&gt;Mental Health&lt;/keyword&gt;&lt;/keywords&gt;&lt;dates&gt;&lt;year&gt;2004&lt;/year&gt;&lt;/dates&gt;&lt;publisher&gt;Taylor &amp;amp; Francis&lt;/publisher&gt;&lt;isbn&gt;0963-8237&amp;#xD;1360-0567&lt;/isbn&gt;&lt;accession-num&gt;2004-11240-001&lt;/accession-num&gt;&lt;urls&gt;&lt;related-urls&gt;&lt;url&gt;http://frodon.univ-paris5.fr/login?url=https://search.ebscohost.com/login.aspx?direct=true&amp;amp;db=psyh&amp;amp;AN=2004-11240-001&amp;amp;amp;lang=fr&amp;amp;site=ehost-live&lt;/url&gt;&lt;url&gt;jmh@iop.kcl.ac.uk&lt;/url&gt;&lt;/related-urls&gt;&lt;/urls&gt;&lt;electronic-resource-num&gt;10.1080/09638230410001654486&lt;/electronic-resource-num&gt;&lt;remote-database-name&gt;psyh&lt;/remote-database-name&gt;&lt;remote-database-provider&gt;EBSCOhost&lt;/remote-database-provider&gt;&lt;/record&gt;&lt;/Cite&gt;&lt;/EndNote&gt;</w:instrText>
      </w:r>
      <w:r>
        <w:fldChar w:fldCharType="separate"/>
      </w:r>
      <w:r>
        <w:rPr>
          <w:noProof/>
        </w:rPr>
        <w:t>(</w:t>
      </w:r>
      <w:hyperlink w:anchor="_ENREF_141" w:tooltip="Wykes, 2004 #1540" w:history="1">
        <w:r w:rsidR="009B2C17">
          <w:rPr>
            <w:noProof/>
          </w:rPr>
          <w:t>Wykes, 2004</w:t>
        </w:r>
      </w:hyperlink>
      <w:r>
        <w:rPr>
          <w:noProof/>
        </w:rPr>
        <w:t>)</w:t>
      </w:r>
      <w:r>
        <w:fldChar w:fldCharType="end"/>
      </w:r>
      <w:r>
        <w:t xml:space="preserve">. </w:t>
      </w:r>
    </w:p>
    <w:p w14:paraId="4CDBAEAC" w14:textId="40512D77" w:rsidR="0084495C" w:rsidRDefault="0084495C" w:rsidP="0084495C">
      <w:pPr>
        <w:spacing w:before="0"/>
      </w:pPr>
      <w:r>
        <w:t xml:space="preserve">Specific papers discussed the relevance of research on population based registers in psychiatric research </w:t>
      </w:r>
      <w:r>
        <w:fldChar w:fldCharType="begin"/>
      </w:r>
      <w:r>
        <w:instrText xml:space="preserve"> ADDIN EN.CITE &lt;EndNote&gt;&lt;Cite&gt;&lt;Author&gt;Allebeck&lt;/Author&gt;&lt;Year&gt;2009&lt;/Year&gt;&lt;RecNum&gt;1619&lt;/RecNum&gt;&lt;DisplayText&gt;(Allebeck, 2009)&lt;/DisplayText&gt;&lt;record&gt;&lt;rec-number&gt;1619&lt;/rec-number&gt;&lt;foreign-keys&gt;&lt;key app="EN" db-id="a2t02ad9ssvew8esdstvee0mpswss20t2tzf"&gt;1619&lt;/key&gt;&lt;/foreign-keys&gt;&lt;ref-type name="Journal Article"&gt;17&lt;/ref-type&gt;&lt;contributors&gt;&lt;authors&gt;&lt;author&gt;Allebeck, P.&lt;/author&gt;&lt;/authors&gt;&lt;/contributors&gt;&lt;auth-address&gt;Allebeck, P., Department of Public Health Sciences, Karolinska Institutet, Stockholm, Sweden&lt;/auth-address&gt;&lt;titles&gt;&lt;title&gt;The use of population based registers in psychiatric research&lt;/title&gt;&lt;secondary-title&gt;Acta Psychiatrica Scandinavica&lt;/secondary-title&gt;&lt;/titles&gt;&lt;periodical&gt;&lt;full-title&gt;Acta Psychiatr Scand&lt;/full-title&gt;&lt;abbr-1&gt;Acta psychiatrica Scandinavica&lt;/abbr-1&gt;&lt;/periodical&gt;&lt;pages&gt;386-391&lt;/pages&gt;&lt;volume&gt;120&lt;/volume&gt;&lt;number&gt;5&lt;/number&gt;&lt;keywords&gt;&lt;keyword&gt;population based registers&lt;/keyword&gt;&lt;keyword&gt;psychiatric research&lt;/keyword&gt;&lt;keyword&gt;mental disorders&lt;/keyword&gt;&lt;keyword&gt;schizophrenia&lt;/keyword&gt;&lt;keyword&gt;suicide&lt;/keyword&gt;&lt;keyword&gt;epidemiology&lt;/keyword&gt;&lt;keyword&gt;Biomedical Research&lt;/keyword&gt;&lt;keyword&gt;Humans&lt;/keyword&gt;&lt;keyword&gt;Psychiatry&lt;/keyword&gt;&lt;keyword&gt;Registries&lt;/keyword&gt;&lt;keyword&gt;Scandinavian and Nordic Countries&lt;/keyword&gt;&lt;keyword&gt;Experimentation&lt;/keyword&gt;&lt;keyword&gt;Population&lt;/keyword&gt;&lt;/keywords&gt;&lt;dates&gt;&lt;year&gt;2009&lt;/year&gt;&lt;/dates&gt;&lt;publisher&gt;Wiley-Blackwell Publishing Ltd.&lt;/publisher&gt;&lt;isbn&gt;0001-690X&amp;#xD;1600-0447&lt;/isbn&gt;&lt;accession-num&gt;2009-18628-007&lt;/accession-num&gt;&lt;urls&gt;&lt;related-urls&gt;&lt;url&gt;http://frodon.univ-paris5.fr/login?url=https://search.ebscohost.com/login.aspx?direct=true&amp;amp;db=psyh&amp;amp;AN=2009-18628-007&amp;amp;amp;lang=fr&amp;amp;site=ehost-live&lt;/url&gt;&lt;url&gt;peter.allebeck@ki.se&lt;/url&gt;&lt;/related-urls&gt;&lt;/urls&gt;&lt;electronic-resource-num&gt;10.1111/j.1600-0447.2009.01474.x&lt;/electronic-resource-num&gt;&lt;remote-database-name&gt;psyh&lt;/remote-database-name&gt;&lt;remote-database-provider&gt;EBSCOhost&lt;/remote-database-provider&gt;&lt;/record&gt;&lt;/Cite&gt;&lt;/EndNote&gt;</w:instrText>
      </w:r>
      <w:r>
        <w:fldChar w:fldCharType="separate"/>
      </w:r>
      <w:r>
        <w:rPr>
          <w:noProof/>
        </w:rPr>
        <w:t>(</w:t>
      </w:r>
      <w:hyperlink w:anchor="_ENREF_4" w:tooltip="Allebeck, 2009 #1619" w:history="1">
        <w:r w:rsidR="009B2C17">
          <w:rPr>
            <w:noProof/>
          </w:rPr>
          <w:t>Allebeck, 2009</w:t>
        </w:r>
      </w:hyperlink>
      <w:r>
        <w:rPr>
          <w:noProof/>
        </w:rPr>
        <w:t>)</w:t>
      </w:r>
      <w:r>
        <w:fldChar w:fldCharType="end"/>
      </w:r>
      <w:r>
        <w:t xml:space="preserve">, and on bridging education and psychiatric research fields </w:t>
      </w:r>
      <w:r>
        <w:fldChar w:fldCharType="begin">
          <w:fldData xml:space="preserve">PEVuZE5vdGU+PENpdGU+PEF1dGhvcj5LYXRhb2thPC9BdXRob3I+PFllYXI+MjAwOTwvWWVhcj48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</w:fldData>
        </w:fldChar>
      </w:r>
      <w:r>
        <w:instrText xml:space="preserve"> ADDIN EN.CITE </w:instrText>
      </w:r>
      <w:r>
        <w:fldChar w:fldCharType="begin">
          <w:fldData xml:space="preserve">PEVuZE5vdGU+PENpdGU+PEF1dGhvcj5LYXRhb2thPC9BdXRob3I+PFllYXI+MjAwOTwvWWVhcj48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</w:fldData>
        </w:fldChar>
      </w:r>
      <w:r>
        <w:instrText xml:space="preserve"> ADDIN EN.CITE.DATA </w:instrText>
      </w:r>
      <w:r>
        <w:fldChar w:fldCharType="end"/>
      </w:r>
      <w:r>
        <w:fldChar w:fldCharType="separate"/>
      </w:r>
      <w:r>
        <w:rPr>
          <w:noProof/>
        </w:rPr>
        <w:t>(</w:t>
      </w:r>
      <w:hyperlink w:anchor="_ENREF_80" w:tooltip="Kataoka, 2009 #1687" w:history="1">
        <w:r w:rsidR="009B2C17">
          <w:rPr>
            <w:noProof/>
          </w:rPr>
          <w:t>Kataoka et al., 2009</w:t>
        </w:r>
      </w:hyperlink>
      <w:r>
        <w:rPr>
          <w:noProof/>
        </w:rPr>
        <w:t>)</w:t>
      </w:r>
      <w:r>
        <w:fldChar w:fldCharType="end"/>
      </w:r>
      <w:r>
        <w:t xml:space="preserve">. Opportunities and barriers for correctional mental health research in the US were covered in an article </w:t>
      </w:r>
      <w:r>
        <w:fldChar w:fldCharType="begin"/>
      </w:r>
      <w:r>
        <w:instrText xml:space="preserve"> ADDIN EN.CITE &lt;EndNote&gt;&lt;Cite&gt;&lt;Author&gt;Appelbaum&lt;/Author&gt;&lt;Year&gt;2008&lt;/Year&gt;&lt;RecNum&gt;1671&lt;/RecNum&gt;&lt;DisplayText&gt;(Appelbaum, 2008)&lt;/DisplayText&gt;&lt;record&gt;&lt;rec-number&gt;1671&lt;/rec-number&gt;&lt;foreign-keys&gt;&lt;key app="EN" db-id="a2t02ad9ssvew8esdstvee0mpswss20t2tzf"&gt;1671&lt;/key&gt;&lt;/foreign-keys&gt;&lt;ref-type name="Journal Article"&gt;17&lt;/ref-type&gt;&lt;contributors&gt;&lt;authors&gt;&lt;author&gt;Appelbaum, Kenneth L.&lt;/author&gt;&lt;/authors&gt;&lt;/contributors&gt;&lt;auth-address&gt;Appelbaum, Kenneth L., Department of Psychiatry-CMHSR, University of Massachusetts Medical School, 55 Lake Ave. North, Worcester, MA, US, 01655&lt;/auth-address&gt;&lt;titles&gt;&lt;title&gt;Correctional mental health research: Opportunities and barriers&lt;/title&gt;&lt;secondary-title&gt;Journal of Correctional Health Care&lt;/secondary-title&gt;&lt;/titles&gt;&lt;periodical&gt;&lt;full-title&gt;Journal of Correctional Health Care&lt;/full-title&gt;&lt;/periodical&gt;&lt;pages&gt;269-277&lt;/pages&gt;&lt;volume&gt;14&lt;/volume&gt;&lt;number&gt;4&lt;/number&gt;&lt;keywords&gt;&lt;keyword&gt;correctional mental health research&lt;/keyword&gt;&lt;keyword&gt;opportunities&lt;/keyword&gt;&lt;keyword&gt;barriers&lt;/keyword&gt;&lt;keyword&gt;Correctional Institutions&lt;/keyword&gt;&lt;keyword&gt;Experimentation&lt;/keyword&gt;&lt;keyword&gt;Mental Health&lt;/keyword&gt;&lt;keyword&gt;Treatment Barriers&lt;/keyword&gt;&lt;/keywords&gt;&lt;dates&gt;&lt;year&gt;2008&lt;/year&gt;&lt;/dates&gt;&lt;publisher&gt;Sage Publications&lt;/publisher&gt;&lt;isbn&gt;1078-3458&amp;#xD;1940-5200&lt;/isbn&gt;&lt;accession-num&gt;2008-14492-002&lt;/accession-num&gt;&lt;urls&gt;&lt;related-urls&gt;&lt;url&gt;http://frodon.univ-paris5.fr/login?url=https://search.ebscohost.com/login.aspx?direct=true&amp;amp;db=psyh&amp;amp;AN=2008-14492-002&amp;amp;amp;lang=fr&amp;amp;site=ehost-live&lt;/url&gt;&lt;url&gt;Kenneth.Appelbaum@umassmed.edu&lt;/url&gt;&lt;/related-urls&gt;&lt;/urls&gt;&lt;electronic-resource-num&gt;10.1177/1078345808322607&lt;/electronic-resource-num&gt;&lt;remote-database-name&gt;psyh&lt;/remote-database-name&gt;&lt;remote-database-provider&gt;EBSCOhost&lt;/remote-database-provider&gt;&lt;/record&gt;&lt;/Cite&gt;&lt;/EndNote&gt;</w:instrText>
      </w:r>
      <w:r>
        <w:fldChar w:fldCharType="separate"/>
      </w:r>
      <w:r>
        <w:rPr>
          <w:noProof/>
        </w:rPr>
        <w:t>(</w:t>
      </w:r>
      <w:hyperlink w:anchor="_ENREF_6" w:tooltip="Appelbaum, 2008 #1671" w:history="1">
        <w:r w:rsidR="009B2C17">
          <w:rPr>
            <w:noProof/>
          </w:rPr>
          <w:t>Appelbaum, 2008</w:t>
        </w:r>
      </w:hyperlink>
      <w:r>
        <w:rPr>
          <w:noProof/>
        </w:rPr>
        <w:t>)</w:t>
      </w:r>
      <w:r>
        <w:fldChar w:fldCharType="end"/>
      </w:r>
      <w:r>
        <w:t>. A paper presented a partnerships between academic p</w:t>
      </w:r>
      <w:r w:rsidRPr="0073730C">
        <w:t xml:space="preserve">sychiatry and </w:t>
      </w:r>
      <w:r>
        <w:t xml:space="preserve">the Lilly company </w:t>
      </w:r>
      <w:r>
        <w:fldChar w:fldCharType="begin"/>
      </w:r>
      <w:r>
        <w:instrText xml:space="preserve"> ADDIN EN.CITE &lt;EndNote&gt;&lt;Cite&gt;&lt;Author&gt;Singh&lt;/Author&gt;&lt;Year&gt;2004&lt;/Year&gt;&lt;RecNum&gt;1755&lt;/RecNum&gt;&lt;DisplayText&gt;(Singh et al., 2004)&lt;/DisplayText&gt;&lt;record&gt;&lt;rec-number&gt;1755&lt;/rec-number&gt;&lt;foreign-keys&gt;&lt;key app="EN" db-id="a2t02ad9ssvew8esdstvee0mpswss20t2tzf"&gt;1755&lt;/key&gt;&lt;/foreign-keys&gt;&lt;ref-type name="Journal Article"&gt;17&lt;/ref-type&gt;&lt;contributors&gt;&lt;authors&gt;&lt;author&gt;Singh, Bruce&lt;/author&gt;&lt;author&gt;Copolov, David&lt;/author&gt;&lt;author&gt;Grainger, David&lt;/author&gt;&lt;author&gt;Goh, Joyce&lt;/author&gt;&lt;/authors&gt;&lt;/contributors&gt;&lt;auth-address&gt;Singh, Bruce, Department of Psychiatry, Faculty of Medicine, Dentistry and Health Sciences, Royal Melbourne Hospital, 7th Floor Charles Connibere Building, Parkville, VIC, Australia, 3050&lt;/auth-address&gt;&lt;titles&gt;&lt;title&gt;Partnerships between academic psychiatry and the pharmaceutical industry: The Lilly MAP Initiative&lt;/title&gt;&lt;secondary-title&gt;Australasian Psychiatry&lt;/secondary-title&gt;&lt;/titles&gt;&lt;periodical&gt;&lt;full-title&gt;Australasian Psychiatry&lt;/full-title&gt;&lt;/periodical&gt;&lt;pages&gt;220-226&lt;/pages&gt;&lt;volume&gt;12&lt;/volume&gt;&lt;number&gt;3&lt;/number&gt;&lt;keywords&gt;&lt;keyword&gt;pharmaceutical industry&lt;/keyword&gt;&lt;keyword&gt;academic psychiatry&lt;/keyword&gt;&lt;keyword&gt;the Lilly MAP Initiative&lt;/keyword&gt;&lt;keyword&gt;Business Organizations&lt;/keyword&gt;&lt;keyword&gt;Pharmacology&lt;/keyword&gt;&lt;keyword&gt;Psychiatry&lt;/keyword&gt;&lt;/keywords&gt;&lt;dates&gt;&lt;year&gt;2004&lt;/year&gt;&lt;/dates&gt;&lt;publisher&gt;Blackwell Publishing&lt;/publisher&gt;&lt;isbn&gt;1039-8562&amp;#xD;1440-1665&lt;/isbn&gt;&lt;accession-num&gt;2004-18129-002&lt;/accession-num&gt;&lt;urls&gt;&lt;related-urls&gt;&lt;url&gt;http://frodon.univ-paris5.fr/login?url=https://search.ebscohost.com/login.aspx?direct=true&amp;amp;db=psyh&amp;amp;AN=2004-18129-002&amp;amp;amp;lang=fr&amp;amp;site=ehost-live&lt;/url&gt;&lt;url&gt;singh@unimelb.edu.au&lt;/url&gt;&lt;/related-urls&gt;&lt;/urls&gt;&lt;electronic-resource-num&gt;10.1111/j.1039-8562.2004.02107.x&lt;/electronic-resource-num&gt;&lt;remote-database-name&gt;psyh&lt;/remote-database-name&gt;&lt;remote-database-provider&gt;EBSCOhost&lt;/remote-database-provider&gt;&lt;/record&gt;&lt;/Cite&gt;&lt;/EndNote&gt;</w:instrText>
      </w:r>
      <w:r>
        <w:fldChar w:fldCharType="separate"/>
      </w:r>
      <w:r>
        <w:rPr>
          <w:noProof/>
        </w:rPr>
        <w:t>(</w:t>
      </w:r>
      <w:hyperlink w:anchor="_ENREF_122" w:tooltip="Singh, 2004 #1755" w:history="1">
        <w:r w:rsidR="009B2C17">
          <w:rPr>
            <w:noProof/>
          </w:rPr>
          <w:t>Singh et al., 2004</w:t>
        </w:r>
      </w:hyperlink>
      <w:r>
        <w:rPr>
          <w:noProof/>
        </w:rPr>
        <w:t>)</w:t>
      </w:r>
      <w:r>
        <w:fldChar w:fldCharType="end"/>
      </w:r>
      <w:r>
        <w:t>. Another one investigated a</w:t>
      </w:r>
      <w:r w:rsidRPr="001A70ED">
        <w:t xml:space="preserve">ttitudes of </w:t>
      </w:r>
      <w:r>
        <w:t xml:space="preserve">European </w:t>
      </w:r>
      <w:r w:rsidRPr="001A70ED">
        <w:t>patients with schizophrenia and depression to</w:t>
      </w:r>
      <w:r>
        <w:t>ward</w:t>
      </w:r>
      <w:r w:rsidRPr="001A70ED">
        <w:t xml:space="preserve"> psychiatric research</w:t>
      </w:r>
      <w:r>
        <w:t xml:space="preserve"> </w:t>
      </w:r>
      <w:r>
        <w:fldChar w:fldCharType="begin">
          <w:fldData xml:space="preserve">PEVuZE5vdGU+PENpdGU+PEF1dGhvcj5TY2jDpGZlcjwvQXV0aG9yPjxZZWFyPjIwMTE8L1llYXI+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</w:fldData>
        </w:fldChar>
      </w:r>
      <w:r>
        <w:instrText xml:space="preserve"> ADDIN EN.CITE </w:instrText>
      </w:r>
      <w:r>
        <w:fldChar w:fldCharType="begin">
          <w:fldData xml:space="preserve">PEVuZE5vdGU+PENpdGU+PEF1dGhvcj5TY2jDpGZlcjwvQXV0aG9yPjxZZWFyPjIwMTE8L1llYXI+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</w:fldData>
        </w:fldChar>
      </w:r>
      <w:r>
        <w:instrText xml:space="preserve"> ADDIN EN.CITE.DATA </w:instrText>
      </w:r>
      <w:r>
        <w:fldChar w:fldCharType="end"/>
      </w:r>
      <w:r>
        <w:fldChar w:fldCharType="separate"/>
      </w:r>
      <w:r>
        <w:rPr>
          <w:noProof/>
        </w:rPr>
        <w:t>(</w:t>
      </w:r>
      <w:hyperlink w:anchor="_ENREF_117" w:tooltip="Schäfer, 2011 #1573" w:history="1">
        <w:r w:rsidR="009B2C17">
          <w:rPr>
            <w:noProof/>
          </w:rPr>
          <w:t>Schäfer et al., 2011</w:t>
        </w:r>
      </w:hyperlink>
      <w:r>
        <w:rPr>
          <w:noProof/>
        </w:rPr>
        <w:t>)</w:t>
      </w:r>
      <w:r>
        <w:fldChar w:fldCharType="end"/>
      </w:r>
      <w:r>
        <w:t xml:space="preserve">. </w:t>
      </w:r>
    </w:p>
    <w:p w14:paraId="589F875C" w14:textId="77777777" w:rsidR="003B201D" w:rsidRPr="00630B5B" w:rsidRDefault="003B201D" w:rsidP="00CF1AF7">
      <w:pPr>
        <w:pStyle w:val="Heading2"/>
      </w:pPr>
      <w:r w:rsidRPr="00630B5B">
        <w:t>Databases</w:t>
      </w:r>
    </w:p>
    <w:p w14:paraId="4BEF1822" w14:textId="249F408B" w:rsidR="002B1FD9" w:rsidRDefault="003B201D" w:rsidP="002B1FD9">
      <w:r w:rsidRPr="00630B5B">
        <w:t xml:space="preserve">Within the 8 627 </w:t>
      </w:r>
      <w:r w:rsidR="00A70BD0">
        <w:t xml:space="preserve">biomedical </w:t>
      </w:r>
      <w:r w:rsidRPr="00630B5B">
        <w:t>courses registered in On-Course</w:t>
      </w:r>
      <w:r w:rsidRPr="00630B5B">
        <w:rPr>
          <w:vertAlign w:val="superscript"/>
        </w:rPr>
        <w:t>®</w:t>
      </w:r>
      <w:r w:rsidRPr="00630B5B">
        <w:t>,</w:t>
      </w:r>
      <w:r w:rsidR="00983ED7">
        <w:t xml:space="preserve"> </w:t>
      </w:r>
      <w:r w:rsidR="005774C6" w:rsidRPr="00630B5B">
        <w:t>43.6</w:t>
      </w:r>
      <w:r w:rsidR="000D0A5C" w:rsidRPr="00630B5B">
        <w:t>% were located in the UK</w:t>
      </w:r>
      <w:r w:rsidR="003A4142">
        <w:t xml:space="preserve"> and </w:t>
      </w:r>
      <w:r w:rsidRPr="00630B5B">
        <w:t xml:space="preserve">272 </w:t>
      </w:r>
      <w:r w:rsidR="003A4142">
        <w:t>were classified as</w:t>
      </w:r>
      <w:r w:rsidR="003A4142" w:rsidRPr="00630B5B">
        <w:t xml:space="preserve"> </w:t>
      </w:r>
      <w:r w:rsidRPr="00630B5B">
        <w:t>“psychiatric disorders”. Among these</w:t>
      </w:r>
      <w:r w:rsidR="00E91437">
        <w:t>,</w:t>
      </w:r>
      <w:r w:rsidR="00073B49">
        <w:t xml:space="preserve"> </w:t>
      </w:r>
      <w:r w:rsidR="00073B49" w:rsidRPr="00DA76C8">
        <w:t xml:space="preserve">61 were </w:t>
      </w:r>
      <w:r w:rsidR="00073B49">
        <w:t xml:space="preserve">excluded because they were </w:t>
      </w:r>
      <w:r w:rsidR="00073B49" w:rsidRPr="00DA76C8">
        <w:t xml:space="preserve">not </w:t>
      </w:r>
      <w:r w:rsidR="00073B49">
        <w:t xml:space="preserve">related to </w:t>
      </w:r>
      <w:r w:rsidR="003A4142">
        <w:t xml:space="preserve">the </w:t>
      </w:r>
      <w:r w:rsidR="00073B49" w:rsidRPr="00DA76C8">
        <w:t xml:space="preserve">mental health </w:t>
      </w:r>
      <w:r w:rsidR="003A4142">
        <w:t xml:space="preserve">fields included in </w:t>
      </w:r>
      <w:r w:rsidR="00073B49" w:rsidRPr="00DA76C8">
        <w:t>Roamer</w:t>
      </w:r>
      <w:r w:rsidR="00FF1CFD">
        <w:t>. Of the 211 after exclusions,</w:t>
      </w:r>
      <w:r w:rsidRPr="00630B5B">
        <w:t xml:space="preserve"> 194 were dedicated to </w:t>
      </w:r>
      <w:r w:rsidR="0074280B">
        <w:t>mental health</w:t>
      </w:r>
      <w:r w:rsidR="00FF1CFD">
        <w:t xml:space="preserve"> and</w:t>
      </w:r>
      <w:r w:rsidRPr="00DA76C8">
        <w:t xml:space="preserve"> </w:t>
      </w:r>
      <w:r w:rsidR="00FF1CFD">
        <w:t>17</w:t>
      </w:r>
      <w:r w:rsidR="00FF1CFD" w:rsidRPr="00DA76C8">
        <w:t xml:space="preserve"> were only partially related to mental health</w:t>
      </w:r>
      <w:r w:rsidR="00FF1CFD">
        <w:t xml:space="preserve">. </w:t>
      </w:r>
      <w:r w:rsidR="00FF1CFD" w:rsidRPr="00DA76C8">
        <w:t xml:space="preserve"> </w:t>
      </w:r>
      <w:r w:rsidR="00FF1CFD">
        <w:t>W</w:t>
      </w:r>
      <w:r w:rsidRPr="00DA76C8">
        <w:t xml:space="preserve">e added </w:t>
      </w:r>
      <w:r w:rsidR="00D91ADB">
        <w:t>six</w:t>
      </w:r>
      <w:r w:rsidRPr="00DA76C8">
        <w:t xml:space="preserve"> </w:t>
      </w:r>
      <w:r w:rsidR="003A4142">
        <w:t xml:space="preserve">unclassified </w:t>
      </w:r>
      <w:r w:rsidRPr="00DA76C8">
        <w:t xml:space="preserve">courses </w:t>
      </w:r>
      <w:r w:rsidR="003A4142">
        <w:t>found manually</w:t>
      </w:r>
      <w:r w:rsidR="00FF1CFD">
        <w:t xml:space="preserve"> giving a total of</w:t>
      </w:r>
      <w:r w:rsidRPr="00DA76C8">
        <w:t xml:space="preserve"> </w:t>
      </w:r>
      <w:r w:rsidR="00073B49">
        <w:t>217</w:t>
      </w:r>
      <w:r w:rsidR="005868B3">
        <w:t xml:space="preserve"> </w:t>
      </w:r>
      <w:r w:rsidRPr="00DA76C8">
        <w:t xml:space="preserve">mental health </w:t>
      </w:r>
      <w:r w:rsidR="00073B49">
        <w:t>related courses</w:t>
      </w:r>
      <w:r w:rsidRPr="00DA76C8">
        <w:t>.</w:t>
      </w:r>
      <w:r w:rsidR="00CA34C1" w:rsidRPr="00D10B6B">
        <w:t xml:space="preserve"> Courses </w:t>
      </w:r>
      <w:r w:rsidR="00CA34C1" w:rsidRPr="00D10B6B">
        <w:lastRenderedPageBreak/>
        <w:t xml:space="preserve">retrieved as mental health related were classified by degree, by broad discipline (psychology, psychiatry or general mental health and/or mental disorders related), and by disorders when they were disorders specific. Results of </w:t>
      </w:r>
      <w:r w:rsidR="002F0F0C">
        <w:t>these</w:t>
      </w:r>
      <w:r w:rsidR="002F0F0C" w:rsidRPr="00D10B6B">
        <w:t xml:space="preserve"> classifications</w:t>
      </w:r>
      <w:r w:rsidR="00CA34C1" w:rsidRPr="00D10B6B">
        <w:t xml:space="preserve"> can be found </w:t>
      </w:r>
      <w:r w:rsidR="002B1FD9">
        <w:t>in Table 1.</w:t>
      </w:r>
    </w:p>
    <w:p w14:paraId="7C77B6CB" w14:textId="0C7BECD7" w:rsidR="00DD04C6" w:rsidRPr="00D10B6B" w:rsidRDefault="002B1FD9" w:rsidP="00DD04C6">
      <w:r>
        <w:t>---</w:t>
      </w:r>
      <w:r w:rsidR="00DD04C6">
        <w:t>-------------------------- TABLE 1 ABOUT HERE -------------------------------------</w:t>
      </w:r>
    </w:p>
    <w:p w14:paraId="17AC889A" w14:textId="73ADCC95" w:rsidR="00474EEF" w:rsidRDefault="003B201D" w:rsidP="00CA34C1">
      <w:pPr>
        <w:spacing w:before="240"/>
      </w:pPr>
      <w:r w:rsidRPr="00630B5B">
        <w:t xml:space="preserve">Within the 356 European </w:t>
      </w:r>
      <w:r w:rsidR="00010559">
        <w:t>RI</w:t>
      </w:r>
      <w:r w:rsidRPr="00630B5B">
        <w:t xml:space="preserve"> belonging to biomedical and social sciences “domains” in the Meril</w:t>
      </w:r>
      <w:r w:rsidRPr="00630B5B">
        <w:rPr>
          <w:vertAlign w:val="superscript"/>
        </w:rPr>
        <w:t>®</w:t>
      </w:r>
      <w:r w:rsidRPr="00630B5B">
        <w:t xml:space="preserve"> database and located in Europe, we </w:t>
      </w:r>
      <w:r w:rsidR="00D91ADB">
        <w:t>excluded</w:t>
      </w:r>
      <w:r w:rsidRPr="00630B5B">
        <w:t xml:space="preserve"> </w:t>
      </w:r>
      <w:r w:rsidR="00D91ADB" w:rsidRPr="00630B5B">
        <w:t xml:space="preserve">106 RI that were not </w:t>
      </w:r>
      <w:r w:rsidR="005052A5">
        <w:t>useful</w:t>
      </w:r>
      <w:r w:rsidR="00D91ADB" w:rsidRPr="00630B5B">
        <w:t xml:space="preserve"> to MHR</w:t>
      </w:r>
      <w:r w:rsidR="00AC2683">
        <w:t>.</w:t>
      </w:r>
      <w:r w:rsidR="00D91ADB">
        <w:t xml:space="preserve"> </w:t>
      </w:r>
      <w:r w:rsidR="00AC2683">
        <w:t>W</w:t>
      </w:r>
      <w:r w:rsidR="00D91ADB">
        <w:t>e</w:t>
      </w:r>
      <w:r w:rsidR="00D91ADB" w:rsidRPr="00630B5B">
        <w:t xml:space="preserve"> </w:t>
      </w:r>
      <w:r w:rsidRPr="00630B5B">
        <w:t xml:space="preserve">found </w:t>
      </w:r>
      <w:r w:rsidR="00D91ADB">
        <w:t>three</w:t>
      </w:r>
      <w:r w:rsidRPr="00630B5B">
        <w:t xml:space="preserve"> RI that </w:t>
      </w:r>
      <w:r w:rsidR="003D07BA" w:rsidRPr="00630B5B">
        <w:t xml:space="preserve">were </w:t>
      </w:r>
      <w:r w:rsidRPr="00630B5B">
        <w:t>mental health focused: the European Open-Access Publishing Platform for Psychology (</w:t>
      </w:r>
      <w:proofErr w:type="spellStart"/>
      <w:r w:rsidRPr="00630B5B">
        <w:t>PsychOpen</w:t>
      </w:r>
      <w:proofErr w:type="spellEnd"/>
      <w:r w:rsidRPr="00630B5B">
        <w:t>), the Dutch TRAILS cohort and the Donders Institute for Brain, Cognition and Behaviour</w:t>
      </w:r>
      <w:r w:rsidR="00D91ADB">
        <w:t xml:space="preserve"> and</w:t>
      </w:r>
      <w:r w:rsidRPr="00630B5B">
        <w:t xml:space="preserve"> </w:t>
      </w:r>
      <w:r w:rsidR="00D91ADB">
        <w:t>eight</w:t>
      </w:r>
      <w:r w:rsidRPr="00630B5B">
        <w:t xml:space="preserve"> RI dedicated to neurosciences research</w:t>
      </w:r>
      <w:r w:rsidR="00AC2683">
        <w:t>.</w:t>
      </w:r>
      <w:r w:rsidR="002F0F0C">
        <w:t xml:space="preserve"> </w:t>
      </w:r>
      <w:r w:rsidR="00AC2683">
        <w:t>M</w:t>
      </w:r>
      <w:r w:rsidR="00D91ADB">
        <w:t>oreover</w:t>
      </w:r>
      <w:r w:rsidRPr="00630B5B">
        <w:t xml:space="preserve"> 239</w:t>
      </w:r>
      <w:r w:rsidR="003C5729">
        <w:t xml:space="preserve"> </w:t>
      </w:r>
      <w:r w:rsidRPr="00630B5B">
        <w:t>RI</w:t>
      </w:r>
      <w:r w:rsidR="00D91ADB">
        <w:t xml:space="preserve"> were considered as potentially useful to MHR as they</w:t>
      </w:r>
      <w:r w:rsidRPr="00630B5B">
        <w:t xml:space="preserve"> could be used by mental health researchers</w:t>
      </w:r>
      <w:r w:rsidR="00CA34C1" w:rsidRPr="00630B5B">
        <w:t xml:space="preserve"> although they were not dedicated to MHR</w:t>
      </w:r>
      <w:r w:rsidR="006A7300">
        <w:t>.</w:t>
      </w:r>
    </w:p>
    <w:p w14:paraId="5101435A" w14:textId="650ECC16" w:rsidR="00983ED7" w:rsidRPr="00D10B6B" w:rsidRDefault="00983ED7" w:rsidP="00983ED7">
      <w:r>
        <w:t xml:space="preserve">---------------------------- </w:t>
      </w:r>
      <w:r w:rsidR="006C070C">
        <w:t>Figure</w:t>
      </w:r>
      <w:r>
        <w:t xml:space="preserve"> </w:t>
      </w:r>
      <w:r w:rsidR="00731638">
        <w:t>1</w:t>
      </w:r>
      <w:r>
        <w:t xml:space="preserve"> ABOUT HERE -------------------------------------</w:t>
      </w:r>
    </w:p>
    <w:p w14:paraId="25982703" w14:textId="03B84C07" w:rsidR="006C070C" w:rsidRDefault="006A7300" w:rsidP="006C070C">
      <w:pPr>
        <w:spacing w:before="240"/>
      </w:pPr>
      <w:r>
        <w:t xml:space="preserve">Figure </w:t>
      </w:r>
      <w:r w:rsidR="00731638">
        <w:t>1</w:t>
      </w:r>
      <w:r>
        <w:t xml:space="preserve"> </w:t>
      </w:r>
      <w:r w:rsidR="005052A5">
        <w:t xml:space="preserve">provides the distribution of </w:t>
      </w:r>
      <w:r w:rsidR="003B201D" w:rsidRPr="00630B5B">
        <w:t xml:space="preserve">the 250 RI </w:t>
      </w:r>
      <w:r w:rsidR="006A3C49">
        <w:t xml:space="preserve">dedicated </w:t>
      </w:r>
      <w:r w:rsidR="005052A5">
        <w:t xml:space="preserve">or potentially useful to MHR by group of activities. </w:t>
      </w:r>
      <w:r w:rsidR="006C070C">
        <w:t>Of</w:t>
      </w:r>
      <w:r w:rsidR="006C070C" w:rsidRPr="00630B5B">
        <w:t xml:space="preserve"> the 250 RI useful or potentially useful to MHR, 47% were biological RI</w:t>
      </w:r>
      <w:r w:rsidR="006C070C">
        <w:t xml:space="preserve"> (118)</w:t>
      </w:r>
      <w:r w:rsidR="006C070C" w:rsidRPr="00630B5B">
        <w:t xml:space="preserve"> providing support and services in genetic</w:t>
      </w:r>
      <w:r w:rsidR="006C070C">
        <w:t>s</w:t>
      </w:r>
      <w:r w:rsidR="006C070C" w:rsidRPr="00630B5B">
        <w:t xml:space="preserve"> (35), analytical facilities (24), biobanks (20), animal models (7) and nanotech (5). 20% were either bibliographic tools (2) or data archives (48)</w:t>
      </w:r>
      <w:r w:rsidR="006C070C">
        <w:t>; 14% were dedicated to imagery services</w:t>
      </w:r>
      <w:r w:rsidR="006378DF">
        <w:t xml:space="preserve"> (36)</w:t>
      </w:r>
      <w:r w:rsidR="006C070C" w:rsidRPr="00630B5B">
        <w:t>;</w:t>
      </w:r>
      <w:r w:rsidR="006378DF">
        <w:t xml:space="preserve"> 10%</w:t>
      </w:r>
      <w:r w:rsidR="006378DF" w:rsidRPr="00630B5B">
        <w:t xml:space="preserve"> were dedicated to data computing</w:t>
      </w:r>
      <w:r w:rsidR="006378DF">
        <w:t xml:space="preserve"> (24) and</w:t>
      </w:r>
      <w:r w:rsidR="006C070C" w:rsidRPr="00630B5B">
        <w:t xml:space="preserve"> </w:t>
      </w:r>
      <w:r w:rsidR="006378DF">
        <w:t>6</w:t>
      </w:r>
      <w:r w:rsidR="006C070C">
        <w:t>% were cohorts (14)</w:t>
      </w:r>
      <w:r w:rsidR="006378DF">
        <w:t xml:space="preserve">. The remaining services provided (networks and clinical trials services) accounted for 1 to 2% of the RI inventoried in </w:t>
      </w:r>
      <w:r w:rsidR="006378DF" w:rsidRPr="00630B5B">
        <w:t>Meril</w:t>
      </w:r>
      <w:r w:rsidR="006378DF" w:rsidRPr="00630B5B">
        <w:rPr>
          <w:vertAlign w:val="superscript"/>
        </w:rPr>
        <w:t>®</w:t>
      </w:r>
      <w:r w:rsidR="006378DF" w:rsidRPr="006378DF">
        <w:t>.</w:t>
      </w:r>
    </w:p>
    <w:p w14:paraId="62838B96" w14:textId="7DACC8EB" w:rsidR="00361A56" w:rsidRPr="00630B5B" w:rsidRDefault="00361A56" w:rsidP="00361A56">
      <w:pPr>
        <w:spacing w:before="240"/>
      </w:pPr>
      <w:r>
        <w:t>The Cordis</w:t>
      </w:r>
      <w:r w:rsidRPr="00D10B6B">
        <w:rPr>
          <w:vertAlign w:val="superscript"/>
        </w:rPr>
        <w:t>®</w:t>
      </w:r>
      <w:r>
        <w:rPr>
          <w:vertAlign w:val="superscript"/>
        </w:rPr>
        <w:t xml:space="preserve"> </w:t>
      </w:r>
      <w:r>
        <w:t>database search and results has been described in detail in a dedicated paper that describes the amount of research funding from European Commission between 2007 and 2013 (7</w:t>
      </w:r>
      <w:r w:rsidRPr="00884C2B">
        <w:rPr>
          <w:vertAlign w:val="superscript"/>
        </w:rPr>
        <w:t>th</w:t>
      </w:r>
      <w:r>
        <w:t xml:space="preserve"> Framework Program) dedicated to MHR and by beneficiaries’ country </w:t>
      </w:r>
      <w:r w:rsidR="001F3897">
        <w:fldChar w:fldCharType="begin">
          <w:fldData xml:space="preserve">PEVuZE5vdGU+PENpdGU+PEF1dGhvcj5IYXpvPC9BdXRob3I+PFllYXI+MjAxNjwvWWVhcj48UmVj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</w:fldData>
        </w:fldChar>
      </w:r>
      <w:r w:rsidR="009745D2">
        <w:instrText xml:space="preserve"> ADDIN EN.CITE </w:instrText>
      </w:r>
      <w:r w:rsidR="009745D2">
        <w:fldChar w:fldCharType="begin">
          <w:fldData xml:space="preserve">PEVuZE5vdGU+PENpdGU+PEF1dGhvcj5IYXpvPC9BdXRob3I+PFllYXI+MjAxNjwvWWVhcj48UmVj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</w:fldData>
        </w:fldChar>
      </w:r>
      <w:r w:rsidR="009745D2">
        <w:instrText xml:space="preserve"> ADDIN EN.CITE.DATA </w:instrText>
      </w:r>
      <w:r w:rsidR="009745D2">
        <w:fldChar w:fldCharType="end"/>
      </w:r>
      <w:r w:rsidR="001F3897">
        <w:fldChar w:fldCharType="separate"/>
      </w:r>
      <w:r w:rsidR="008232D4">
        <w:rPr>
          <w:noProof/>
        </w:rPr>
        <w:t>(</w:t>
      </w:r>
      <w:hyperlink w:anchor="_ENREF_70" w:tooltip="Hazo, 2016 #842" w:history="1">
        <w:r w:rsidR="009B2C17">
          <w:rPr>
            <w:noProof/>
          </w:rPr>
          <w:t>Hazo et al., 2016</w:t>
        </w:r>
      </w:hyperlink>
      <w:r w:rsidR="008232D4">
        <w:rPr>
          <w:noProof/>
        </w:rPr>
        <w:t>)</w:t>
      </w:r>
      <w:r w:rsidR="001F3897">
        <w:fldChar w:fldCharType="end"/>
      </w:r>
      <w:r>
        <w:t>. The main results of the study were that among the 25 783 research projects funded during the period, 215 (0.8%) were specifically dedicated to mental health and 170 (0.7%) were partially related to mental health. They received €607.1 million representing 1.4% of FP7 total funding. Within the subprogram dedicated to health research (</w:t>
      </w:r>
      <w:r w:rsidRPr="00361A56">
        <w:t>Cooperation-Health</w:t>
      </w:r>
      <w:r>
        <w:t xml:space="preserve">), all the mental health related projects represented 5.2% of funding. Results also showed that EU research funding </w:t>
      </w:r>
      <w:r w:rsidR="003B3B62">
        <w:t xml:space="preserve">in 2010 </w:t>
      </w:r>
      <w:r>
        <w:t>dedicated twice as much funding in neurological and neurodegenerative research than in mental health while DALYs of mental disorders accounted for twice as much as the ones of neurological and neurodegenerative disorders.</w:t>
      </w:r>
    </w:p>
    <w:p w14:paraId="6B8EDEA5" w14:textId="77777777" w:rsidR="005B2E0B" w:rsidRDefault="003B201D">
      <w:pPr>
        <w:pStyle w:val="Heading2"/>
      </w:pPr>
      <w:r w:rsidRPr="003B0925">
        <w:t>Final recommendations</w:t>
      </w:r>
    </w:p>
    <w:p w14:paraId="63004205" w14:textId="50494876" w:rsidR="003B201D" w:rsidRPr="00630B5B" w:rsidRDefault="003B201D" w:rsidP="00485862">
      <w:r w:rsidRPr="00630B5B">
        <w:t xml:space="preserve">During the two steps process of the workshops, </w:t>
      </w:r>
      <w:r w:rsidR="009D4F87" w:rsidRPr="00630B5B">
        <w:t>experts agreed on</w:t>
      </w:r>
      <w:r w:rsidR="003D07BA" w:rsidRPr="00630B5B">
        <w:t xml:space="preserve"> the main gaps</w:t>
      </w:r>
      <w:r w:rsidR="009D4F87" w:rsidRPr="00630B5B">
        <w:t>,</w:t>
      </w:r>
      <w:r w:rsidRPr="00630B5B">
        <w:t xml:space="preserve"> identified </w:t>
      </w:r>
      <w:r w:rsidR="009D4F87" w:rsidRPr="00630B5B">
        <w:t>eight overarching goals to close the</w:t>
      </w:r>
      <w:r w:rsidR="003B3B62">
        <w:t xml:space="preserve"> gaps</w:t>
      </w:r>
      <w:r w:rsidR="009D4F87" w:rsidRPr="00630B5B">
        <w:t xml:space="preserve"> linked to a list of 17 practical recommendations</w:t>
      </w:r>
      <w:r w:rsidRPr="00630B5B">
        <w:t>. An overview of these recommendations</w:t>
      </w:r>
      <w:r w:rsidR="009D4F87" w:rsidRPr="00630B5B">
        <w:t xml:space="preserve"> and goals</w:t>
      </w:r>
      <w:r w:rsidR="00DD04C6">
        <w:t xml:space="preserve"> </w:t>
      </w:r>
      <w:r w:rsidR="009D4F87" w:rsidRPr="00630B5B">
        <w:t>is provided</w:t>
      </w:r>
      <w:r w:rsidRPr="00630B5B">
        <w:t xml:space="preserve"> in</w:t>
      </w:r>
      <w:r w:rsidR="004D1DBB">
        <w:t xml:space="preserve"> </w:t>
      </w:r>
      <w:r w:rsidR="008232D4">
        <w:t>Table 2</w:t>
      </w:r>
      <w:r w:rsidR="00AA5B5E">
        <w:t xml:space="preserve"> and they are summarized in Figure 2</w:t>
      </w:r>
      <w:r w:rsidRPr="00630B5B">
        <w:t xml:space="preserve">. </w:t>
      </w:r>
      <w:r w:rsidR="00F103FC">
        <w:t>Here we also document</w:t>
      </w:r>
      <w:r w:rsidRPr="00630B5B">
        <w:t xml:space="preserve"> each recommendation </w:t>
      </w:r>
      <w:r w:rsidR="00F103FC">
        <w:t>in</w:t>
      </w:r>
      <w:r w:rsidRPr="00630B5B">
        <w:t xml:space="preserve"> the European context i.e. gaps and needs, effectiveness, deliverability, feasibility and research strengths.</w:t>
      </w:r>
    </w:p>
    <w:p w14:paraId="17334D3D" w14:textId="341BEC46" w:rsidR="00731638" w:rsidRDefault="00731638" w:rsidP="00731638">
      <w:bookmarkStart w:id="1" w:name="_Toc357415751"/>
      <w:r>
        <w:t>---------------------------- Figure 2 ABOUT HERE -------------------------------------</w:t>
      </w:r>
    </w:p>
    <w:p w14:paraId="1BF1B12E" w14:textId="77777777" w:rsidR="005B2E0B" w:rsidRDefault="003B201D" w:rsidP="003C5729">
      <w:pPr>
        <w:pStyle w:val="Heading3"/>
        <w:ind w:left="0"/>
      </w:pPr>
      <w:r w:rsidRPr="003B0925">
        <w:lastRenderedPageBreak/>
        <w:t>Resources and infrastructures</w:t>
      </w:r>
      <w:bookmarkEnd w:id="1"/>
    </w:p>
    <w:p w14:paraId="2226F2C0" w14:textId="77777777" w:rsidR="003B201D" w:rsidRPr="009660A8" w:rsidRDefault="007B34E3" w:rsidP="00485862">
      <w:pPr>
        <w:rPr>
          <w:b/>
        </w:rPr>
      </w:pPr>
      <w:r w:rsidRPr="009660A8">
        <w:rPr>
          <w:b/>
        </w:rPr>
        <w:t>Goal 1: Optimise European research strengths</w:t>
      </w:r>
    </w:p>
    <w:p w14:paraId="4B3B7CB3" w14:textId="77777777" w:rsidR="00FE0C41" w:rsidRPr="00630B5B" w:rsidRDefault="003B201D" w:rsidP="00485862">
      <w:r w:rsidRPr="00630B5B">
        <w:t xml:space="preserve">Available </w:t>
      </w:r>
      <w:r w:rsidR="003C5729" w:rsidRPr="00630B5B">
        <w:t>European research infrastructures (RI)</w:t>
      </w:r>
      <w:r w:rsidR="003C5729">
        <w:t xml:space="preserve">, and among them </w:t>
      </w:r>
      <w:r w:rsidRPr="00630B5B">
        <w:t>E</w:t>
      </w:r>
      <w:r w:rsidR="003C5729">
        <w:t>uropean research databases,</w:t>
      </w:r>
      <w:r w:rsidRPr="00630B5B">
        <w:t xml:space="preserve"> </w:t>
      </w:r>
      <w:r w:rsidR="003C5729">
        <w:t>seem to be</w:t>
      </w:r>
      <w:r w:rsidRPr="00630B5B">
        <w:t xml:space="preserve"> neither sufficiently known nor used by researchers. This leads to </w:t>
      </w:r>
      <w:r w:rsidR="00896C39">
        <w:t xml:space="preserve">a </w:t>
      </w:r>
      <w:r w:rsidRPr="00630B5B">
        <w:t xml:space="preserve">waste of resources and loss of research opportunities. Due to differences </w:t>
      </w:r>
      <w:r w:rsidR="00896C39">
        <w:t>in the</w:t>
      </w:r>
      <w:r w:rsidRPr="00630B5B">
        <w:t xml:space="preserve"> collection, reporting, classification and </w:t>
      </w:r>
      <w:r w:rsidR="00293C98" w:rsidRPr="00630B5B">
        <w:t>languages</w:t>
      </w:r>
      <w:r w:rsidRPr="00630B5B">
        <w:t xml:space="preserve">, databases can be difficult to understand, use and compare across Europe. To improve the accessibility and the (e-)sharing of European clinical and research data, it is suggested to create an infrastructure which maps the available databases of population, clinical and research data in mental health (recommendation #1), and which </w:t>
      </w:r>
      <w:bookmarkStart w:id="2" w:name="_Toc357415753"/>
      <w:r w:rsidRPr="00630B5B">
        <w:t>promotes mental health disorders registries, mental health status surveys and the use of common indicators across countries</w:t>
      </w:r>
      <w:bookmarkEnd w:id="2"/>
      <w:r w:rsidRPr="00630B5B">
        <w:t xml:space="preserve"> (recommendation #2). Providing harmonised information about these databases (including owner, objectives, variables, method and language) would facilitate their dissemination and usage in a way that matches their potential. This common tool would facilitate collaboration</w:t>
      </w:r>
      <w:r w:rsidR="00FE0C41" w:rsidRPr="00630B5B">
        <w:t>,</w:t>
      </w:r>
      <w:r w:rsidR="00DD04C6">
        <w:t xml:space="preserve"> </w:t>
      </w:r>
      <w:r w:rsidRPr="00630B5B">
        <w:t>single- and multi-national projects</w:t>
      </w:r>
      <w:r w:rsidR="00FE0C41" w:rsidRPr="00630B5B">
        <w:t>, and</w:t>
      </w:r>
      <w:r w:rsidRPr="00630B5B">
        <w:t xml:space="preserve"> would attract young researchers into the field. The European network of </w:t>
      </w:r>
      <w:r w:rsidR="002F110B">
        <w:t>RI</w:t>
      </w:r>
      <w:r w:rsidRPr="00630B5B">
        <w:t xml:space="preserve"> is sufficiently developed so that an online database of health databases with free access for the research community could be established. Specific funding should be dedicated to the creation, maintenance and translations related to this database of mental health databases.</w:t>
      </w:r>
    </w:p>
    <w:p w14:paraId="442BCDC5" w14:textId="22FC4274" w:rsidR="003B201D" w:rsidRPr="00DA76C8" w:rsidRDefault="007A0ED6" w:rsidP="00485862">
      <w:r w:rsidRPr="00630B5B">
        <w:t>The m</w:t>
      </w:r>
      <w:r w:rsidR="003B201D" w:rsidRPr="00630B5B">
        <w:t>ost important prerequisite of such infrastructure is to implement open-access for publicly-funded MHR data (recommendation #4). Indeed, another identified gap is the waste of resources resulting from lack of access to data from publicly-funded research projects. The open data philosophy is making inroads in the scientific community, and it would be possible to condition public funding on open access to data (e.g. clinical trial or cohort data) unless these data are particularly sensi</w:t>
      </w:r>
      <w:r w:rsidR="00896C39">
        <w:t>tive</w:t>
      </w:r>
      <w:r w:rsidR="003B201D" w:rsidRPr="00630B5B">
        <w:t xml:space="preserve"> or not anonymised. The open-access policy in H2020 program conditions funding to open access to publicly-funded MHR publications (recommendation #3</w:t>
      </w:r>
      <w:r w:rsidR="00C630C5">
        <w:t>); s</w:t>
      </w:r>
      <w:r w:rsidR="003B201D" w:rsidRPr="00630B5B">
        <w:t xml:space="preserve">ince the 1st January 2017 EU funded projects are by default part of the Open Data Pilot, i.e. should share their research data through a dedicated data repository </w:t>
      </w:r>
      <w:r w:rsidR="001F3897" w:rsidRPr="00DA76C8">
        <w:fldChar w:fldCharType="begin"/>
      </w:r>
      <w:r w:rsidR="009745D2">
        <w:instrText xml:space="preserve"> ADDIN EN.CITE &lt;EndNote&gt;&lt;Cite&gt;&lt;Author&gt;Guedj&lt;/Author&gt;&lt;Year&gt;2015&lt;/Year&gt;&lt;RecNum&gt;782&lt;/RecNum&gt;&lt;DisplayText&gt;(Guedj and Ramjoué, 2015, OpenAIRE Consortium, 2017)&lt;/DisplayText&gt;&lt;record&gt;&lt;rec-number&gt;782&lt;/rec-number&gt;&lt;foreign-keys&gt;&lt;key app="EN" db-id="a2t02ad9ssvew8esdstvee0mpswss20t2tzf"&gt;782&lt;/key&gt;&lt;/foreign-keys&gt;&lt;ref-type name="Journal Article"&gt;17&lt;/ref-type&gt;&lt;contributors&gt;&lt;authors&gt;&lt;author&gt;Guedj, David&lt;/author&gt;&lt;author&gt;Ramjoué, Celina&lt;/author&gt;&lt;/authors&gt;&lt;/contributors&gt;&lt;titles&gt;&lt;title&gt;European Commission Policy on Open-Access to Scientific Publications and Research Data in Horizon 2020&lt;/title&gt;&lt;secondary-title&gt;Biomed Data J&lt;/secondary-title&gt;&lt;/titles&gt;&lt;periodical&gt;&lt;full-title&gt;Biomed Data J&lt;/full-title&gt;&lt;/periodical&gt;&lt;volume&gt;1&lt;/volume&gt;&lt;number&gt;1&lt;/number&gt;&lt;dates&gt;&lt;year&gt;2015&lt;/year&gt;&lt;/dates&gt;&lt;urls&gt;&lt;/urls&gt;&lt;/record&gt;&lt;/Cite&gt;&lt;Cite&gt;&lt;Author&gt;OpenAIRE&lt;/Author&gt;&lt;RecNum&gt;783&lt;/RecNum&gt;&lt;record&gt;&lt;rec-number&gt;783&lt;/rec-number&gt;&lt;foreign-keys&gt;&lt;key app="EN" db-id="a2t02ad9ssvew8esdstvee0mpswss20t2tzf"&gt;783&lt;/key&gt;&lt;/foreign-keys&gt;&lt;ref-type name="Web Page"&gt;12&lt;/ref-type&gt;&lt;contributors&gt;&lt;authors&gt;&lt;author&gt;OpenAIRE Consortium,&lt;/author&gt;&lt;/authors&gt;&lt;/contributors&gt;&lt;titles&gt;&lt;title&gt;Open access to research data: the Open Research Data Pilot&lt;/title&gt;&lt;/titles&gt;&lt;number&gt;12/10/2017&lt;/number&gt;&lt;dates&gt;&lt;year&gt;2017&lt;/year&gt;&lt;/dates&gt;&lt;urls&gt;&lt;related-urls&gt;&lt;url&gt;https://www.openaire.eu/open-access-to-research-data-the-open-research-data-pilot-2&lt;/url&gt;&lt;/related-urls&gt;&lt;/urls&gt;&lt;/record&gt;&lt;/Cite&gt;&lt;/EndNote&gt;</w:instrText>
      </w:r>
      <w:r w:rsidR="001F3897" w:rsidRPr="00DA76C8">
        <w:fldChar w:fldCharType="separate"/>
      </w:r>
      <w:r w:rsidR="009745D2">
        <w:rPr>
          <w:noProof/>
        </w:rPr>
        <w:t>(</w:t>
      </w:r>
      <w:hyperlink w:anchor="_ENREF_65" w:tooltip="Guedj, 2015 #782" w:history="1">
        <w:r w:rsidR="009B2C17">
          <w:rPr>
            <w:noProof/>
          </w:rPr>
          <w:t>Guedj and Ramjoué, 2015</w:t>
        </w:r>
      </w:hyperlink>
      <w:r w:rsidR="009745D2">
        <w:rPr>
          <w:noProof/>
        </w:rPr>
        <w:t xml:space="preserve">, </w:t>
      </w:r>
      <w:hyperlink w:anchor="_ENREF_104" w:tooltip="OpenAIRE Consortium, 2017 #783" w:history="1">
        <w:r w:rsidR="009B2C17">
          <w:rPr>
            <w:noProof/>
          </w:rPr>
          <w:t>OpenAIRE Consortium, 2017</w:t>
        </w:r>
      </w:hyperlink>
      <w:r w:rsidR="009745D2">
        <w:rPr>
          <w:noProof/>
        </w:rPr>
        <w:t>)</w:t>
      </w:r>
      <w:r w:rsidR="001F3897" w:rsidRPr="00DA76C8">
        <w:fldChar w:fldCharType="end"/>
      </w:r>
      <w:r w:rsidR="003B201D" w:rsidRPr="00DA76C8">
        <w:t>, hopefully most national funders will follow this lead.</w:t>
      </w:r>
    </w:p>
    <w:p w14:paraId="5F81EA3D" w14:textId="77777777" w:rsidR="003B201D" w:rsidRPr="00630B5B" w:rsidRDefault="00E8199A" w:rsidP="00485862">
      <w:bookmarkStart w:id="3" w:name="_Toc357415756"/>
      <w:r>
        <w:t>Even</w:t>
      </w:r>
      <w:r w:rsidR="003B201D" w:rsidRPr="00D10B6B">
        <w:t xml:space="preserve"> when they are known, rules of accessibility </w:t>
      </w:r>
      <w:r w:rsidR="00244073">
        <w:t xml:space="preserve">of RI, such as databases, </w:t>
      </w:r>
      <w:r w:rsidR="003B201D" w:rsidRPr="00D10B6B">
        <w:t xml:space="preserve">are not homogeneous and sometimes not clearly communicated. Even though Europe has an increasing network of RI, there is still a need to better communicate </w:t>
      </w:r>
      <w:r w:rsidR="00F52D04">
        <w:t>in order</w:t>
      </w:r>
      <w:r w:rsidR="003B201D" w:rsidRPr="00D10B6B">
        <w:t xml:space="preserve"> to facilitate access by a maximum of users. Financial and lega</w:t>
      </w:r>
      <w:r w:rsidR="003B201D" w:rsidRPr="00630B5B">
        <w:t>l means should also be provided to the RI to allow them increasing their accessibility. Numerous and important generic RI currently exist in Europe and are mapped by the MERIL project. It is likely that complete information on infrastructures, their types and their accessibility rules will soon be available to the MHR community, which goes toward an increase of their visibility, access to and use</w:t>
      </w:r>
      <w:bookmarkEnd w:id="3"/>
      <w:r w:rsidR="003B201D" w:rsidRPr="00630B5B">
        <w:t xml:space="preserve"> (recommendation #5).</w:t>
      </w:r>
    </w:p>
    <w:p w14:paraId="160400AD" w14:textId="77777777" w:rsidR="003B201D" w:rsidRPr="009660A8" w:rsidRDefault="007B34E3" w:rsidP="00485862">
      <w:pPr>
        <w:rPr>
          <w:b/>
        </w:rPr>
      </w:pPr>
      <w:r w:rsidRPr="009660A8">
        <w:rPr>
          <w:b/>
        </w:rPr>
        <w:t xml:space="preserve">Goal 2: Encourage collaborative and multidisciplinary projects to create </w:t>
      </w:r>
      <w:r w:rsidRPr="007B34E3">
        <w:rPr>
          <w:b/>
        </w:rPr>
        <w:t xml:space="preserve">the </w:t>
      </w:r>
      <w:r w:rsidRPr="009660A8">
        <w:rPr>
          <w:b/>
        </w:rPr>
        <w:t xml:space="preserve">“critical mass” </w:t>
      </w:r>
      <w:r w:rsidRPr="007B34E3">
        <w:rPr>
          <w:b/>
        </w:rPr>
        <w:t>necessary</w:t>
      </w:r>
    </w:p>
    <w:p w14:paraId="329AB082" w14:textId="340342D5" w:rsidR="003B201D" w:rsidRPr="00630B5B" w:rsidRDefault="003B201D" w:rsidP="00485862">
      <w:bookmarkStart w:id="4" w:name="_Toc357415757"/>
      <w:r w:rsidRPr="00630B5B">
        <w:t>MHR is particularly interdisciplinary which leads to a</w:t>
      </w:r>
      <w:r w:rsidR="002F110B">
        <w:t xml:space="preserve"> need </w:t>
      </w:r>
      <w:r w:rsidR="00AB5DD2">
        <w:t xml:space="preserve">for </w:t>
      </w:r>
      <w:r w:rsidRPr="00630B5B">
        <w:t xml:space="preserve">more </w:t>
      </w:r>
      <w:r w:rsidR="00AB5DD2" w:rsidRPr="00630B5B">
        <w:t>collaboration</w:t>
      </w:r>
      <w:r w:rsidRPr="00630B5B">
        <w:t xml:space="preserve"> in research work in Europe, instead of competition. This</w:t>
      </w:r>
      <w:r w:rsidR="002F110B">
        <w:t xml:space="preserve"> is </w:t>
      </w:r>
      <w:r w:rsidRPr="00630B5B">
        <w:t xml:space="preserve">further necessary to tackle regional disparities in terms of resources, access to data and funding. Although existing networks have been described as creating an administrative burden, European </w:t>
      </w:r>
      <w:r w:rsidRPr="00630B5B">
        <w:rPr>
          <w:i/>
        </w:rPr>
        <w:t>e</w:t>
      </w:r>
      <w:r w:rsidRPr="00630B5B">
        <w:t xml:space="preserve">-networks as well as investigative and scientific networks have been identified as key infrastructures to develop interdisciplinary and international </w:t>
      </w:r>
      <w:r w:rsidRPr="00630B5B">
        <w:lastRenderedPageBreak/>
        <w:t xml:space="preserve">research and powerful tools for the mutualisation of research means. That is why the focus groups agreed on the increase of the number, quality and efficiency of international and interdisciplinary networks (recommendation #6) as well as </w:t>
      </w:r>
      <w:r w:rsidR="007F0FC0">
        <w:t xml:space="preserve">to </w:t>
      </w:r>
      <w:r w:rsidRPr="00630B5B">
        <w:t xml:space="preserve">develop systematic knowledge exchange activities for MHR in Europe (recommendation #7). The networks </w:t>
      </w:r>
      <w:r w:rsidR="005052A5">
        <w:t>could</w:t>
      </w:r>
      <w:r w:rsidRPr="00630B5B">
        <w:t xml:space="preserve"> ensure the storage, sustainability and protection of open-access databases, develop the use of common research languages, procedures and standards throughout Europe, limiting biases and increasing the reproducibility of studies. Such networks </w:t>
      </w:r>
      <w:r w:rsidR="005052A5">
        <w:t>could</w:t>
      </w:r>
      <w:r w:rsidRPr="00630B5B">
        <w:t xml:space="preserve"> be formal or informal but require a minimum level of funding which could be included in any funding proposal as ‘networking activities’. To be competitive with the rest of the world, the critical mass </w:t>
      </w:r>
      <w:r w:rsidR="005052A5">
        <w:t>could</w:t>
      </w:r>
      <w:r w:rsidRPr="00630B5B">
        <w:t xml:space="preserve"> easily </w:t>
      </w:r>
      <w:r w:rsidR="002F110B">
        <w:t>be</w:t>
      </w:r>
      <w:r w:rsidRPr="00630B5B">
        <w:t xml:space="preserve"> reached at the European level through “scientific networks” especially when researchers-led. They would also foster informal meetings and knowledge exchange activities. Such small events where researchers </w:t>
      </w:r>
      <w:r w:rsidR="005052A5">
        <w:t>could</w:t>
      </w:r>
      <w:r w:rsidRPr="00630B5B">
        <w:t xml:space="preserve"> meet and develop ideas together could be initiated by public authorities, but they likely would be more efficient if they were initiated by the researchers themselves, therefore, a specific budget</w:t>
      </w:r>
      <w:r w:rsidR="00C630C5">
        <w:t>/cost</w:t>
      </w:r>
      <w:r w:rsidRPr="00630B5B">
        <w:t xml:space="preserve"> for “knowledge exchange activities” could be included in all funding, as a routine part of researchers’ activities.</w:t>
      </w:r>
    </w:p>
    <w:p w14:paraId="737245E3" w14:textId="56CF330B" w:rsidR="003B201D" w:rsidRPr="00D10B6B" w:rsidRDefault="003B201D" w:rsidP="00485862">
      <w:r w:rsidRPr="00630B5B">
        <w:t xml:space="preserve">On the other hand, so-called “investigative networks” </w:t>
      </w:r>
      <w:r w:rsidR="005052A5">
        <w:t>could</w:t>
      </w:r>
      <w:r w:rsidRPr="00630B5B">
        <w:t xml:space="preserve"> be initiated by public bodies to provide services to national and European research units. These networks are RI as defined in the European Strategy Forum on Research Infrastructures </w:t>
      </w:r>
      <w:r w:rsidR="001F3897" w:rsidRPr="00DA76C8">
        <w:fldChar w:fldCharType="begin"/>
      </w:r>
      <w:r w:rsidR="00F07B9E">
        <w:instrText xml:space="preserve"> ADDIN EN.CITE &lt;EndNote&gt;&lt;Cite&gt;&lt;Author&gt;European Commission&lt;/Author&gt;&lt;Year&gt;2018&lt;/Year&gt;&lt;RecNum&gt;784&lt;/RecNum&gt;&lt;DisplayText&gt;(European Commission, 2018)&lt;/DisplayText&gt;&lt;record&gt;&lt;rec-number&gt;784&lt;/rec-number&gt;&lt;foreign-keys&gt;&lt;key app="EN" db-id="a2t02ad9ssvew8esdstvee0mpswss20t2tzf"&gt;784&lt;/key&gt;&lt;/foreign-keys&gt;&lt;ref-type name="Web Page"&gt;12&lt;/ref-type&gt;&lt;contributors&gt;&lt;authors&gt;&lt;author&gt;European Commission,&lt;/author&gt;&lt;/authors&gt;&lt;/contributors&gt;&lt;titles&gt;&lt;title&gt;About Research Infrastructures&lt;/title&gt;&lt;/titles&gt;&lt;number&gt;12/10/2017&lt;/number&gt;&lt;dates&gt;&lt;year&gt;2018&lt;/year&gt;&lt;/dates&gt;&lt;urls&gt;&lt;related-urls&gt;&lt;url&gt;http://ec.europa.eu/research/infrastructures/index.cfm?pg=about&lt;/url&gt;&lt;/related-urls&gt;&lt;/urls&gt;&lt;/record&gt;&lt;/Cite&gt;&lt;/EndNote&gt;</w:instrText>
      </w:r>
      <w:r w:rsidR="001F3897" w:rsidRPr="00DA76C8">
        <w:fldChar w:fldCharType="separate"/>
      </w:r>
      <w:r w:rsidR="009745D2">
        <w:rPr>
          <w:noProof/>
        </w:rPr>
        <w:t>(</w:t>
      </w:r>
      <w:hyperlink w:anchor="_ENREF_50" w:tooltip="European Commission, 2018 #784" w:history="1">
        <w:r w:rsidR="009B2C17">
          <w:rPr>
            <w:noProof/>
          </w:rPr>
          <w:t>European Commission, 2018</w:t>
        </w:r>
      </w:hyperlink>
      <w:r w:rsidR="009745D2">
        <w:rPr>
          <w:noProof/>
        </w:rPr>
        <w:t>)</w:t>
      </w:r>
      <w:r w:rsidR="001F3897" w:rsidRPr="00DA76C8">
        <w:fldChar w:fldCharType="end"/>
      </w:r>
      <w:r w:rsidRPr="00DA76C8">
        <w:t xml:space="preserve"> and may be linked to it. Attention should be given to not overburdening the management of networ</w:t>
      </w:r>
      <w:r w:rsidRPr="00D10B6B">
        <w:t>ks and their accessibility with heavy administrative load</w:t>
      </w:r>
      <w:r w:rsidR="001C264F">
        <w:t>s</w:t>
      </w:r>
      <w:r w:rsidRPr="00D10B6B">
        <w:t>. Furthermore, incentives and support could be given to develop the use of Information Technologies in the networking activities.</w:t>
      </w:r>
    </w:p>
    <w:p w14:paraId="01F00D6E" w14:textId="77777777" w:rsidR="005B2E0B" w:rsidRDefault="003B201D">
      <w:pPr>
        <w:pStyle w:val="Heading3"/>
      </w:pPr>
      <w:bookmarkStart w:id="5" w:name="_Toc357415759"/>
      <w:bookmarkEnd w:id="4"/>
      <w:r w:rsidRPr="00D10B6B">
        <w:t>Training, capacity-building and career pathways</w:t>
      </w:r>
      <w:bookmarkEnd w:id="5"/>
    </w:p>
    <w:p w14:paraId="713FE117" w14:textId="77777777" w:rsidR="003B201D" w:rsidRPr="009660A8" w:rsidRDefault="007B34E3" w:rsidP="00485862">
      <w:pPr>
        <w:rPr>
          <w:b/>
        </w:rPr>
      </w:pPr>
      <w:r w:rsidRPr="009660A8">
        <w:rPr>
          <w:b/>
        </w:rPr>
        <w:t>Goal 3: Develop access to MHR training</w:t>
      </w:r>
    </w:p>
    <w:p w14:paraId="3AAB2F09" w14:textId="77777777" w:rsidR="003B201D" w:rsidRPr="00630B5B" w:rsidRDefault="003B201D" w:rsidP="00485862">
      <w:r w:rsidRPr="00630B5B">
        <w:t>Heterogeneity in research training in Europe may be perceived as a limit to MHR collaboration. Furthermore, for countries that do not have the critical size to support a specific training program for MHR, programs with a European perspective are required. However, there are currently no European curricula for MHR training. Comparable research training among European researchers would facilitate exchanges and would likely improve overall research quality. To this end, it has been recommended to encourage and support the creation of European MHR courses and share available training resources (recommendation #8), indeed specific MHR masters and PhDs</w:t>
      </w:r>
      <w:r w:rsidR="007A0ED6" w:rsidRPr="00630B5B">
        <w:t xml:space="preserve"> programs</w:t>
      </w:r>
      <w:r w:rsidRPr="00630B5B">
        <w:t xml:space="preserve"> could be created at the European level and organised by several universities as it is done in other disciplines. This could also address the specific training needs of clinicians by giving them the clinical and research skills necessary for the specificities of MHR. Increasing the sharing of available training resources in research and further encouraging students’ mobility would ensure access to research training in regions without their own capacities. This latter point is especially important co</w:t>
      </w:r>
      <w:r w:rsidR="0056468D" w:rsidRPr="00630B5B">
        <w:t>nsider</w:t>
      </w:r>
      <w:r w:rsidRPr="00630B5B">
        <w:t>ing the East-West gap in research training. Europe has extensive experience in the mobility of students with numerous European masters in a variety of domains. The EU and individual countries can provide incentives for the creation of European mental health masters, inter-university PhDs</w:t>
      </w:r>
      <w:r w:rsidR="007A0ED6" w:rsidRPr="00630B5B">
        <w:t xml:space="preserve"> pr</w:t>
      </w:r>
      <w:r w:rsidR="0074280B">
        <w:t>o</w:t>
      </w:r>
      <w:r w:rsidR="007A0ED6" w:rsidRPr="00DA76C8">
        <w:t>grams</w:t>
      </w:r>
      <w:r w:rsidRPr="00DA76C8">
        <w:t xml:space="preserve"> as well as short courses open to every professional, guidance</w:t>
      </w:r>
      <w:r w:rsidRPr="00D10B6B">
        <w:t xml:space="preserve"> for the harmonisation of research training of health professionals and additional support for student mobility. Efforts should be directed to increasing the possibility of </w:t>
      </w:r>
      <w:r w:rsidRPr="00630B5B">
        <w:rPr>
          <w:i/>
        </w:rPr>
        <w:t>e-</w:t>
      </w:r>
      <w:r w:rsidRPr="00630B5B">
        <w:t>learning and other distance training, based on existing pilots and experiences in other fields.</w:t>
      </w:r>
    </w:p>
    <w:p w14:paraId="54384A9A" w14:textId="77777777" w:rsidR="003B201D" w:rsidRPr="009660A8" w:rsidRDefault="007B34E3" w:rsidP="00485862">
      <w:pPr>
        <w:rPr>
          <w:b/>
        </w:rPr>
      </w:pPr>
      <w:r w:rsidRPr="009660A8">
        <w:rPr>
          <w:b/>
        </w:rPr>
        <w:t>Goal 4: Close the gap between clinical practice and research</w:t>
      </w:r>
    </w:p>
    <w:p w14:paraId="0E92EA16" w14:textId="77777777" w:rsidR="003B201D" w:rsidRPr="00630B5B" w:rsidRDefault="003B201D" w:rsidP="00485862">
      <w:r w:rsidRPr="00630B5B">
        <w:lastRenderedPageBreak/>
        <w:t>There is a lack of coordination between clinical practice and research in mental health. There is also a lack of transversality</w:t>
      </w:r>
      <w:r w:rsidR="0044332D" w:rsidRPr="00630B5B">
        <w:t xml:space="preserve"> </w:t>
      </w:r>
      <w:r w:rsidRPr="00630B5B">
        <w:t>in the training of psychiatrists and other mental health professionals, which is a handicap in such a multidisciplinary field. To bridge the gap between research and clinical practice in mental health, it would be of great interest to provide basic research training to every health professional (recommendation #9) so that they understand the use of evidence in medicine and are equipped to implement research</w:t>
      </w:r>
      <w:r w:rsidR="00120ED0">
        <w:t xml:space="preserve"> </w:t>
      </w:r>
      <w:r w:rsidRPr="00630B5B">
        <w:t>outcomes. On the other hand, researchers need to be informed by clinicians and patients about current interrogations and observations that could lead to research questions. This recommendation is</w:t>
      </w:r>
      <w:r w:rsidR="00120ED0">
        <w:t xml:space="preserve"> of </w:t>
      </w:r>
      <w:r w:rsidRPr="00630B5B">
        <w:t>concern</w:t>
      </w:r>
      <w:r w:rsidR="00120ED0">
        <w:t xml:space="preserve"> for</w:t>
      </w:r>
      <w:r w:rsidRPr="00630B5B">
        <w:t xml:space="preserve"> patients, professional associations and medical schools.</w:t>
      </w:r>
    </w:p>
    <w:p w14:paraId="352B164D" w14:textId="77777777" w:rsidR="003B201D" w:rsidRPr="00630B5B" w:rsidRDefault="003B201D" w:rsidP="00485862">
      <w:r w:rsidRPr="00630B5B">
        <w:t>In Europe, an individual’s research record, training and teaching experience are not always the key determinants for appointments to senior academic positions. Condition</w:t>
      </w:r>
      <w:r w:rsidR="00D60535">
        <w:t>ing</w:t>
      </w:r>
      <w:r w:rsidRPr="00630B5B">
        <w:t xml:space="preserve"> academic careers on the development of research skills (recommendation #10) might increase European research competiveness. For instance, incentives should be created to increase the number of merit-based appointments. These measures are also likely to increase the attractiveness for junior scientists of academic MHR. Moreover, better transparency regarding the criteria and processes of academic appointments would require little in terms of financial resources.</w:t>
      </w:r>
    </w:p>
    <w:p w14:paraId="51034650" w14:textId="334CEED3" w:rsidR="003B201D" w:rsidRPr="009660A8" w:rsidRDefault="007B34E3" w:rsidP="00485862">
      <w:pPr>
        <w:rPr>
          <w:b/>
        </w:rPr>
      </w:pPr>
      <w:r w:rsidRPr="009660A8">
        <w:rPr>
          <w:b/>
        </w:rPr>
        <w:t>Goal 5: Increase the attractiv</w:t>
      </w:r>
      <w:r w:rsidR="0084066A">
        <w:rPr>
          <w:b/>
        </w:rPr>
        <w:t>ity</w:t>
      </w:r>
      <w:r w:rsidRPr="009660A8">
        <w:rPr>
          <w:b/>
        </w:rPr>
        <w:t xml:space="preserve"> of mental health research</w:t>
      </w:r>
    </w:p>
    <w:p w14:paraId="05AD49B3" w14:textId="13B3F065" w:rsidR="003B201D" w:rsidRPr="00630B5B" w:rsidRDefault="003B201D" w:rsidP="00485862">
      <w:r w:rsidRPr="00630B5B">
        <w:t xml:space="preserve">Due to the absence of clear career paths and the prevalence of short-term employment contracts, young trainees (in medical school or research training) may be discouraged from entering an academic career in MHR. There is a gap between academic and industrial careers in some parts of Europe, compared to regions where researchers can easily pass from a private company to a public research unit easily. Therefore, it is needed to improve the “employability” of researchers and bridge the academic and industrial sectors to offer variety and opportunities for research-oriented careers (recommendation #11). The training of mental health researchers should include modules that foster their competencies not only in the public but also in the private sector. This would clearly improve the attractiveness of MHR. Moreover, the quality of research itself would be likely to be improved because of cross-fertilisation of private and public research ideas and concepts. </w:t>
      </w:r>
      <w:r w:rsidR="001C264F">
        <w:t xml:space="preserve">And </w:t>
      </w:r>
      <w:r w:rsidRPr="00630B5B">
        <w:t>several practical skills developed in the private sector could be useful in the public sector.</w:t>
      </w:r>
    </w:p>
    <w:p w14:paraId="63F11B50" w14:textId="4FAE764B" w:rsidR="003B201D" w:rsidRPr="00630B5B" w:rsidRDefault="003B201D" w:rsidP="00485862">
      <w:bookmarkStart w:id="6" w:name="_Toc357415764"/>
      <w:r w:rsidRPr="00630B5B">
        <w:t xml:space="preserve">Finally, it has been recommended to incorporate and/or promote MHR in related research training tracks </w:t>
      </w:r>
      <w:bookmarkEnd w:id="6"/>
      <w:r w:rsidRPr="00630B5B">
        <w:t>(recommendation #12), the main share of MHR training is currently taking place in courses related to psychiatry, psychology and neurosciences. However, given the burden of the mental diseases, MHR is concerned with and requires a much wider range of disciplines: public health, social sciences, epidemiology</w:t>
      </w:r>
      <w:r w:rsidR="001C264F">
        <w:t xml:space="preserve"> and</w:t>
      </w:r>
      <w:r w:rsidRPr="00630B5B">
        <w:t xml:space="preserve"> </w:t>
      </w:r>
      <w:r w:rsidR="001C264F">
        <w:t>biostatistics.</w:t>
      </w:r>
      <w:r w:rsidRPr="00630B5B">
        <w:t xml:space="preserve"> This recommendation is relevant both to institutions offering courses and to EU/national authorities. While the former may readily incorporate such a change in practice into their course designs, the latter may provide the appropriate guidance and harmonisation. </w:t>
      </w:r>
    </w:p>
    <w:p w14:paraId="33B1AA40" w14:textId="77777777" w:rsidR="005B2E0B" w:rsidRDefault="003B201D">
      <w:pPr>
        <w:pStyle w:val="Heading3"/>
      </w:pPr>
      <w:bookmarkStart w:id="7" w:name="_Toc357415765"/>
      <w:r w:rsidRPr="003B0925">
        <w:t>Funding strategies</w:t>
      </w:r>
      <w:bookmarkEnd w:id="7"/>
    </w:p>
    <w:p w14:paraId="41DD1917" w14:textId="77777777" w:rsidR="003B201D" w:rsidRPr="009660A8" w:rsidRDefault="007B34E3" w:rsidP="00485862">
      <w:pPr>
        <w:rPr>
          <w:b/>
        </w:rPr>
      </w:pPr>
      <w:r w:rsidRPr="009660A8">
        <w:rPr>
          <w:b/>
        </w:rPr>
        <w:t>Goal 6: Promote innovative, competitive and excellent research</w:t>
      </w:r>
    </w:p>
    <w:p w14:paraId="5A1857E7" w14:textId="4CB30005" w:rsidR="003B201D" w:rsidRPr="00630B5B" w:rsidRDefault="003B201D" w:rsidP="00485862">
      <w:r w:rsidRPr="00630B5B">
        <w:t>It appears that sometimes calls for proposals in MHR do not respond to research needs and that their phrasing is ambiguous. This may be due to the weak visibility</w:t>
      </w:r>
      <w:r w:rsidR="00120ED0">
        <w:t xml:space="preserve"> </w:t>
      </w:r>
      <w:r w:rsidRPr="00630B5B">
        <w:t>or absence of existing bottom-up and consultative mechanisms for the development of calls. Researchers and/or clinicians are the most informed of the state of the art in their own domains,</w:t>
      </w:r>
      <w:r w:rsidR="00C630C5">
        <w:t xml:space="preserve"> and the other hand, policymakers </w:t>
      </w:r>
      <w:r w:rsidR="00C630C5">
        <w:lastRenderedPageBreak/>
        <w:t>and patients’ organizations are more aware of the populations and policy needs. A stronger dialogue between</w:t>
      </w:r>
      <w:r w:rsidR="00A6171B">
        <w:t xml:space="preserve"> them</w:t>
      </w:r>
      <w:r w:rsidR="00C630C5">
        <w:t xml:space="preserve"> </w:t>
      </w:r>
      <w:r w:rsidRPr="00630B5B">
        <w:t xml:space="preserve">would orientate the calls for proposals </w:t>
      </w:r>
      <w:r w:rsidR="00EB6F46">
        <w:t>for</w:t>
      </w:r>
      <w:r w:rsidRPr="00630B5B">
        <w:t xml:space="preserve"> the most innovative</w:t>
      </w:r>
      <w:r w:rsidR="00C630C5">
        <w:t xml:space="preserve"> and useful</w:t>
      </w:r>
      <w:r w:rsidRPr="00630B5B">
        <w:t xml:space="preserve"> fields. In any case, transparency in the development of calls for proposals must be increased and more researchers involved in the setting of research priorities (recommendation #13). Clarifying the means and consultative processes that allow researchers</w:t>
      </w:r>
      <w:r w:rsidR="00C630C5">
        <w:t xml:space="preserve"> and patients</w:t>
      </w:r>
      <w:r w:rsidRPr="00630B5B">
        <w:t xml:space="preserve"> to voice their research priorities appears to be feasible at a limited cost if any. </w:t>
      </w:r>
    </w:p>
    <w:p w14:paraId="72F11CDF" w14:textId="538DFD54" w:rsidR="003B201D" w:rsidRPr="00630B5B" w:rsidRDefault="008D1336" w:rsidP="00485862">
      <w:r>
        <w:t xml:space="preserve">Due to </w:t>
      </w:r>
      <w:r w:rsidR="00EB6F46">
        <w:t xml:space="preserve">a high </w:t>
      </w:r>
      <w:r>
        <w:t>administrative burden, i</w:t>
      </w:r>
      <w:r w:rsidR="003B201D" w:rsidRPr="00630B5B">
        <w:t>t is difficult for mental health researchers to have access to rapid funding mechanisms. Moreover, with the grant application mechanism research units lose efficiency due to the time foregone for actual research. Some dynamic fields of MHR necessitate rapid investigation under specific circumstances; faster and more flexible funding mechanisms, especially in the short term should be created (recommendation #14) to facilitate competitive research on these topics. Initiatives from researchers are difficult to fund at the European level, and thus the calls system may be balanced with more investigator-driven projects.</w:t>
      </w:r>
      <w:bookmarkStart w:id="8" w:name="_Toc357415768"/>
    </w:p>
    <w:bookmarkEnd w:id="8"/>
    <w:p w14:paraId="26ED7CB1" w14:textId="77777777" w:rsidR="003B201D" w:rsidRPr="00630B5B" w:rsidRDefault="003B201D" w:rsidP="00485862">
      <w:r w:rsidRPr="00630B5B">
        <w:t xml:space="preserve">The relative lack of core funding of MHR creates instability of mental health researchers’ careers leading to a low attractiveness of the field. In addition (and paradoxically), a low level of core funding impedes research units from responding to calls due to the lack of human resources necessary for the application processes. Moreover, it is debatable whether having several research units compete for one project is efficient, given that eventually only one unit will obtain the grant while other competitors will have worked on the same subject for few if any outcomes. Due to the dominance of project-based funding in European research, junior researchers are often faced with professional insecurity, which is a disincentive for pursuing research careers (especially compared to clinical practice). A shift towards longer funding periods and an increase in the proportion of core funding and/or development of long-term calls (recommendation #15) seems necessary. Further, long-term projects - such as cohorts - would be encouraged. Calls for proposal also represent an administrative burden, such as the requirement of detailed budget predictions that may seem arbitrary. The necessary funding controls could be made more </w:t>
      </w:r>
      <w:r w:rsidRPr="00630B5B">
        <w:rPr>
          <w:i/>
        </w:rPr>
        <w:t>a posteriori</w:t>
      </w:r>
      <w:r w:rsidRPr="00630B5B">
        <w:t xml:space="preserve"> and linked to a lighter administrative burden. </w:t>
      </w:r>
    </w:p>
    <w:p w14:paraId="7FD55881" w14:textId="77777777" w:rsidR="003B201D" w:rsidRPr="009660A8" w:rsidRDefault="007B34E3" w:rsidP="00485862">
      <w:pPr>
        <w:rPr>
          <w:b/>
        </w:rPr>
      </w:pPr>
      <w:r w:rsidRPr="009660A8">
        <w:rPr>
          <w:b/>
        </w:rPr>
        <w:t>Goal 7: Improve efficiency of MHR funding</w:t>
      </w:r>
    </w:p>
    <w:p w14:paraId="36B154A2" w14:textId="751E0190" w:rsidR="00942747" w:rsidRPr="00630B5B" w:rsidRDefault="003B201D" w:rsidP="00942747">
      <w:r w:rsidRPr="00630B5B">
        <w:t>There is a lack of resources dedicated to MHR in Europe, and it appears that the proportion of investment in human and financial resources does not match the burden of mental disorders. Dedicated MHR funds would allow implementation of several of the recommendations made above. It seems worth considering the creation of specific funding dedicated to MHR (recommendation #16), possibly by having an institution dedicated to funding and structuring European MHR, similar to the National Institute for Mental Health (NIMH) in the US</w:t>
      </w:r>
      <w:r w:rsidR="006344A3">
        <w:t>, and corresponding institutions or stable networks on the country level</w:t>
      </w:r>
      <w:r w:rsidRPr="00630B5B">
        <w:t>.</w:t>
      </w:r>
      <w:r w:rsidR="006344A3">
        <w:t xml:space="preserve"> Given the long-term course of mental disorders and the complexity of the underlying pathophysiology, risk and resilience factors, longer-term, structural funding is necessary in addition to project funding.</w:t>
      </w:r>
      <w:r w:rsidR="00942747">
        <w:t xml:space="preserve">  In this view, the fact that the Mental Health Research Framework of the UK and the Mental Health program of the Netherlands Organisation for Health Research and Development adopted the mental health research agenda developed by ROAMER as research agenda is a positive development</w:t>
      </w:r>
      <w:r w:rsidR="003B21D6">
        <w:t xml:space="preserve"> </w:t>
      </w:r>
      <w:r w:rsidR="001F3897">
        <w:fldChar w:fldCharType="begin"/>
      </w:r>
      <w:r w:rsidR="008232D4">
        <w:instrText xml:space="preserve"> ADDIN EN.CITE &lt;EndNote&gt;&lt;Cite&gt;&lt;Author&gt;NIHR&lt;/Author&gt;&lt;Year&gt;2017&lt;/Year&gt;&lt;RecNum&gt;935&lt;/RecNum&gt;&lt;DisplayText&gt;(NIHR, 2017, The Netherlands Organisation for Health Research and Development, 2017)&lt;/DisplayText&gt;&lt;record&gt;&lt;rec-number&gt;935&lt;/rec-number&gt;&lt;foreign-keys&gt;&lt;key app="EN" db-id="a2t02ad9ssvew8esdstvee0mpswss20t2tzf"&gt;935&lt;/key&gt;&lt;/foreign-keys&gt;&lt;ref-type name="Web Page"&gt;12&lt;/ref-type&gt;&lt;contributors&gt;&lt;authors&gt;&lt;author&gt;NIHR&lt;/author&gt;&lt;/authors&gt;&lt;/contributors&gt;&lt;titles&gt;&lt;title&gt;New mental health research framework announced&lt;/title&gt;&lt;/titles&gt;&lt;number&gt;28/12/2017&lt;/number&gt;&lt;dates&gt;&lt;year&gt;2017&lt;/year&gt;&lt;/dates&gt;&lt;urls&gt;&lt;related-urls&gt;&lt;url&gt;https://www.nihr.ac.uk/news/new-mental-health-research-framework-announced/7611&lt;/url&gt;&lt;/related-urls&gt;&lt;/urls&gt;&lt;/record&gt;&lt;/Cite&gt;&lt;Cite&gt;&lt;Author&gt;Development&lt;/Author&gt;&lt;Year&gt;2017&lt;/Year&gt;&lt;RecNum&gt;936&lt;/RecNum&gt;&lt;record&gt;&lt;rec-number&gt;936&lt;/rec-number&gt;&lt;foreign-keys&gt;&lt;key app="EN" db-id="a2t02ad9ssvew8esdstvee0mpswss20t2tzf"&gt;936&lt;/key&gt;&lt;/foreign-keys&gt;&lt;ref-type name="Web Page"&gt;12&lt;/ref-type&gt;&lt;contributors&gt;&lt;authors&gt;&lt;author&gt;The Netherlands Organisation for Health Research and Development,&lt;/author&gt;&lt;/authors&gt;&lt;/contributors&gt;&lt;titles&gt;&lt;title&gt;OnderzoeksProgramma GGz&lt;/title&gt;&lt;/titles&gt;&lt;number&gt;28/12/2017&lt;/number&gt;&lt;dates&gt;&lt;year&gt;2017&lt;/year&gt;&lt;/dates&gt;&lt;urls&gt;&lt;related-urls&gt;&lt;url&gt;https://www.zonmw.nl/nl/onderzoek-resultaten/geestelijke-gezondheid-ggz/programmas/programma-detail/onderzoeksprogramma-ggz/&lt;/url&gt;&lt;/related-urls&gt;&lt;/urls&gt;&lt;/record&gt;&lt;/Cite&gt;&lt;/EndNote&gt;</w:instrText>
      </w:r>
      <w:r w:rsidR="001F3897">
        <w:fldChar w:fldCharType="separate"/>
      </w:r>
      <w:r w:rsidR="008232D4">
        <w:rPr>
          <w:noProof/>
        </w:rPr>
        <w:t>(</w:t>
      </w:r>
      <w:hyperlink w:anchor="_ENREF_101" w:tooltip="NIHR, 2017 #935" w:history="1">
        <w:r w:rsidR="009B2C17">
          <w:rPr>
            <w:noProof/>
          </w:rPr>
          <w:t>NIHR, 2017</w:t>
        </w:r>
      </w:hyperlink>
      <w:r w:rsidR="008232D4">
        <w:rPr>
          <w:noProof/>
        </w:rPr>
        <w:t xml:space="preserve">, </w:t>
      </w:r>
      <w:hyperlink w:anchor="_ENREF_129" w:tooltip="The Netherlands Organisation for Health Research and Development, 2017 #936" w:history="1">
        <w:r w:rsidR="009B2C17">
          <w:rPr>
            <w:noProof/>
          </w:rPr>
          <w:t>The Netherlands Organisation for Health Research and Development, 2017</w:t>
        </w:r>
      </w:hyperlink>
      <w:r w:rsidR="008232D4">
        <w:rPr>
          <w:noProof/>
        </w:rPr>
        <w:t>)</w:t>
      </w:r>
      <w:r w:rsidR="001F3897">
        <w:fldChar w:fldCharType="end"/>
      </w:r>
      <w:r w:rsidR="00942747" w:rsidRPr="00630B5B">
        <w:t>.</w:t>
      </w:r>
    </w:p>
    <w:p w14:paraId="4C08A9C9" w14:textId="77777777" w:rsidR="003B201D" w:rsidRPr="009660A8" w:rsidRDefault="007B34E3" w:rsidP="00485862">
      <w:pPr>
        <w:rPr>
          <w:b/>
        </w:rPr>
      </w:pPr>
      <w:r w:rsidRPr="009660A8">
        <w:rPr>
          <w:b/>
        </w:rPr>
        <w:t>Goal 8: Improve the level of funding dedicated to mental health research</w:t>
      </w:r>
    </w:p>
    <w:p w14:paraId="0366632F" w14:textId="77777777" w:rsidR="003B201D" w:rsidRPr="00630B5B" w:rsidRDefault="003B201D" w:rsidP="00485862">
      <w:r w:rsidRPr="00630B5B">
        <w:lastRenderedPageBreak/>
        <w:t>There is a lack of dialogue between researchers, patients and policymakers, it is recommended to increase the link between policy makers and researchers and foster evidence-based policies in mental health and well-being (recommendation #17). It seems that European societies and decision makers are not fully aware of the importance of mental health and well-being research. Consultative entities should be created and expanded to transfer to decision makers the knowledge acquired about the mental health and well-being of the European population and the evidence on how to improve it (e.g. via mental health services registries). Likewise, researchers need to be better informed about the questions that are of particular interest to policymakers and patients. Moreover, indicators to evaluate the potential benefit of MHR, especially in terms of socio-economic impact, should be developed to ‘make the case’. Some new formats may need to be created to allow this exchange of knowledge between researchers, patients and policymakers with the goal of supporting evidence-based polices.</w:t>
      </w:r>
    </w:p>
    <w:p w14:paraId="7D2B08D8" w14:textId="77777777" w:rsidR="008946C6" w:rsidRPr="00630B5B" w:rsidRDefault="008946C6" w:rsidP="00485862">
      <w:pPr>
        <w:pStyle w:val="Heading1"/>
      </w:pPr>
      <w:r w:rsidRPr="00630B5B">
        <w:t>Discussion</w:t>
      </w:r>
    </w:p>
    <w:p w14:paraId="76FF2F4A" w14:textId="77777777" w:rsidR="007A0ED6" w:rsidRPr="00630B5B" w:rsidRDefault="008946C6" w:rsidP="00485862">
      <w:r w:rsidRPr="00630B5B">
        <w:t>These data and recommendations, drawing on various sources a</w:t>
      </w:r>
      <w:r w:rsidR="00AF08A3" w:rsidRPr="00630B5B">
        <w:t xml:space="preserve">nd a multidisciplinary, consensus-based process, </w:t>
      </w:r>
      <w:r w:rsidR="000C0325" w:rsidRPr="00630B5B">
        <w:t>give us insight on the strength</w:t>
      </w:r>
      <w:r w:rsidR="00D60535">
        <w:t>s</w:t>
      </w:r>
      <w:r w:rsidR="000C0325" w:rsidRPr="00630B5B">
        <w:t xml:space="preserve"> and challenges of European MHR</w:t>
      </w:r>
      <w:r w:rsidR="00AF08A3" w:rsidRPr="00630B5B">
        <w:t>.</w:t>
      </w:r>
      <w:r w:rsidR="009660A8">
        <w:t xml:space="preserve"> </w:t>
      </w:r>
      <w:r w:rsidR="00AF08A3" w:rsidRPr="00630B5B">
        <w:t xml:space="preserve">First, </w:t>
      </w:r>
      <w:r w:rsidR="00B43DDF">
        <w:t xml:space="preserve">although </w:t>
      </w:r>
      <w:r w:rsidR="0067628C" w:rsidRPr="00630B5B">
        <w:t>many</w:t>
      </w:r>
      <w:r w:rsidR="00AF08A3" w:rsidRPr="00630B5B">
        <w:t xml:space="preserve"> research resources</w:t>
      </w:r>
      <w:r w:rsidR="0067628C" w:rsidRPr="00630B5B">
        <w:t xml:space="preserve"> </w:t>
      </w:r>
      <w:r w:rsidR="00B43DDF">
        <w:t>exist</w:t>
      </w:r>
      <w:r w:rsidR="00AF08A3" w:rsidRPr="00630B5B">
        <w:t xml:space="preserve">, </w:t>
      </w:r>
      <w:r w:rsidR="0067628C" w:rsidRPr="00630B5B">
        <w:t>their optimal usage</w:t>
      </w:r>
      <w:r w:rsidR="00B43DDF">
        <w:t xml:space="preserve"> should be sought by means of </w:t>
      </w:r>
      <w:r w:rsidR="002C5D19" w:rsidRPr="00630B5B">
        <w:t>increased visibility, access and sharing</w:t>
      </w:r>
      <w:r w:rsidR="00ED09AB">
        <w:t>.</w:t>
      </w:r>
      <w:r w:rsidR="002C5D19" w:rsidRPr="00630B5B">
        <w:t xml:space="preserve"> </w:t>
      </w:r>
      <w:r w:rsidR="00ED09AB">
        <w:t xml:space="preserve">This can be the </w:t>
      </w:r>
      <w:r w:rsidR="002C5D19" w:rsidRPr="00630B5B">
        <w:t>case f</w:t>
      </w:r>
      <w:r w:rsidR="00ED09AB">
        <w:t>or</w:t>
      </w:r>
      <w:r w:rsidR="002C5D19" w:rsidRPr="00630B5B">
        <w:t xml:space="preserve"> infrastructures, or modified allocation of financial resources </w:t>
      </w:r>
      <w:r w:rsidR="00ED09AB">
        <w:t xml:space="preserve">such as </w:t>
      </w:r>
      <w:r w:rsidR="00F85B74" w:rsidRPr="00630B5B">
        <w:t>the proportion of core funding</w:t>
      </w:r>
      <w:r w:rsidR="00ED09AB">
        <w:t>,</w:t>
      </w:r>
      <w:r w:rsidR="00F85B74" w:rsidRPr="00630B5B">
        <w:t xml:space="preserve"> or involvement of users and carers in the design of research protocols.</w:t>
      </w:r>
      <w:r w:rsidR="002C5D19" w:rsidRPr="00630B5B">
        <w:t xml:space="preserve"> Such measures require mostly coordination efforts and are thus feasible with a low input of physical resources.</w:t>
      </w:r>
      <w:r w:rsidR="00F85B74" w:rsidRPr="00630B5B">
        <w:t xml:space="preserve"> S</w:t>
      </w:r>
      <w:r w:rsidR="008442B7" w:rsidRPr="00630B5B">
        <w:t>econd,</w:t>
      </w:r>
      <w:r w:rsidR="002C5D19" w:rsidRPr="00630B5B">
        <w:t xml:space="preserve"> however, physical resources are required for the creation of resources that are </w:t>
      </w:r>
      <w:r w:rsidR="00ED09AB">
        <w:t xml:space="preserve">still </w:t>
      </w:r>
      <w:r w:rsidR="002C5D19" w:rsidRPr="00630B5B">
        <w:t>lacking.</w:t>
      </w:r>
    </w:p>
    <w:p w14:paraId="36C62E95" w14:textId="77777777" w:rsidR="00ED09AB" w:rsidRDefault="00C4270D" w:rsidP="00485862">
      <w:r w:rsidRPr="00630B5B">
        <w:t xml:space="preserve">Readers should also </w:t>
      </w:r>
      <w:r w:rsidR="00D60535">
        <w:t>be aware</w:t>
      </w:r>
      <w:r w:rsidRPr="00630B5B">
        <w:t xml:space="preserve"> that s</w:t>
      </w:r>
      <w:r w:rsidR="00717B4C" w:rsidRPr="00630B5B">
        <w:t xml:space="preserve">everal general observations arose </w:t>
      </w:r>
      <w:r w:rsidRPr="00630B5B">
        <w:t xml:space="preserve">during </w:t>
      </w:r>
      <w:r w:rsidR="00D60535">
        <w:t>our research</w:t>
      </w:r>
      <w:r w:rsidR="00ED09AB">
        <w:t xml:space="preserve"> process. One </w:t>
      </w:r>
      <w:r w:rsidR="00091A8E" w:rsidRPr="00630B5B">
        <w:t>debate</w:t>
      </w:r>
      <w:r w:rsidR="00ED09AB">
        <w:t xml:space="preserve"> concerned the </w:t>
      </w:r>
      <w:r w:rsidR="00091A8E" w:rsidRPr="00630B5B">
        <w:t>increasing importance</w:t>
      </w:r>
      <w:r w:rsidR="00306115" w:rsidRPr="00630B5B">
        <w:t xml:space="preserve"> of</w:t>
      </w:r>
      <w:r w:rsidR="00091A8E" w:rsidRPr="00630B5B">
        <w:t xml:space="preserve"> neuro</w:t>
      </w:r>
      <w:r w:rsidR="00D60535">
        <w:t>science</w:t>
      </w:r>
      <w:r w:rsidR="00ED09AB">
        <w:t xml:space="preserve"> research, that occurred outside the context of clinical psychiatry and clinical mental health research. Hence, the rapid developments in paradigms </w:t>
      </w:r>
      <w:r w:rsidR="00091A8E" w:rsidRPr="00630B5B">
        <w:t xml:space="preserve">might deserve clarification </w:t>
      </w:r>
      <w:r w:rsidR="00ED09AB">
        <w:t xml:space="preserve">for clinical research and patient care practice. </w:t>
      </w:r>
      <w:r w:rsidRPr="00630B5B">
        <w:t xml:space="preserve">In this context, resources such as </w:t>
      </w:r>
      <w:r w:rsidR="00DB7623">
        <w:t xml:space="preserve">mental health </w:t>
      </w:r>
      <w:r w:rsidRPr="00630B5B">
        <w:t xml:space="preserve">RI and </w:t>
      </w:r>
      <w:r w:rsidR="00AA4DC3">
        <w:t xml:space="preserve">MHR dedicated </w:t>
      </w:r>
      <w:r w:rsidRPr="00630B5B">
        <w:t xml:space="preserve">training programs are dramatically scarce and often </w:t>
      </w:r>
      <w:r w:rsidR="00AA4DC3">
        <w:t xml:space="preserve">limited to the notably complex field of </w:t>
      </w:r>
      <w:r w:rsidRPr="00630B5B">
        <w:t>neurosciences</w:t>
      </w:r>
      <w:r w:rsidR="00ED09AB">
        <w:t xml:space="preserve"> whereas an integration as mentioned above should be the aim</w:t>
      </w:r>
      <w:r w:rsidRPr="00630B5B">
        <w:t xml:space="preserve">. </w:t>
      </w:r>
    </w:p>
    <w:p w14:paraId="6BF5D7FA" w14:textId="122D2F87" w:rsidR="00ED09AB" w:rsidRDefault="00ED09AB" w:rsidP="00485862">
      <w:r>
        <w:t xml:space="preserve">Another debate was about the amount of research funding for general health, compared to funding for MHR. This was found to be disproportional, as </w:t>
      </w:r>
      <w:r w:rsidR="00091A8E" w:rsidRPr="00630B5B">
        <w:t>the share of health research allowed to MHR never matched the share of burden of diseases taken by mental disorders, even in “great nations” of MHR</w:t>
      </w:r>
      <w:r>
        <w:t xml:space="preserve"> funding</w:t>
      </w:r>
      <w:r w:rsidR="00053269">
        <w:t>. A finding which is confirmed by a recent paper</w:t>
      </w:r>
      <w:r w:rsidR="00B07D33">
        <w:t xml:space="preserve"> from Cochrane France</w:t>
      </w:r>
      <w:r w:rsidR="00053269">
        <w:t xml:space="preserve"> that compare</w:t>
      </w:r>
      <w:r w:rsidR="00327C63">
        <w:t>s</w:t>
      </w:r>
      <w:r w:rsidR="00053269">
        <w:t xml:space="preserve"> research effort in term</w:t>
      </w:r>
      <w:r w:rsidR="003E6109">
        <w:t>s</w:t>
      </w:r>
      <w:r w:rsidR="00053269">
        <w:t xml:space="preserve"> of number</w:t>
      </w:r>
      <w:r w:rsidR="003E6109">
        <w:t xml:space="preserve"> of randomised clinical trials by</w:t>
      </w:r>
      <w:r w:rsidR="00053269">
        <w:t xml:space="preserve"> groups of diseases with corresponding DALYs</w:t>
      </w:r>
      <w:r w:rsidR="00B07D33">
        <w:t xml:space="preserve"> between 2006 and 2016</w:t>
      </w:r>
      <w:r w:rsidR="00053269">
        <w:t xml:space="preserve">. They found a </w:t>
      </w:r>
      <w:r w:rsidR="00EB6F46">
        <w:t xml:space="preserve">smaller </w:t>
      </w:r>
      <w:r w:rsidR="00053269">
        <w:t>gap than the one found in the Cordis</w:t>
      </w:r>
      <w:r w:rsidR="00053269" w:rsidRPr="00DA76C8">
        <w:rPr>
          <w:vertAlign w:val="superscript"/>
        </w:rPr>
        <w:t>®</w:t>
      </w:r>
      <w:r w:rsidR="00053269">
        <w:t xml:space="preserve"> analysis of our own</w:t>
      </w:r>
      <w:r w:rsidR="00327C63">
        <w:t>.</w:t>
      </w:r>
      <w:r w:rsidR="00053269">
        <w:t xml:space="preserve"> </w:t>
      </w:r>
      <w:r w:rsidR="00327C63">
        <w:t>S</w:t>
      </w:r>
      <w:r w:rsidR="00053269">
        <w:t xml:space="preserve">till, </w:t>
      </w:r>
      <w:r w:rsidR="00EB6F46">
        <w:t xml:space="preserve">the proportion of </w:t>
      </w:r>
      <w:r w:rsidR="00053269">
        <w:t>MHR trials and number of patients included were both inferior to the share of DALYs attributable to mental disorders</w:t>
      </w:r>
      <w:r w:rsidR="00B07D33">
        <w:t xml:space="preserve"> </w:t>
      </w:r>
      <w:r w:rsidR="001F3897">
        <w:fldChar w:fldCharType="begin"/>
      </w:r>
      <w:r w:rsidR="00F07B9E">
        <w:instrText xml:space="preserve"> ADDIN EN.CITE &lt;EndNote&gt;&lt;Cite&gt;&lt;Author&gt;Atal&lt;/Author&gt;&lt;Year&gt;2018&lt;/Year&gt;&lt;RecNum&gt;944&lt;/RecNum&gt;&lt;DisplayText&gt;(Atal et al., 2018)&lt;/DisplayText&gt;&lt;record&gt;&lt;rec-number&gt;944&lt;/rec-number&gt;&lt;foreign-keys&gt;&lt;key app="EN" db-id="a2t02ad9ssvew8esdstvee0mpswss20t2tzf"&gt;944&lt;/key&gt;&lt;/foreign-keys&gt;&lt;ref-type name="Journal Article"&gt;17&lt;/ref-type&gt;&lt;contributors&gt;&lt;authors&gt;&lt;author&gt;Atal, Ignacio&lt;/author&gt;&lt;author&gt;Trinquart, Ludovic&lt;/author&gt;&lt;author&gt;Ravaud, Philippe&lt;/author&gt;&lt;author&gt;Porcher, Raphaël&lt;/author&gt;&lt;/authors&gt;&lt;/contributors&gt;&lt;titles&gt;&lt;title&gt;A mapping of 115,000 randomized trials revealed a mismatch between research effort and health needs in non-high-income regions&lt;/title&gt;&lt;secondary-title&gt;Journal of clinical epidemiology&lt;/secondary-title&gt;&lt;/titles&gt;&lt;periodical&gt;&lt;full-title&gt;Journal of Clinical Epidemiology&lt;/full-title&gt;&lt;/periodical&gt;&lt;pages&gt;[sous presse]&lt;/pages&gt;&lt;dates&gt;&lt;year&gt;2018&lt;/year&gt;&lt;/dates&gt;&lt;isbn&gt;0895-4356&lt;/isbn&gt;&lt;urls&gt;&lt;/urls&gt;&lt;/record&gt;&lt;/Cite&gt;&lt;/EndNote&gt;</w:instrText>
      </w:r>
      <w:r w:rsidR="001F3897">
        <w:fldChar w:fldCharType="separate"/>
      </w:r>
      <w:r w:rsidR="008232D4">
        <w:rPr>
          <w:noProof/>
        </w:rPr>
        <w:t>(</w:t>
      </w:r>
      <w:hyperlink w:anchor="_ENREF_7" w:tooltip="Atal, 2018 #944" w:history="1">
        <w:r w:rsidR="009B2C17">
          <w:rPr>
            <w:noProof/>
          </w:rPr>
          <w:t>Atal et al., 2018</w:t>
        </w:r>
      </w:hyperlink>
      <w:r w:rsidR="008232D4">
        <w:rPr>
          <w:noProof/>
        </w:rPr>
        <w:t>)</w:t>
      </w:r>
      <w:r w:rsidR="001F3897">
        <w:fldChar w:fldCharType="end"/>
      </w:r>
      <w:r w:rsidR="00327C63">
        <w:t>.M</w:t>
      </w:r>
      <w:r w:rsidR="00B07D33">
        <w:t xml:space="preserve">oreover the authors did not include self-harm in the DALYs attributable to mental disorders, which lead to an underestimation of </w:t>
      </w:r>
      <w:r w:rsidR="00EB6F46">
        <w:t xml:space="preserve">the </w:t>
      </w:r>
      <w:r w:rsidR="00B07D33">
        <w:t xml:space="preserve">burden </w:t>
      </w:r>
      <w:r w:rsidR="001F3897">
        <w:fldChar w:fldCharType="begin"/>
      </w:r>
      <w:r w:rsidR="00F07B9E">
        <w:instrText xml:space="preserve"> ADDIN EN.CITE &lt;EndNote&gt;&lt;Cite&gt;&lt;Author&gt;Vigo&lt;/Author&gt;&lt;Year&gt;2016&lt;/Year&gt;&lt;RecNum&gt;1192&lt;/RecNum&gt;&lt;DisplayText&gt;(Vigo et al., 2016)&lt;/DisplayText&gt;&lt;record&gt;&lt;rec-number&gt;1192&lt;/rec-number&gt;&lt;foreign-keys&gt;&lt;key app="EN" db-id="a2t02ad9ssvew8esdstvee0mpswss20t2tzf"&gt;1192&lt;/key&gt;&lt;/foreign-keys&gt;&lt;ref-type name="Journal Article"&gt;17&lt;/ref-type&gt;&lt;contributors&gt;&lt;authors&gt;&lt;author&gt;Vigo, Daniel&lt;/author&gt;&lt;author&gt;Thornicroft, Graham&lt;/author&gt;&lt;author&gt;Atun, Rifat&lt;/author&gt;&lt;/authors&gt;&lt;/contributors&gt;&lt;titles&gt;&lt;title&gt;Estimating the true global burden of mental illness&lt;/title&gt;&lt;secondary-title&gt;The Lancet Psychiatry&lt;/secondary-title&gt;&lt;/titles&gt;&lt;periodical&gt;&lt;full-title&gt;The Lancet Psychiatry&lt;/full-title&gt;&lt;/periodical&gt;&lt;pages&gt;171-178&lt;/pages&gt;&lt;volume&gt;3&lt;/volume&gt;&lt;number&gt;2&lt;/number&gt;&lt;dates&gt;&lt;year&gt;2016&lt;/year&gt;&lt;/dates&gt;&lt;isbn&gt;2215-0366&lt;/isbn&gt;&lt;urls&gt;&lt;/urls&gt;&lt;/record&gt;&lt;/Cite&gt;&lt;/EndNote&gt;</w:instrText>
      </w:r>
      <w:r w:rsidR="001F3897">
        <w:fldChar w:fldCharType="separate"/>
      </w:r>
      <w:r w:rsidR="008232D4">
        <w:rPr>
          <w:noProof/>
        </w:rPr>
        <w:t>(</w:t>
      </w:r>
      <w:hyperlink w:anchor="_ENREF_134" w:tooltip="Vigo, 2016 #1192" w:history="1">
        <w:r w:rsidR="009B2C17">
          <w:rPr>
            <w:noProof/>
          </w:rPr>
          <w:t>Vigo et al., 2016</w:t>
        </w:r>
      </w:hyperlink>
      <w:r w:rsidR="008232D4">
        <w:rPr>
          <w:noProof/>
        </w:rPr>
        <w:t>)</w:t>
      </w:r>
      <w:r w:rsidR="001F3897">
        <w:fldChar w:fldCharType="end"/>
      </w:r>
      <w:r w:rsidR="00053269">
        <w:t>.</w:t>
      </w:r>
    </w:p>
    <w:p w14:paraId="516B8775" w14:textId="2A44BDB9" w:rsidR="00717B4C" w:rsidRPr="00630B5B" w:rsidRDefault="00ED09AB" w:rsidP="00485862">
      <w:r>
        <w:t xml:space="preserve">A third debate concerned the finding that </w:t>
      </w:r>
      <w:r w:rsidR="00091A8E" w:rsidRPr="00630B5B">
        <w:t>MHR impacts are wide, in practice and economically</w:t>
      </w:r>
      <w:r w:rsidR="00C4270D" w:rsidRPr="00630B5B">
        <w:t>, which is why</w:t>
      </w:r>
      <w:r w:rsidR="00091A8E" w:rsidRPr="00630B5B">
        <w:t xml:space="preserve"> communication about this should increase dramatically</w:t>
      </w:r>
      <w:r w:rsidR="00C4270D" w:rsidRPr="00630B5B">
        <w:t>. Then</w:t>
      </w:r>
      <w:r w:rsidR="00091A8E" w:rsidRPr="00630B5B">
        <w:t xml:space="preserve"> stakeholders should be included in MHR for greater results, impacts and research quality, and </w:t>
      </w:r>
      <w:r w:rsidR="00EB6F46">
        <w:t>always include</w:t>
      </w:r>
      <w:r w:rsidR="00091A8E" w:rsidRPr="00630B5B">
        <w:t xml:space="preserve"> people with </w:t>
      </w:r>
      <w:r w:rsidR="00EB6F46">
        <w:lastRenderedPageBreak/>
        <w:t xml:space="preserve">their own personal </w:t>
      </w:r>
      <w:r w:rsidR="003415F1">
        <w:t xml:space="preserve">experience of </w:t>
      </w:r>
      <w:r w:rsidR="00091A8E" w:rsidRPr="00630B5B">
        <w:t>mental disorders</w:t>
      </w:r>
      <w:r w:rsidR="00327C63">
        <w:t>.</w:t>
      </w:r>
      <w:r w:rsidR="00DD04C6">
        <w:t xml:space="preserve"> </w:t>
      </w:r>
      <w:r w:rsidR="00327C63">
        <w:t>F</w:t>
      </w:r>
      <w:r w:rsidR="009C784B" w:rsidRPr="00630B5B">
        <w:t>inally</w:t>
      </w:r>
      <w:r w:rsidR="00485862" w:rsidRPr="00630B5B">
        <w:t xml:space="preserve">, researchers should be helped to cross </w:t>
      </w:r>
      <w:r w:rsidR="003415F1">
        <w:t xml:space="preserve">both </w:t>
      </w:r>
      <w:r w:rsidR="00485862" w:rsidRPr="00630B5B">
        <w:t xml:space="preserve">countries and </w:t>
      </w:r>
      <w:r w:rsidR="003415F1">
        <w:t>the scientific</w:t>
      </w:r>
      <w:r w:rsidR="00485862" w:rsidRPr="00630B5B">
        <w:t xml:space="preserve"> boundaries</w:t>
      </w:r>
      <w:r w:rsidR="00C4270D" w:rsidRPr="00630B5B">
        <w:t xml:space="preserve"> of disciplines</w:t>
      </w:r>
      <w:r w:rsidR="00485862" w:rsidRPr="00630B5B">
        <w:t>.</w:t>
      </w:r>
    </w:p>
    <w:p w14:paraId="6BF231E6" w14:textId="77777777" w:rsidR="00377EF8" w:rsidRDefault="00485862" w:rsidP="00485862">
      <w:r w:rsidRPr="00630B5B">
        <w:t>Th</w:t>
      </w:r>
      <w:r w:rsidR="00C4270D" w:rsidRPr="00630B5B">
        <w:t>ese</w:t>
      </w:r>
      <w:r w:rsidR="00DD04C6">
        <w:t xml:space="preserve"> </w:t>
      </w:r>
      <w:r w:rsidR="000910BA" w:rsidRPr="00630B5B">
        <w:t>recommendations and conclusions must be taken with regards to</w:t>
      </w:r>
      <w:r w:rsidR="00B43DDF">
        <w:t xml:space="preserve"> the limitations </w:t>
      </w:r>
      <w:r w:rsidR="000910BA" w:rsidRPr="00630B5B">
        <w:t>of this paper.</w:t>
      </w:r>
      <w:r w:rsidR="002620C2">
        <w:t xml:space="preserve"> First,</w:t>
      </w:r>
      <w:r w:rsidR="000910BA" w:rsidRPr="00630B5B">
        <w:t xml:space="preserve"> </w:t>
      </w:r>
      <w:r w:rsidR="002F0F0C">
        <w:t>t</w:t>
      </w:r>
      <w:r w:rsidR="000910BA" w:rsidRPr="00630B5B">
        <w:t xml:space="preserve">he workshop attendance rate </w:t>
      </w:r>
      <w:r w:rsidR="00306115" w:rsidRPr="00630B5B">
        <w:t xml:space="preserve">was </w:t>
      </w:r>
      <w:r w:rsidR="000910BA" w:rsidRPr="00630B5B">
        <w:t>38%, th</w:t>
      </w:r>
      <w:r w:rsidR="002620C2">
        <w:t>is</w:t>
      </w:r>
      <w:r w:rsidR="000910BA" w:rsidRPr="00630B5B">
        <w:t xml:space="preserve"> low to intermediate participation rate entail</w:t>
      </w:r>
      <w:r w:rsidR="00EB6F46">
        <w:t>s</w:t>
      </w:r>
      <w:r w:rsidR="000910BA" w:rsidRPr="00630B5B">
        <w:t xml:space="preserve"> the risk of biases.</w:t>
      </w:r>
      <w:r w:rsidR="00AA4DC3">
        <w:t xml:space="preserve"> However, given the selection process and professional background of the </w:t>
      </w:r>
      <w:r w:rsidR="00650ED6">
        <w:t>ROAMER</w:t>
      </w:r>
      <w:r w:rsidR="00AA4DC3">
        <w:t xml:space="preserve"> group and experts who participated, research priorities and recommendations reflect both scientific evidence and leading opinions in MHR. In addition, previous </w:t>
      </w:r>
      <w:r w:rsidR="00650ED6">
        <w:t>ROAMER</w:t>
      </w:r>
      <w:r w:rsidR="00AA4DC3">
        <w:t xml:space="preserve"> publications yielded similar</w:t>
      </w:r>
      <w:r w:rsidR="000910BA" w:rsidRPr="00630B5B">
        <w:t xml:space="preserve"> </w:t>
      </w:r>
      <w:r w:rsidR="00AA4DC3">
        <w:t>rates, and outcomes were further supported in two online Delphi-based survey</w:t>
      </w:r>
      <w:r w:rsidR="00AE692F">
        <w:t xml:space="preserve"> </w:t>
      </w:r>
      <w:r w:rsidR="001F3897">
        <w:fldChar w:fldCharType="begin">
          <w:fldData xml:space="preserve">PEVuZE5vdGU+PENpdGU+PEF1dGhvcj5FbGZlZGRhbGk8L0F1dGhvcj48WWVhcj4yMDE0PC9ZZWFy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wYWdlcz4xMDkxNS0zOTwvcGFnZXM+PHZvbHVtZT4xMTwvdm9sdW1lPjxu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</w:fldData>
        </w:fldChar>
      </w:r>
      <w:r w:rsidR="008232D4">
        <w:instrText xml:space="preserve"> ADDIN EN.CITE </w:instrText>
      </w:r>
      <w:r w:rsidR="008232D4">
        <w:fldChar w:fldCharType="begin">
          <w:fldData xml:space="preserve">PEVuZE5vdGU+PENpdGU+PEF1dGhvcj5FbGZlZGRhbGk8L0F1dGhvcj48WWVhcj4yMDE0PC9ZZWFy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wYWdlcz4xMDkxNS0zOTwvcGFnZXM+PHZvbHVtZT4xMTwvdm9sdW1lPjxu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</w:fldData>
        </w:fldChar>
      </w:r>
      <w:r w:rsidR="008232D4">
        <w:instrText xml:space="preserve"> ADDIN EN.CITE.DATA </w:instrText>
      </w:r>
      <w:r w:rsidR="008232D4">
        <w:fldChar w:fldCharType="end"/>
      </w:r>
      <w:r w:rsidR="001F3897">
        <w:fldChar w:fldCharType="separate"/>
      </w:r>
      <w:r w:rsidR="008232D4">
        <w:rPr>
          <w:noProof/>
        </w:rPr>
        <w:t>(</w:t>
      </w:r>
      <w:hyperlink w:anchor="_ENREF_47" w:tooltip="Elfeddali, 2014 #867" w:history="1">
        <w:r w:rsidR="009B2C17">
          <w:rPr>
            <w:noProof/>
          </w:rPr>
          <w:t>Elfeddali et al., 2014</w:t>
        </w:r>
      </w:hyperlink>
      <w:r w:rsidR="008232D4">
        <w:rPr>
          <w:noProof/>
        </w:rPr>
        <w:t xml:space="preserve">, </w:t>
      </w:r>
      <w:hyperlink w:anchor="_ENREF_133" w:tooltip="van der Feltz-Cornelis, 2014 #868" w:history="1">
        <w:r w:rsidR="009B2C17">
          <w:rPr>
            <w:noProof/>
          </w:rPr>
          <w:t>van der Feltz-Cornelis et al., 2014</w:t>
        </w:r>
      </w:hyperlink>
      <w:r w:rsidR="008232D4">
        <w:rPr>
          <w:noProof/>
        </w:rPr>
        <w:t>)</w:t>
      </w:r>
      <w:r w:rsidR="001F3897">
        <w:fldChar w:fldCharType="end"/>
      </w:r>
      <w:r w:rsidR="00AE692F">
        <w:t>.</w:t>
      </w:r>
      <w:r w:rsidR="00AA4DC3">
        <w:t xml:space="preserve"> </w:t>
      </w:r>
      <w:r w:rsidR="002620C2">
        <w:t>Second</w:t>
      </w:r>
      <w:r w:rsidR="00053269">
        <w:t>,</w:t>
      </w:r>
      <w:r w:rsidR="000910BA" w:rsidRPr="00630B5B">
        <w:t xml:space="preserve"> </w:t>
      </w:r>
      <w:r w:rsidR="00E33CDD" w:rsidRPr="00630B5B">
        <w:t xml:space="preserve">two </w:t>
      </w:r>
      <w:r w:rsidR="000910BA" w:rsidRPr="00630B5B">
        <w:t xml:space="preserve">databases searched were not </w:t>
      </w:r>
      <w:r w:rsidR="0056468D" w:rsidRPr="00630B5B">
        <w:t>exhaustive</w:t>
      </w:r>
      <w:r w:rsidR="000910BA" w:rsidRPr="00630B5B">
        <w:t>, for example important RI such as the</w:t>
      </w:r>
      <w:r w:rsidR="00AA1D46" w:rsidRPr="00630B5B">
        <w:t xml:space="preserve"> British</w:t>
      </w:r>
      <w:r w:rsidR="002F15C1">
        <w:t xml:space="preserve"> </w:t>
      </w:r>
      <w:r w:rsidR="007E6CB8" w:rsidRPr="00630B5B">
        <w:t>1958 National Child Development Study</w:t>
      </w:r>
      <w:r w:rsidR="00AA1D46" w:rsidRPr="00630B5B">
        <w:t xml:space="preserve">, which is still of great interest and importance for MHR </w:t>
      </w:r>
      <w:r w:rsidR="001F3897" w:rsidRPr="00DA76C8">
        <w:fldChar w:fldCharType="begin"/>
      </w:r>
      <w:r w:rsidR="008232D4">
        <w:instrText xml:space="preserve"> ADDIN EN.CITE &lt;EndNote&gt;&lt;Cite&gt;&lt;Author&gt;Takizawa&lt;/Author&gt;&lt;Year&gt;2014&lt;/Year&gt;&lt;RecNum&gt;883&lt;/RecNum&gt;&lt;DisplayText&gt;(Takizawa et al., 2014)&lt;/DisplayText&gt;&lt;record&gt;&lt;rec-number&gt;883&lt;/rec-number&gt;&lt;foreign-keys&gt;&lt;key app="EN" db-id="a2t02ad9ssvew8esdstvee0mpswss20t2tzf"&gt;883&lt;/key&gt;&lt;/foreign-keys&gt;&lt;ref-type name="Journal Article"&gt;17&lt;/ref-type&gt;&lt;contributors&gt;&lt;authors&gt;&lt;author&gt;Takizawa, Ryu&lt;/author&gt;&lt;author&gt;Maughan, Barbara&lt;/author&gt;&lt;author&gt;Arseneault, Louise&lt;/author&gt;&lt;/authors&gt;&lt;/contributors&gt;&lt;titles&gt;&lt;title&gt;Adult health outcomes of childhood bullying victimization: evidence from a five-decade longitudinal British birth cohort&lt;/title&gt;&lt;secondary-title&gt;American journal of psychiatry&lt;/secondary-title&gt;&lt;/titles&gt;&lt;periodical&gt;&lt;full-title&gt;American Journal of Psychiatry&lt;/full-title&gt;&lt;/periodical&gt;&lt;pages&gt;777-784&lt;/pages&gt;&lt;volume&gt;171&lt;/volume&gt;&lt;number&gt;7&lt;/number&gt;&lt;dates&gt;&lt;year&gt;2014&lt;/year&gt;&lt;/dates&gt;&lt;isbn&gt;0002-953X&lt;/isbn&gt;&lt;urls&gt;&lt;/urls&gt;&lt;/record&gt;&lt;/Cite&gt;&lt;/EndNote&gt;</w:instrText>
      </w:r>
      <w:r w:rsidR="001F3897" w:rsidRPr="00DA76C8">
        <w:fldChar w:fldCharType="separate"/>
      </w:r>
      <w:r w:rsidR="008232D4">
        <w:rPr>
          <w:noProof/>
        </w:rPr>
        <w:t>(</w:t>
      </w:r>
      <w:hyperlink w:anchor="_ENREF_127" w:tooltip="Takizawa, 2014 #883" w:history="1">
        <w:r w:rsidR="009B2C17">
          <w:rPr>
            <w:noProof/>
          </w:rPr>
          <w:t>Takizawa et al., 2014</w:t>
        </w:r>
      </w:hyperlink>
      <w:r w:rsidR="008232D4">
        <w:rPr>
          <w:noProof/>
        </w:rPr>
        <w:t>)</w:t>
      </w:r>
      <w:r w:rsidR="001F3897" w:rsidRPr="00DA76C8">
        <w:fldChar w:fldCharType="end"/>
      </w:r>
      <w:r w:rsidR="00AA1D46" w:rsidRPr="00DA76C8">
        <w:t>, were not included when we searched the Meril</w:t>
      </w:r>
      <w:r w:rsidR="00AA1D46" w:rsidRPr="00DA76C8">
        <w:rPr>
          <w:vertAlign w:val="superscript"/>
        </w:rPr>
        <w:t>®</w:t>
      </w:r>
      <w:r w:rsidR="00AA1D46" w:rsidRPr="00DA76C8">
        <w:t xml:space="preserve"> database. </w:t>
      </w:r>
      <w:r w:rsidR="00EB6F46">
        <w:t>The</w:t>
      </w:r>
      <w:r w:rsidR="00C4270D" w:rsidRPr="00630B5B">
        <w:t xml:space="preserve"> </w:t>
      </w:r>
      <w:r w:rsidR="00AA1D46" w:rsidRPr="00630B5B">
        <w:t>On-Course</w:t>
      </w:r>
      <w:r w:rsidR="00AA1D46" w:rsidRPr="00630B5B">
        <w:rPr>
          <w:vertAlign w:val="superscript"/>
        </w:rPr>
        <w:t>®</w:t>
      </w:r>
      <w:r w:rsidR="009660A8">
        <w:rPr>
          <w:vertAlign w:val="superscript"/>
        </w:rPr>
        <w:t xml:space="preserve"> </w:t>
      </w:r>
      <w:r w:rsidR="000D0A5C" w:rsidRPr="00630B5B">
        <w:t xml:space="preserve">database was </w:t>
      </w:r>
      <w:r w:rsidR="00C4270D" w:rsidRPr="00630B5B">
        <w:t xml:space="preserve">significantly </w:t>
      </w:r>
      <w:r w:rsidR="009C784B" w:rsidRPr="00630B5B">
        <w:t>biased</w:t>
      </w:r>
      <w:r w:rsidR="00AA1D46" w:rsidRPr="00630B5B">
        <w:t xml:space="preserve"> toward British biomedical c</w:t>
      </w:r>
      <w:r w:rsidR="000D0A5C" w:rsidRPr="00630B5B">
        <w:t xml:space="preserve">ourses, extensively inventoried while </w:t>
      </w:r>
      <w:r w:rsidR="00AA1D46" w:rsidRPr="00630B5B">
        <w:t xml:space="preserve">we could not find </w:t>
      </w:r>
      <w:r w:rsidR="000D0A5C" w:rsidRPr="00630B5B">
        <w:t xml:space="preserve">any masters in psychology of other European countries for instance. </w:t>
      </w:r>
      <w:r w:rsidR="003415F1">
        <w:t>This does not reflect reality.</w:t>
      </w:r>
      <w:r w:rsidR="00EB6F46">
        <w:t xml:space="preserve"> </w:t>
      </w:r>
      <w:r w:rsidR="000D0A5C" w:rsidRPr="00630B5B">
        <w:t xml:space="preserve">However, these database </w:t>
      </w:r>
      <w:r w:rsidR="00C4270D" w:rsidRPr="00630B5B">
        <w:t>queries</w:t>
      </w:r>
      <w:r w:rsidR="000D0A5C" w:rsidRPr="00630B5B">
        <w:t xml:space="preserve"> should be used as indicator</w:t>
      </w:r>
      <w:r w:rsidR="00234126" w:rsidRPr="00630B5B">
        <w:t>s</w:t>
      </w:r>
      <w:r w:rsidR="000D0A5C" w:rsidRPr="00630B5B">
        <w:t xml:space="preserve"> to spot the share of MHR </w:t>
      </w:r>
      <w:r w:rsidR="0056468D" w:rsidRPr="00630B5B">
        <w:t>resources</w:t>
      </w:r>
      <w:r w:rsidR="000D0A5C" w:rsidRPr="00630B5B">
        <w:t xml:space="preserve"> in these mapping</w:t>
      </w:r>
      <w:r w:rsidR="00C4270D" w:rsidRPr="00630B5B">
        <w:t>s</w:t>
      </w:r>
      <w:r w:rsidR="000D0A5C" w:rsidRPr="00630B5B">
        <w:t xml:space="preserve">, </w:t>
      </w:r>
      <w:r w:rsidR="003415F1">
        <w:t>and</w:t>
      </w:r>
      <w:r w:rsidR="000D0A5C" w:rsidRPr="00630B5B">
        <w:t xml:space="preserve"> </w:t>
      </w:r>
      <w:r w:rsidR="00E33CDD" w:rsidRPr="00630B5B">
        <w:t>their</w:t>
      </w:r>
      <w:r w:rsidR="00DD04C6">
        <w:t xml:space="preserve"> </w:t>
      </w:r>
      <w:r w:rsidR="00E33CDD" w:rsidRPr="00630B5B">
        <w:t xml:space="preserve">relative </w:t>
      </w:r>
      <w:r w:rsidR="000D0A5C" w:rsidRPr="00630B5B">
        <w:t xml:space="preserve">absence could be interpreted </w:t>
      </w:r>
      <w:r w:rsidR="00C4270D" w:rsidRPr="00630B5B">
        <w:t xml:space="preserve">in </w:t>
      </w:r>
      <w:r w:rsidR="00234126" w:rsidRPr="00630B5B">
        <w:t>two ways</w:t>
      </w:r>
      <w:r w:rsidR="003415F1">
        <w:t>.</w:t>
      </w:r>
      <w:r w:rsidR="00234126" w:rsidRPr="00630B5B">
        <w:t xml:space="preserve"> </w:t>
      </w:r>
      <w:r w:rsidR="003415F1">
        <w:t>Firstly</w:t>
      </w:r>
      <w:r w:rsidR="00234126" w:rsidRPr="00630B5B">
        <w:t xml:space="preserve">: either mental health related training and RI are less prone to </w:t>
      </w:r>
      <w:r w:rsidR="003415F1">
        <w:t>be included</w:t>
      </w:r>
      <w:r w:rsidR="00234126" w:rsidRPr="00630B5B">
        <w:t xml:space="preserve"> in these mappin</w:t>
      </w:r>
      <w:r w:rsidR="00E33CDD" w:rsidRPr="00630B5B">
        <w:t>g</w:t>
      </w:r>
      <w:r w:rsidR="003415F1">
        <w:t>s</w:t>
      </w:r>
      <w:r w:rsidR="00234126" w:rsidRPr="00630B5B">
        <w:t xml:space="preserve"> than other </w:t>
      </w:r>
      <w:r w:rsidR="0056468D" w:rsidRPr="00630B5B">
        <w:t>disciplines</w:t>
      </w:r>
      <w:r w:rsidR="00234126" w:rsidRPr="00630B5B">
        <w:t xml:space="preserve">, which might indicate a lack of </w:t>
      </w:r>
      <w:r w:rsidR="0056468D" w:rsidRPr="00630B5B">
        <w:t>resource</w:t>
      </w:r>
      <w:r w:rsidR="002620C2">
        <w:t>s</w:t>
      </w:r>
      <w:r w:rsidR="00234126" w:rsidRPr="00630B5B">
        <w:t xml:space="preserve">, information or </w:t>
      </w:r>
      <w:r w:rsidR="0056468D" w:rsidRPr="00630B5B">
        <w:t>awareness</w:t>
      </w:r>
      <w:r w:rsidR="00234126" w:rsidRPr="00630B5B">
        <w:t xml:space="preserve">. </w:t>
      </w:r>
      <w:r w:rsidR="003415F1">
        <w:t xml:space="preserve">Alternatively it may simply be that these </w:t>
      </w:r>
      <w:r w:rsidR="00EB6F46">
        <w:t>courses</w:t>
      </w:r>
      <w:r w:rsidR="00234126" w:rsidRPr="00630B5B">
        <w:t xml:space="preserve"> are </w:t>
      </w:r>
      <w:r w:rsidR="003415F1">
        <w:t>relatively rare</w:t>
      </w:r>
      <w:r w:rsidR="00234126" w:rsidRPr="00630B5B">
        <w:t xml:space="preserve"> compared to other biomedical fields.</w:t>
      </w:r>
      <w:r w:rsidR="00E33CDD" w:rsidRPr="00630B5B">
        <w:t xml:space="preserve"> For the RI mapping, we should also consider the possibility that MHR infrastructures such as cohorts and data </w:t>
      </w:r>
      <w:r w:rsidR="0056468D" w:rsidRPr="00630B5B">
        <w:t>registries</w:t>
      </w:r>
      <w:r w:rsidR="00E33CDD" w:rsidRPr="00630B5B">
        <w:t xml:space="preserve"> do not yet consider themselves as infrastructures open to the research community</w:t>
      </w:r>
      <w:r w:rsidR="002620C2">
        <w:t>. A</w:t>
      </w:r>
      <w:r w:rsidR="00C4270D" w:rsidRPr="00630B5B">
        <w:t>lso</w:t>
      </w:r>
      <w:r w:rsidR="002620C2">
        <w:t>,</w:t>
      </w:r>
      <w:r w:rsidR="00C4270D" w:rsidRPr="00630B5B">
        <w:t xml:space="preserve"> </w:t>
      </w:r>
      <w:r w:rsidR="00E33CDD" w:rsidRPr="00630B5B">
        <w:t xml:space="preserve">MHR might be less </w:t>
      </w:r>
      <w:r w:rsidR="0056468D" w:rsidRPr="00630B5B">
        <w:t>resources</w:t>
      </w:r>
      <w:r w:rsidR="002620C2">
        <w:t>-</w:t>
      </w:r>
      <w:r w:rsidR="00E33CDD" w:rsidRPr="00630B5B">
        <w:t>consuming</w:t>
      </w:r>
      <w:r w:rsidR="002620C2">
        <w:t xml:space="preserve"> in terms of</w:t>
      </w:r>
      <w:r w:rsidR="00E33CDD" w:rsidRPr="00630B5B">
        <w:t xml:space="preserve"> infrastructures.</w:t>
      </w:r>
      <w:r w:rsidR="0084495C">
        <w:t xml:space="preserve"> </w:t>
      </w:r>
      <w:r w:rsidR="00377EF8">
        <w:t>Finally, some specific areas of mental health research, such as children psychiatry or addiction, which can be treated with dedicated specific research resources, were not investigated during our work.</w:t>
      </w:r>
    </w:p>
    <w:p w14:paraId="01D00EBF" w14:textId="45714462" w:rsidR="00B44A81" w:rsidRDefault="00A527A3" w:rsidP="00485862">
      <w:r w:rsidRPr="00630B5B">
        <w:t>To address these potential biases</w:t>
      </w:r>
      <w:r w:rsidR="00485862" w:rsidRPr="00630B5B">
        <w:t>, several</w:t>
      </w:r>
      <w:r w:rsidR="00AA4DC3" w:rsidRPr="00630B5B">
        <w:t xml:space="preserve"> </w:t>
      </w:r>
      <w:r w:rsidR="00485862" w:rsidRPr="00630B5B">
        <w:t>d</w:t>
      </w:r>
      <w:r w:rsidR="00E33CDD" w:rsidRPr="00630B5B">
        <w:t xml:space="preserve">ata sources (literature, databases </w:t>
      </w:r>
      <w:r w:rsidR="00485862" w:rsidRPr="00630B5B">
        <w:t>and workshops) were used. This triangulation is known to increase the validity of research findings</w:t>
      </w:r>
      <w:r w:rsidR="003415F1">
        <w:t>.</w:t>
      </w:r>
      <w:r w:rsidR="00DD04C6">
        <w:t xml:space="preserve"> </w:t>
      </w:r>
      <w:r w:rsidR="00485862" w:rsidRPr="00630B5B">
        <w:t>Finally, the validity and generalizability were increased by the workshop participation of 14 mental health experts from the Roamer consortium who created a bi-directional linkage with the recommendations fo</w:t>
      </w:r>
      <w:r w:rsidR="00B44A81" w:rsidRPr="00630B5B">
        <w:t>rmulated in</w:t>
      </w:r>
      <w:r w:rsidR="00306115" w:rsidRPr="00630B5B">
        <w:t xml:space="preserve"> other</w:t>
      </w:r>
      <w:r w:rsidR="00B44A81" w:rsidRPr="00630B5B">
        <w:t xml:space="preserve"> thematic WPs </w:t>
      </w:r>
      <w:r w:rsidR="001F3897" w:rsidRPr="00DA76C8">
        <w:fldChar w:fldCharType="begin">
          <w:fldData xml:space="preserve">PEVuZE5vdGU+PENpdGU+PEF1dGhvcj5IYXJvPC9BdXRob3I+PFllYXI+MjAxNDwvWWVhcj48UmVj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</w:fldData>
        </w:fldChar>
      </w:r>
      <w:r w:rsidR="009745D2">
        <w:instrText xml:space="preserve"> ADDIN EN.CITE </w:instrText>
      </w:r>
      <w:r w:rsidR="009745D2">
        <w:fldChar w:fldCharType="begin">
          <w:fldData xml:space="preserve">PEVuZE5vdGU+PENpdGU+PEF1dGhvcj5IYXJvPC9BdXRob3I+PFllYXI+MjAxNDwvWWVhcj48UmVj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</w:fldData>
        </w:fldChar>
      </w:r>
      <w:r w:rsidR="009745D2">
        <w:instrText xml:space="preserve"> ADDIN EN.CITE.DATA </w:instrText>
      </w:r>
      <w:r w:rsidR="009745D2">
        <w:fldChar w:fldCharType="end"/>
      </w:r>
      <w:r w:rsidR="001F3897" w:rsidRPr="00DA76C8">
        <w:fldChar w:fldCharType="separate"/>
      </w:r>
      <w:r w:rsidR="008232D4">
        <w:rPr>
          <w:noProof/>
        </w:rPr>
        <w:t>(</w:t>
      </w:r>
      <w:hyperlink w:anchor="_ENREF_68" w:tooltip="Haro, 2014 #245" w:history="1">
        <w:r w:rsidR="009B2C17">
          <w:rPr>
            <w:noProof/>
          </w:rPr>
          <w:t>Haro et al., 2014</w:t>
        </w:r>
      </w:hyperlink>
      <w:r w:rsidR="008232D4">
        <w:rPr>
          <w:noProof/>
        </w:rPr>
        <w:t>)</w:t>
      </w:r>
      <w:r w:rsidR="001F3897" w:rsidRPr="00DA76C8">
        <w:fldChar w:fldCharType="end"/>
      </w:r>
      <w:r w:rsidR="00485862" w:rsidRPr="00DA76C8">
        <w:t xml:space="preserve">. </w:t>
      </w:r>
      <w:r w:rsidR="00B44A81" w:rsidRPr="00DA76C8">
        <w:t xml:space="preserve">Our results and </w:t>
      </w:r>
      <w:r w:rsidR="0056468D" w:rsidRPr="00DA76C8">
        <w:t>recommendations</w:t>
      </w:r>
      <w:r w:rsidR="00B44A81" w:rsidRPr="00D10B6B">
        <w:t xml:space="preserve"> are also consistent with what can be found in the </w:t>
      </w:r>
      <w:r w:rsidR="0056468D" w:rsidRPr="00630B5B">
        <w:t>literature</w:t>
      </w:r>
      <w:r w:rsidRPr="00630B5B">
        <w:t xml:space="preserve"> published after our workshop</w:t>
      </w:r>
      <w:r w:rsidR="002620C2">
        <w:t>. F</w:t>
      </w:r>
      <w:r w:rsidR="00B44A81" w:rsidRPr="00630B5B">
        <w:t>or instance</w:t>
      </w:r>
      <w:r w:rsidR="002620C2">
        <w:t>, the</w:t>
      </w:r>
      <w:r w:rsidR="00B44A81" w:rsidRPr="00630B5B">
        <w:t xml:space="preserve"> RAND </w:t>
      </w:r>
      <w:r w:rsidR="003415F1">
        <w:t>C</w:t>
      </w:r>
      <w:r w:rsidR="00B44A81" w:rsidRPr="00630B5B">
        <w:t xml:space="preserve">orporation </w:t>
      </w:r>
      <w:r w:rsidR="003415F1">
        <w:t>has</w:t>
      </w:r>
      <w:r w:rsidR="002620C2">
        <w:t xml:space="preserve"> recently</w:t>
      </w:r>
      <w:r w:rsidR="00B44A81" w:rsidRPr="00630B5B">
        <w:t xml:space="preserve"> published </w:t>
      </w:r>
      <w:r w:rsidRPr="00630B5B">
        <w:t>a</w:t>
      </w:r>
      <w:r w:rsidR="00B44A81" w:rsidRPr="00630B5B">
        <w:t xml:space="preserve"> piece of work on research impact, including MHR impacts, distinguishing academic and societal ones </w:t>
      </w:r>
      <w:r w:rsidR="001F3897" w:rsidRPr="00DA76C8">
        <w:fldChar w:fldCharType="begin">
          <w:fldData xml:space="preserve">PEVuZE5vdGU+PENpdGU+PEF1dGhvcj5HdXRocmllPC9BdXRob3I+PFllYXI+MjAxMzwvWWVhcj48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</w:fldData>
        </w:fldChar>
      </w:r>
      <w:r w:rsidR="00F07B9E">
        <w:instrText xml:space="preserve"> ADDIN EN.CITE </w:instrText>
      </w:r>
      <w:r w:rsidR="00F07B9E">
        <w:fldChar w:fldCharType="begin">
          <w:fldData xml:space="preserve">PEVuZE5vdGU+PENpdGU+PEF1dGhvcj5HdXRocmllPC9BdXRob3I+PFllYXI+MjAxMzwvWWVhcj48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</w:fldData>
        </w:fldChar>
      </w:r>
      <w:r w:rsidR="00F07B9E">
        <w:instrText xml:space="preserve"> ADDIN EN.CITE.DATA </w:instrText>
      </w:r>
      <w:r w:rsidR="00F07B9E">
        <w:fldChar w:fldCharType="end"/>
      </w:r>
      <w:r w:rsidR="001F3897" w:rsidRPr="00DA76C8">
        <w:fldChar w:fldCharType="separate"/>
      </w:r>
      <w:r w:rsidR="00F07B9E">
        <w:rPr>
          <w:noProof/>
        </w:rPr>
        <w:t>(</w:t>
      </w:r>
      <w:hyperlink w:anchor="_ENREF_112" w:tooltip="Pollitt, 2013 #881" w:history="1">
        <w:r w:rsidR="009B2C17">
          <w:rPr>
            <w:noProof/>
          </w:rPr>
          <w:t>Pollitt et al., 2013</w:t>
        </w:r>
      </w:hyperlink>
      <w:r w:rsidR="00F07B9E">
        <w:rPr>
          <w:noProof/>
        </w:rPr>
        <w:t xml:space="preserve">, </w:t>
      </w:r>
      <w:hyperlink w:anchor="_ENREF_66" w:tooltip="Guthrie, 2016 #836" w:history="1">
        <w:r w:rsidR="009B2C17">
          <w:rPr>
            <w:noProof/>
          </w:rPr>
          <w:t>Guthrie et al., 2016</w:t>
        </w:r>
      </w:hyperlink>
      <w:r w:rsidR="00F07B9E">
        <w:rPr>
          <w:noProof/>
        </w:rPr>
        <w:t>)</w:t>
      </w:r>
      <w:r w:rsidR="001F3897" w:rsidRPr="00DA76C8">
        <w:fldChar w:fldCharType="end"/>
      </w:r>
      <w:r w:rsidR="00B44A81" w:rsidRPr="00DA76C8">
        <w:t xml:space="preserve">. Their “lessons” overlap </w:t>
      </w:r>
      <w:r w:rsidRPr="00DA76C8">
        <w:t xml:space="preserve">with </w:t>
      </w:r>
      <w:r w:rsidR="00B44A81" w:rsidRPr="00DA76C8">
        <w:t xml:space="preserve">our </w:t>
      </w:r>
      <w:r w:rsidR="0056468D" w:rsidRPr="00D10B6B">
        <w:t>recommendations</w:t>
      </w:r>
      <w:r w:rsidR="00B44A81" w:rsidRPr="00D10B6B">
        <w:t xml:space="preserve"> in </w:t>
      </w:r>
      <w:r w:rsidR="00B92C8C" w:rsidRPr="00D10B6B">
        <w:t>several aspects</w:t>
      </w:r>
      <w:r w:rsidRPr="00630B5B">
        <w:t>, for example, the authors find that</w:t>
      </w:r>
      <w:r w:rsidR="00B44A81" w:rsidRPr="00630B5B">
        <w:t xml:space="preserve"> international and interdisciplinary research and stakeholder’s involvement are associated with greater impacts of MHR.</w:t>
      </w:r>
      <w:r w:rsidR="007B07D1">
        <w:t xml:space="preserve"> The need for multidisciplinary research approaches and stakeholder dialogues has </w:t>
      </w:r>
      <w:r w:rsidR="00561556">
        <w:t>been emphasised in several findings of the R</w:t>
      </w:r>
      <w:r w:rsidR="00C85C6B">
        <w:t>oamer</w:t>
      </w:r>
      <w:r w:rsidR="00561556">
        <w:t xml:space="preserve"> project, including the </w:t>
      </w:r>
      <w:r w:rsidR="00B43DDF">
        <w:t>recommendations</w:t>
      </w:r>
      <w:r w:rsidR="00561556">
        <w:t xml:space="preserve"> for public mental health research</w:t>
      </w:r>
      <w:r w:rsidR="00AE692F">
        <w:t xml:space="preserve"> </w:t>
      </w:r>
      <w:r w:rsidR="001F3897">
        <w:fldChar w:fldCharType="begin"/>
      </w:r>
      <w:r w:rsidR="008232D4">
        <w:instrText xml:space="preserve"> ADDIN EN.CITE &lt;EndNote&gt;&lt;Cite&gt;&lt;Author&gt;Forsman&lt;/Author&gt;&lt;Year&gt;2015&lt;/Year&gt;&lt;RecNum&gt;939&lt;/RecNum&gt;&lt;DisplayText&gt;(Forsman et al., 2015)&lt;/DisplayText&gt;&lt;record&gt;&lt;rec-number&gt;939&lt;/rec-number&gt;&lt;foreign-keys&gt;&lt;key app="EN" db-id="a2t02ad9ssvew8esdstvee0mpswss20t2tzf"&gt;939&lt;/key&gt;&lt;/foreign-keys&gt;&lt;ref-type name="Journal Article"&gt;17&lt;/ref-type&gt;&lt;contributors&gt;&lt;authors&gt;&lt;author&gt;Forsman, Anna K&lt;/author&gt;&lt;author&gt;Wahlbeck, Kristian&lt;/author&gt;&lt;author&gt;Aarø, Leif Edvard&lt;/author&gt;&lt;author&gt;Alonso, Jordi&lt;/author&gt;&lt;author&gt;Barry, Margaret M&lt;/author&gt;&lt;author&gt;Brunn, Matthias&lt;/author&gt;&lt;author&gt;Cardoso, Graça&lt;/author&gt;&lt;author&gt;Cattan, Mima&lt;/author&gt;&lt;author&gt;De Girolamo, Giovanni&lt;/author&gt;&lt;author&gt;Eberhard-Gran, Malin&lt;/author&gt;&lt;/authors&gt;&lt;/contributors&gt;&lt;titles&gt;&lt;title&gt;Research priorities for public mental health in Europe: recommendations of the ROAMER project&lt;/title&gt;&lt;secondary-title&gt;The European Journal of Public Health&lt;/secondary-title&gt;&lt;/titles&gt;&lt;periodical&gt;&lt;full-title&gt;The European Journal of Public Health&lt;/full-title&gt;&lt;/periodical&gt;&lt;pages&gt;249-254&lt;/pages&gt;&lt;volume&gt;25&lt;/volume&gt;&lt;number&gt;2&lt;/number&gt;&lt;dates&gt;&lt;year&gt;2015&lt;/year&gt;&lt;/dates&gt;&lt;isbn&gt;1464-360X&lt;/isbn&gt;&lt;urls&gt;&lt;/urls&gt;&lt;/record&gt;&lt;/Cite&gt;&lt;/EndNote&gt;</w:instrText>
      </w:r>
      <w:r w:rsidR="001F3897">
        <w:fldChar w:fldCharType="separate"/>
      </w:r>
      <w:r w:rsidR="008232D4">
        <w:rPr>
          <w:noProof/>
        </w:rPr>
        <w:t>(</w:t>
      </w:r>
      <w:hyperlink w:anchor="_ENREF_59" w:tooltip="Forsman, 2015 #939" w:history="1">
        <w:r w:rsidR="009B2C17">
          <w:rPr>
            <w:noProof/>
          </w:rPr>
          <w:t>Forsman et al., 2015</w:t>
        </w:r>
      </w:hyperlink>
      <w:r w:rsidR="008232D4">
        <w:rPr>
          <w:noProof/>
        </w:rPr>
        <w:t>)</w:t>
      </w:r>
      <w:r w:rsidR="001F3897">
        <w:fldChar w:fldCharType="end"/>
      </w:r>
      <w:r w:rsidR="00AE692F">
        <w:t>.</w:t>
      </w:r>
    </w:p>
    <w:p w14:paraId="3DA80DE5" w14:textId="63DA17E2" w:rsidR="00B52FF5" w:rsidRDefault="00B52FF5" w:rsidP="00485862">
      <w:r>
        <w:t xml:space="preserve">A particularity of our analysis was that the literature review took place at two points in time. Although unorthodox, this allowed creating perspective for the recommendations issued </w:t>
      </w:r>
      <w:r w:rsidR="009200F8">
        <w:t>during the</w:t>
      </w:r>
      <w:r>
        <w:t xml:space="preserve"> workshops. Indeed, most of the literature between 2012 and 2017 </w:t>
      </w:r>
      <w:r w:rsidR="009200F8">
        <w:t>reinforces the ideas set out</w:t>
      </w:r>
      <w:r w:rsidR="00CD23CC">
        <w:t>, especially toward the increase of all stakeholders, including the patients, participation in research.</w:t>
      </w:r>
    </w:p>
    <w:p w14:paraId="25D26CE9" w14:textId="77777777" w:rsidR="005246B8" w:rsidRDefault="005246B8" w:rsidP="00485862"/>
    <w:p w14:paraId="14A8F0FB" w14:textId="508F3DCC" w:rsidR="005246B8" w:rsidRPr="00D10B6B" w:rsidRDefault="005246B8" w:rsidP="005246B8">
      <w:r>
        <w:t>----</w:t>
      </w:r>
      <w:r w:rsidR="006C070C">
        <w:t>------------------------ TABLE 2</w:t>
      </w:r>
      <w:r>
        <w:t xml:space="preserve"> ABOUT HERE -------------------------------------</w:t>
      </w:r>
    </w:p>
    <w:p w14:paraId="74E85329" w14:textId="678A32D5" w:rsidR="00485862" w:rsidRPr="00630B5B" w:rsidRDefault="00485862" w:rsidP="00485862">
      <w:r w:rsidRPr="00630B5B">
        <w:lastRenderedPageBreak/>
        <w:t xml:space="preserve">Mental health and well-being is under-represented in relation to the burden of mental disorders </w:t>
      </w:r>
      <w:r w:rsidR="00B92C8C" w:rsidRPr="00630B5B">
        <w:t xml:space="preserve">and in comparison to other </w:t>
      </w:r>
      <w:r w:rsidR="00AA4DC3">
        <w:t xml:space="preserve">(health-related) </w:t>
      </w:r>
      <w:r w:rsidR="00B92C8C" w:rsidRPr="00630B5B">
        <w:t>research fields.</w:t>
      </w:r>
      <w:r w:rsidRPr="00630B5B">
        <w:t xml:space="preserve"> This is reflected in insufficient training and funding opportunities. Awareness and advocacy will be required to match the efforts in these areas to the high and growing burden of mental disorders.</w:t>
      </w:r>
      <w:r w:rsidR="009660A8">
        <w:t xml:space="preserve"> </w:t>
      </w:r>
      <w:r w:rsidRPr="00630B5B">
        <w:t xml:space="preserve">Considering the quality and quantity of data collection and possibilities e.g. for registry linkages in some countries of Europe, Europeans are in </w:t>
      </w:r>
      <w:r w:rsidR="00627764">
        <w:t xml:space="preserve">a </w:t>
      </w:r>
      <w:r w:rsidRPr="00630B5B">
        <w:t>position to be key players in MHR if the resources are mutualised and stepped up.</w:t>
      </w:r>
    </w:p>
    <w:p w14:paraId="0FCB407C" w14:textId="5EC68A4E" w:rsidR="008946C6" w:rsidRPr="00630B5B" w:rsidRDefault="002C5D19" w:rsidP="00485862">
      <w:r w:rsidRPr="00630B5B">
        <w:t xml:space="preserve">These points raise the question </w:t>
      </w:r>
      <w:r w:rsidR="00D57A5F">
        <w:t xml:space="preserve">of </w:t>
      </w:r>
      <w:r w:rsidRPr="00630B5B">
        <w:t xml:space="preserve">how the recommendations will be used by </w:t>
      </w:r>
      <w:r w:rsidR="00B92C8C" w:rsidRPr="00630B5B">
        <w:t xml:space="preserve">research </w:t>
      </w:r>
      <w:r w:rsidRPr="00630B5B">
        <w:t>decision makers, and under wh</w:t>
      </w:r>
      <w:r w:rsidR="00D57A5F">
        <w:t>at</w:t>
      </w:r>
      <w:r w:rsidRPr="00630B5B">
        <w:t xml:space="preserve"> circumstances the </w:t>
      </w:r>
      <w:r w:rsidR="002934FC" w:rsidRPr="00630B5B">
        <w:t xml:space="preserve">allocation of </w:t>
      </w:r>
      <w:r w:rsidR="00B92C8C" w:rsidRPr="00630B5B">
        <w:t>additional resources</w:t>
      </w:r>
      <w:r w:rsidR="002934FC" w:rsidRPr="00630B5B">
        <w:t xml:space="preserve"> may seem </w:t>
      </w:r>
      <w:r w:rsidR="00D57A5F">
        <w:t>to be</w:t>
      </w:r>
      <w:r w:rsidR="002934FC" w:rsidRPr="00630B5B">
        <w:t xml:space="preserve"> acceptable in a context of enduring economic and financial difficulties in Europe.</w:t>
      </w:r>
      <w:r w:rsidR="009660A8">
        <w:t xml:space="preserve"> </w:t>
      </w:r>
      <w:r w:rsidR="001521E4" w:rsidRPr="00630B5B">
        <w:t>With regards to the economic rationale for the application or the recommendations</w:t>
      </w:r>
      <w:r w:rsidR="00195C71" w:rsidRPr="00630B5B">
        <w:t>, we reiterate that many recommendations should</w:t>
      </w:r>
      <w:r w:rsidR="00AA4DC3">
        <w:t xml:space="preserve"> be</w:t>
      </w:r>
      <w:r w:rsidR="00195C71" w:rsidRPr="00630B5B">
        <w:t xml:space="preserve"> feasible without substantial financial investment. Concerning the recommendations requiring new funds</w:t>
      </w:r>
      <w:r w:rsidR="001521E4" w:rsidRPr="00630B5B">
        <w:t>,</w:t>
      </w:r>
      <w:r w:rsidR="00F53F97" w:rsidRPr="00630B5B">
        <w:t xml:space="preserve"> evidence </w:t>
      </w:r>
      <w:r w:rsidR="00195C71" w:rsidRPr="00630B5B">
        <w:t xml:space="preserve">suggests that the return on investment </w:t>
      </w:r>
      <w:r w:rsidR="0097545C" w:rsidRPr="00630B5B">
        <w:t>for mental research is high</w:t>
      </w:r>
      <w:r w:rsidR="00195C71" w:rsidRPr="00630B5B">
        <w:t>.</w:t>
      </w:r>
      <w:r w:rsidR="0097545C" w:rsidRPr="00630B5B">
        <w:t xml:space="preserve"> It was calculated at 37% for public and charitable </w:t>
      </w:r>
      <w:r w:rsidR="00291C80" w:rsidRPr="00630B5B">
        <w:t xml:space="preserve">MHR </w:t>
      </w:r>
      <w:r w:rsidR="0097545C" w:rsidRPr="00630B5B">
        <w:t xml:space="preserve">in the UK, comprising annual returns on health and </w:t>
      </w:r>
      <w:r w:rsidR="00D57A5F">
        <w:t>Gross Domestic Product (</w:t>
      </w:r>
      <w:r w:rsidR="0097545C" w:rsidRPr="00630B5B">
        <w:t>GDP</w:t>
      </w:r>
      <w:r w:rsidR="00D57A5F">
        <w:t>)</w:t>
      </w:r>
      <w:r w:rsidR="0097545C" w:rsidRPr="00630B5B">
        <w:t xml:space="preserve"> gains</w:t>
      </w:r>
      <w:r w:rsidR="0065264F">
        <w:t xml:space="preserve"> </w:t>
      </w:r>
      <w:r w:rsidR="001F3897" w:rsidRPr="00DA76C8">
        <w:fldChar w:fldCharType="begin"/>
      </w:r>
      <w:r w:rsidR="00F11BE9">
        <w:instrText xml:space="preserve"> ADDIN EN.CITE &lt;EndNote&gt;&lt;Cite&gt;&lt;Author&gt;Martin Buxton&lt;/Author&gt;&lt;Year&gt;2008&lt;/Year&gt;&lt;RecNum&gt;262&lt;/RecNum&gt;&lt;DisplayText&gt;(Martin Buxton, 2008)&lt;/DisplayText&gt;&lt;record&gt;&lt;rec-number&gt;262&lt;/rec-number&gt;&lt;foreign-keys&gt;&lt;key app="EN" db-id="a2t02ad9ssvew8esdstvee0mpswss20t2tzf"&gt;262&lt;/key&gt;&lt;/foreign-keys&gt;&lt;ref-type name="Report"&gt;27&lt;/ref-type&gt;&lt;contributors&gt;&lt;authors&gt;&lt;author&gt;Martin Buxton, Stephen Hanney, Steve Morris, Leonie Sundmacher, Jorge Mestre-Ferrandiz, Martina Garau, Jon Sussex, Jonathan Grant, Sharif Ismail, Edward Nason, Steven Wooding, Shitij Kapur. &lt;/author&gt;&lt;/authors&gt;&lt;/contributors&gt;&lt;titles&gt;&lt;title&gt;Medical Research What’s It Worth? Estimating the Economic Benefits from Medical Research in the UK.&lt;/title&gt;&lt;/titles&gt;&lt;dates&gt;&lt;year&gt;2008&lt;/year&gt;&lt;/dates&gt;&lt;pub-location&gt;London: UK evaluation forum&lt;/pub-location&gt;&lt;publisher&gt;Health Economics Research Group, Office of Health Economics, RAND Europe.&lt;/publisher&gt;&lt;urls&gt;&lt;/urls&gt;&lt;/record&gt;&lt;/Cite&gt;&lt;/EndNote&gt;</w:instrText>
      </w:r>
      <w:r w:rsidR="001F3897" w:rsidRPr="00DA76C8">
        <w:fldChar w:fldCharType="separate"/>
      </w:r>
      <w:r w:rsidR="00F11BE9">
        <w:rPr>
          <w:noProof/>
        </w:rPr>
        <w:t>(</w:t>
      </w:r>
      <w:hyperlink w:anchor="_ENREF_94" w:tooltip="Martin Buxton, 2008 #262" w:history="1">
        <w:r w:rsidR="009B2C17">
          <w:rPr>
            <w:noProof/>
          </w:rPr>
          <w:t>Martin Buxton, 2008</w:t>
        </w:r>
      </w:hyperlink>
      <w:r w:rsidR="00F11BE9">
        <w:rPr>
          <w:noProof/>
        </w:rPr>
        <w:t>)</w:t>
      </w:r>
      <w:r w:rsidR="001F3897" w:rsidRPr="00DA76C8">
        <w:fldChar w:fldCharType="end"/>
      </w:r>
      <w:r w:rsidR="0097545C" w:rsidRPr="00DA76C8">
        <w:t>.</w:t>
      </w:r>
      <w:r w:rsidR="00F74D33" w:rsidRPr="00DA76C8">
        <w:t xml:space="preserve"> This suggests that it is a rational decision to dedicate additional resources to thi</w:t>
      </w:r>
      <w:r w:rsidR="00F74D33" w:rsidRPr="00D10B6B">
        <w:t>s field</w:t>
      </w:r>
      <w:r w:rsidR="004962A0" w:rsidRPr="00D10B6B">
        <w:t xml:space="preserve"> as well as </w:t>
      </w:r>
      <w:r w:rsidR="00842102" w:rsidRPr="00D10B6B">
        <w:t>rationali</w:t>
      </w:r>
      <w:r w:rsidR="00D57A5F">
        <w:t>s</w:t>
      </w:r>
      <w:r w:rsidR="00842102" w:rsidRPr="00D10B6B">
        <w:t>ing</w:t>
      </w:r>
      <w:r w:rsidR="004962A0" w:rsidRPr="00630B5B">
        <w:t xml:space="preserve"> existing</w:t>
      </w:r>
      <w:r w:rsidR="00D57A5F">
        <w:t xml:space="preserve"> resources. This</w:t>
      </w:r>
      <w:r w:rsidR="004962A0" w:rsidRPr="00630B5B">
        <w:t xml:space="preserve"> could be done by a European infrastructure or network inspired either by the NIMH or the Mental Health Research Network in the US</w:t>
      </w:r>
      <w:r w:rsidR="00AE692F">
        <w:t>.</w:t>
      </w:r>
    </w:p>
    <w:p w14:paraId="0375A0CE" w14:textId="626874CB" w:rsidR="00012AD6" w:rsidRPr="00DA76C8" w:rsidRDefault="00012AD6" w:rsidP="00485862">
      <w:r w:rsidRPr="00630B5B">
        <w:t xml:space="preserve">We also believe that such </w:t>
      </w:r>
      <w:r w:rsidR="00842102" w:rsidRPr="00630B5B">
        <w:t>recommendations</w:t>
      </w:r>
      <w:r w:rsidRPr="00630B5B">
        <w:t xml:space="preserve"> on </w:t>
      </w:r>
      <w:r w:rsidR="00842102" w:rsidRPr="00630B5B">
        <w:t>resources</w:t>
      </w:r>
      <w:r w:rsidRPr="00630B5B">
        <w:t xml:space="preserve"> are key to deliver</w:t>
      </w:r>
      <w:r w:rsidR="00D57A5F">
        <w:t>ing</w:t>
      </w:r>
      <w:r w:rsidRPr="00630B5B">
        <w:t xml:space="preserve"> the MHR priorities as stated by the whole Roamer consortium</w:t>
      </w:r>
      <w:r w:rsidR="00205AAA">
        <w:t xml:space="preserve"> </w:t>
      </w:r>
      <w:r w:rsidR="00205AAA">
        <w:fldChar w:fldCharType="begin">
          <w:fldData xml:space="preserve">PEVuZE5vdGU+PENpdGU+PEF1dGhvcj5XeWtlczwvQXV0aG9yPjxZZWFyPjIwMTU8L1llYXI+PFJl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</w:fldData>
        </w:fldChar>
      </w:r>
      <w:r w:rsidR="00205AAA">
        <w:instrText xml:space="preserve"> ADDIN EN.CITE </w:instrText>
      </w:r>
      <w:r w:rsidR="00205AAA">
        <w:fldChar w:fldCharType="begin">
          <w:fldData xml:space="preserve">PEVuZE5vdGU+PENpdGU+PEF1dGhvcj5XeWtlczwvQXV0aG9yPjxZZWFyPjIwMTU8L1llYXI+PFJl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</w:fldData>
        </w:fldChar>
      </w:r>
      <w:r w:rsidR="00205AAA">
        <w:instrText xml:space="preserve"> ADDIN EN.CITE.DATA </w:instrText>
      </w:r>
      <w:r w:rsidR="00205AAA">
        <w:fldChar w:fldCharType="end"/>
      </w:r>
      <w:r w:rsidR="00205AAA">
        <w:fldChar w:fldCharType="separate"/>
      </w:r>
      <w:r w:rsidR="00205AAA">
        <w:rPr>
          <w:noProof/>
        </w:rPr>
        <w:t>(</w:t>
      </w:r>
      <w:hyperlink w:anchor="_ENREF_142" w:tooltip="Wykes, 2015 #1580" w:history="1">
        <w:r w:rsidR="009B2C17">
          <w:rPr>
            <w:noProof/>
          </w:rPr>
          <w:t>Wykes et al., 2015</w:t>
        </w:r>
      </w:hyperlink>
      <w:r w:rsidR="00205AAA">
        <w:rPr>
          <w:noProof/>
        </w:rPr>
        <w:t>)</w:t>
      </w:r>
      <w:r w:rsidR="00205AAA">
        <w:fldChar w:fldCharType="end"/>
      </w:r>
      <w:r w:rsidRPr="00DA76C8">
        <w:t>.</w:t>
      </w:r>
    </w:p>
    <w:p w14:paraId="60B2001B" w14:textId="21BB9FFA" w:rsidR="00293565" w:rsidRPr="00630B5B" w:rsidRDefault="00083C97" w:rsidP="00F476E9">
      <w:pPr>
        <w:pStyle w:val="Heading1"/>
      </w:pPr>
      <w:r w:rsidRPr="00D10B6B">
        <w:br w:type="page"/>
      </w:r>
      <w:r w:rsidR="00293565" w:rsidRPr="00630B5B">
        <w:lastRenderedPageBreak/>
        <w:t>References</w:t>
      </w:r>
    </w:p>
    <w:p w14:paraId="5A2AF5BD" w14:textId="77777777" w:rsidR="009B2C17" w:rsidRPr="009B2C17" w:rsidRDefault="001F3897" w:rsidP="009B2C17">
      <w:pPr>
        <w:pStyle w:val="EndNoteBibliography"/>
        <w:ind w:left="720" w:hanging="720"/>
      </w:pPr>
      <w:r w:rsidRPr="00D10B6B">
        <w:rPr>
          <w:rFonts w:ascii="Times New Roman" w:hAnsi="Times New Roman" w:cs="Times New Roman"/>
          <w:i/>
          <w:sz w:val="24"/>
        </w:rPr>
        <w:fldChar w:fldCharType="begin"/>
      </w:r>
      <w:r w:rsidR="00937A64" w:rsidRPr="00630B5B">
        <w:rPr>
          <w:rFonts w:ascii="Times New Roman" w:hAnsi="Times New Roman" w:cs="Times New Roman"/>
          <w:i/>
          <w:sz w:val="24"/>
        </w:rPr>
        <w:instrText xml:space="preserve"> ADDIN EN.REFLIST </w:instrText>
      </w:r>
      <w:r w:rsidRPr="00D10B6B">
        <w:rPr>
          <w:rFonts w:ascii="Times New Roman" w:hAnsi="Times New Roman" w:cs="Times New Roman"/>
          <w:i/>
          <w:sz w:val="24"/>
        </w:rPr>
        <w:fldChar w:fldCharType="separate"/>
      </w:r>
      <w:bookmarkStart w:id="9" w:name="_ENREF_1"/>
      <w:r w:rsidR="009B2C17" w:rsidRPr="009B2C17">
        <w:t xml:space="preserve">ALEGRÍA, M. 2009. Training for research in mental health and HIV/AIDS among racial and ethnic minority populations: meeting the needs of new investigators. </w:t>
      </w:r>
      <w:r w:rsidR="009B2C17" w:rsidRPr="009B2C17">
        <w:rPr>
          <w:i/>
        </w:rPr>
        <w:t>American journal of public health,</w:t>
      </w:r>
      <w:r w:rsidR="009B2C17" w:rsidRPr="009B2C17">
        <w:t xml:space="preserve"> 99 Suppl 1</w:t>
      </w:r>
      <w:r w:rsidR="009B2C17" w:rsidRPr="009B2C17">
        <w:rPr>
          <w:b/>
        </w:rPr>
        <w:t>,</w:t>
      </w:r>
      <w:r w:rsidR="009B2C17" w:rsidRPr="009B2C17">
        <w:t xml:space="preserve"> S26-S30.</w:t>
      </w:r>
      <w:bookmarkEnd w:id="9"/>
    </w:p>
    <w:p w14:paraId="5243AF11" w14:textId="77777777" w:rsidR="009B2C17" w:rsidRPr="009B2C17" w:rsidRDefault="009B2C17" w:rsidP="009B2C17">
      <w:pPr>
        <w:pStyle w:val="EndNoteBibliography"/>
        <w:ind w:left="720" w:hanging="720"/>
      </w:pPr>
      <w:bookmarkStart w:id="10" w:name="_ENREF_2"/>
      <w:r w:rsidRPr="009B2C17">
        <w:t xml:space="preserve">ALEGRÍA, M., WONG, Y., MULVANEY-DAY, N., NILLNI, A., PROCTOR, E., NICKEL, M., JONES, L., GREEN, B., KOEGEL, P. &amp; WRIGHT, A. 2011. Community-based partnered research: new directions in mental health services research. </w:t>
      </w:r>
      <w:r w:rsidRPr="009B2C17">
        <w:rPr>
          <w:i/>
        </w:rPr>
        <w:t>Ethnicity &amp; disease,</w:t>
      </w:r>
      <w:r w:rsidRPr="009B2C17">
        <w:t xml:space="preserve"> 21</w:t>
      </w:r>
      <w:r w:rsidRPr="009B2C17">
        <w:rPr>
          <w:b/>
        </w:rPr>
        <w:t>,</w:t>
      </w:r>
      <w:r w:rsidRPr="009B2C17">
        <w:t xml:space="preserve"> S1.</w:t>
      </w:r>
      <w:bookmarkEnd w:id="10"/>
    </w:p>
    <w:p w14:paraId="1456AB69" w14:textId="77777777" w:rsidR="009B2C17" w:rsidRPr="009B2C17" w:rsidRDefault="009B2C17" w:rsidP="009B2C17">
      <w:pPr>
        <w:pStyle w:val="EndNoteBibliography"/>
        <w:ind w:left="720" w:hanging="720"/>
      </w:pPr>
      <w:bookmarkStart w:id="11" w:name="_ENREF_3"/>
      <w:r w:rsidRPr="009B2C17">
        <w:t xml:space="preserve">ALLA, K., HALL, W. D., WHITEFORD, H. A., HEAD, B. W. &amp; MEURK, C. S. 2017. How do we define the policy impact of public health research? A systematic review. </w:t>
      </w:r>
      <w:r w:rsidRPr="009B2C17">
        <w:rPr>
          <w:i/>
        </w:rPr>
        <w:t>Health Res Policy Syst,</w:t>
      </w:r>
      <w:r w:rsidRPr="009B2C17">
        <w:t xml:space="preserve"> 15</w:t>
      </w:r>
      <w:r w:rsidRPr="009B2C17">
        <w:rPr>
          <w:b/>
        </w:rPr>
        <w:t>,</w:t>
      </w:r>
      <w:r w:rsidRPr="009B2C17">
        <w:t xml:space="preserve"> 84.</w:t>
      </w:r>
      <w:bookmarkEnd w:id="11"/>
    </w:p>
    <w:p w14:paraId="5B3B0D9E" w14:textId="77777777" w:rsidR="009B2C17" w:rsidRPr="009B2C17" w:rsidRDefault="009B2C17" w:rsidP="009B2C17">
      <w:pPr>
        <w:pStyle w:val="EndNoteBibliography"/>
        <w:ind w:left="720" w:hanging="720"/>
      </w:pPr>
      <w:bookmarkStart w:id="12" w:name="_ENREF_4"/>
      <w:r w:rsidRPr="009B2C17">
        <w:t xml:space="preserve">ALLEBECK, P. 2009. The use of population based registers in psychiatric research. </w:t>
      </w:r>
      <w:r w:rsidRPr="009B2C17">
        <w:rPr>
          <w:i/>
        </w:rPr>
        <w:t>Acta Psychiatrica Scandinavica,</w:t>
      </w:r>
      <w:r w:rsidRPr="009B2C17">
        <w:t xml:space="preserve"> 120</w:t>
      </w:r>
      <w:r w:rsidRPr="009B2C17">
        <w:rPr>
          <w:b/>
        </w:rPr>
        <w:t>,</w:t>
      </w:r>
      <w:r w:rsidRPr="009B2C17">
        <w:t xml:space="preserve"> 386-391.</w:t>
      </w:r>
      <w:bookmarkEnd w:id="12"/>
    </w:p>
    <w:p w14:paraId="54ED2132" w14:textId="77777777" w:rsidR="009B2C17" w:rsidRPr="009B2C17" w:rsidRDefault="009B2C17" w:rsidP="009B2C17">
      <w:pPr>
        <w:pStyle w:val="EndNoteBibliography"/>
        <w:ind w:left="720" w:hanging="720"/>
      </w:pPr>
      <w:bookmarkStart w:id="13" w:name="_ENREF_5"/>
      <w:r w:rsidRPr="009B2C17">
        <w:t xml:space="preserve">ANAND, S. 2012. 'Big pharma' and psychiatry: ‘The devil is in the dyad'. </w:t>
      </w:r>
      <w:r w:rsidRPr="009B2C17">
        <w:rPr>
          <w:i/>
        </w:rPr>
        <w:t>Australian and New Zealand Journal of Psychiatry,</w:t>
      </w:r>
      <w:r w:rsidRPr="009B2C17">
        <w:t xml:space="preserve"> 46</w:t>
      </w:r>
      <w:r w:rsidRPr="009B2C17">
        <w:rPr>
          <w:b/>
        </w:rPr>
        <w:t>,</w:t>
      </w:r>
      <w:r w:rsidRPr="009B2C17">
        <w:t xml:space="preserve"> 1118-1119.</w:t>
      </w:r>
      <w:bookmarkEnd w:id="13"/>
    </w:p>
    <w:p w14:paraId="6C9DB2AD" w14:textId="77777777" w:rsidR="009B2C17" w:rsidRPr="009B2C17" w:rsidRDefault="009B2C17" w:rsidP="009B2C17">
      <w:pPr>
        <w:pStyle w:val="EndNoteBibliography"/>
        <w:ind w:left="720" w:hanging="720"/>
      </w:pPr>
      <w:bookmarkStart w:id="14" w:name="_ENREF_6"/>
      <w:r w:rsidRPr="009B2C17">
        <w:t xml:space="preserve">APPELBAUM, K. L. 2008. Correctional mental health research: Opportunities and barriers. </w:t>
      </w:r>
      <w:r w:rsidRPr="009B2C17">
        <w:rPr>
          <w:i/>
        </w:rPr>
        <w:t>Journal of Correctional Health Care,</w:t>
      </w:r>
      <w:r w:rsidRPr="009B2C17">
        <w:t xml:space="preserve"> 14</w:t>
      </w:r>
      <w:r w:rsidRPr="009B2C17">
        <w:rPr>
          <w:b/>
        </w:rPr>
        <w:t>,</w:t>
      </w:r>
      <w:r w:rsidRPr="009B2C17">
        <w:t xml:space="preserve"> 269-277.</w:t>
      </w:r>
      <w:bookmarkEnd w:id="14"/>
    </w:p>
    <w:p w14:paraId="4B35110F" w14:textId="77777777" w:rsidR="009B2C17" w:rsidRPr="009B2C17" w:rsidRDefault="009B2C17" w:rsidP="009B2C17">
      <w:pPr>
        <w:pStyle w:val="EndNoteBibliography"/>
        <w:ind w:left="720" w:hanging="720"/>
      </w:pPr>
      <w:bookmarkStart w:id="15" w:name="_ENREF_7"/>
      <w:r w:rsidRPr="009B2C17">
        <w:t xml:space="preserve">ATAL, I., TRINQUART, L., RAVAUD, P. &amp; PORCHER, R. 2018. A mapping of 115,000 randomized trials revealed a mismatch between research effort and health needs in non-high-income regions. </w:t>
      </w:r>
      <w:r w:rsidRPr="009B2C17">
        <w:rPr>
          <w:i/>
        </w:rPr>
        <w:t>Journal of clinical epidemiology</w:t>
      </w:r>
      <w:r w:rsidRPr="009B2C17">
        <w:rPr>
          <w:b/>
        </w:rPr>
        <w:t>,</w:t>
      </w:r>
      <w:r w:rsidRPr="009B2C17">
        <w:t xml:space="preserve"> [sous presse].</w:t>
      </w:r>
      <w:bookmarkEnd w:id="15"/>
    </w:p>
    <w:p w14:paraId="1633BA0D" w14:textId="77777777" w:rsidR="009B2C17" w:rsidRPr="009B2C17" w:rsidRDefault="009B2C17" w:rsidP="009B2C17">
      <w:pPr>
        <w:pStyle w:val="EndNoteBibliography"/>
        <w:ind w:left="720" w:hanging="720"/>
      </w:pPr>
      <w:bookmarkStart w:id="16" w:name="_ENREF_8"/>
      <w:r w:rsidRPr="009B2C17">
        <w:t xml:space="preserve">ATKINS, M. S. &amp; FRAZIER, S. L. 2011. Expanding the toolkit or changing the paradigm: Are we ready for a public health approach to mental health? </w:t>
      </w:r>
      <w:r w:rsidRPr="009B2C17">
        <w:rPr>
          <w:i/>
        </w:rPr>
        <w:t>Perspectives on Psychological Science,</w:t>
      </w:r>
      <w:r w:rsidRPr="009B2C17">
        <w:t xml:space="preserve"> 6</w:t>
      </w:r>
      <w:r w:rsidRPr="009B2C17">
        <w:rPr>
          <w:b/>
        </w:rPr>
        <w:t>,</w:t>
      </w:r>
      <w:r w:rsidRPr="009B2C17">
        <w:t xml:space="preserve"> 483-487.</w:t>
      </w:r>
      <w:bookmarkEnd w:id="16"/>
    </w:p>
    <w:p w14:paraId="7CBAC025" w14:textId="77777777" w:rsidR="009B2C17" w:rsidRPr="009B2C17" w:rsidRDefault="009B2C17" w:rsidP="009B2C17">
      <w:pPr>
        <w:pStyle w:val="EndNoteBibliography"/>
        <w:ind w:left="720" w:hanging="720"/>
      </w:pPr>
      <w:bookmarkStart w:id="17" w:name="_ENREF_9"/>
      <w:r w:rsidRPr="009B2C17">
        <w:t xml:space="preserve">BARTELS, S. J., LEBOWITZ, B. D., REYNOLDS, C. F., III, BRUCE, M. L., HALPAIN, M., FAISON, W. E. &amp; KIRWIN, P. D. 2010. Programs for developing the pipeline of early-career geriatric mental health researchers: Outcomes and implications for other fields. </w:t>
      </w:r>
      <w:r w:rsidRPr="009B2C17">
        <w:rPr>
          <w:i/>
        </w:rPr>
        <w:t>Academic Medicine,</w:t>
      </w:r>
      <w:r w:rsidRPr="009B2C17">
        <w:t xml:space="preserve"> 85</w:t>
      </w:r>
      <w:r w:rsidRPr="009B2C17">
        <w:rPr>
          <w:b/>
        </w:rPr>
        <w:t>,</w:t>
      </w:r>
      <w:r w:rsidRPr="009B2C17">
        <w:t xml:space="preserve"> 26-35.</w:t>
      </w:r>
      <w:bookmarkEnd w:id="17"/>
    </w:p>
    <w:p w14:paraId="4D365198" w14:textId="77777777" w:rsidR="009B2C17" w:rsidRPr="009B2C17" w:rsidRDefault="009B2C17" w:rsidP="009B2C17">
      <w:pPr>
        <w:pStyle w:val="EndNoteBibliography"/>
        <w:ind w:left="720" w:hanging="720"/>
      </w:pPr>
      <w:bookmarkStart w:id="18" w:name="_ENREF_10"/>
      <w:r w:rsidRPr="009B2C17">
        <w:t xml:space="preserve">BASTIAN, L. A., BOSWORTH, H. B., WASHINGTON, D. L. &amp; YANO, E. M. 2013. Setting the stage: Research to inform interventions, practice and policy to improve women veterans’ health and health care. </w:t>
      </w:r>
      <w:r w:rsidRPr="009B2C17">
        <w:rPr>
          <w:i/>
        </w:rPr>
        <w:t>Journal of General Internal Medicine,</w:t>
      </w:r>
      <w:r w:rsidRPr="009B2C17">
        <w:t xml:space="preserve"> 28</w:t>
      </w:r>
      <w:r w:rsidRPr="009B2C17">
        <w:rPr>
          <w:b/>
        </w:rPr>
        <w:t>,</w:t>
      </w:r>
      <w:r w:rsidRPr="009B2C17">
        <w:t xml:space="preserve"> S491-S494.</w:t>
      </w:r>
      <w:bookmarkEnd w:id="18"/>
    </w:p>
    <w:p w14:paraId="617C583D" w14:textId="77777777" w:rsidR="009B2C17" w:rsidRPr="009B2C17" w:rsidRDefault="009B2C17" w:rsidP="009B2C17">
      <w:pPr>
        <w:pStyle w:val="EndNoteBibliography"/>
        <w:ind w:left="720" w:hanging="720"/>
      </w:pPr>
      <w:bookmarkStart w:id="19" w:name="_ENREF_11"/>
      <w:r w:rsidRPr="009B2C17">
        <w:t xml:space="preserve">BATTERHAM, P. J., CHRISTENSEN, H. &amp; GRIFFITHS, K. M. 2014. State-based output in Australian mental health research. </w:t>
      </w:r>
      <w:r w:rsidRPr="009B2C17">
        <w:rPr>
          <w:i/>
        </w:rPr>
        <w:t>Australas Psychiatry,</w:t>
      </w:r>
      <w:r w:rsidRPr="009B2C17">
        <w:t xml:space="preserve"> 22</w:t>
      </w:r>
      <w:r w:rsidRPr="009B2C17">
        <w:rPr>
          <w:b/>
        </w:rPr>
        <w:t>,</w:t>
      </w:r>
      <w:r w:rsidRPr="009B2C17">
        <w:t xml:space="preserve"> 266-271.</w:t>
      </w:r>
      <w:bookmarkEnd w:id="19"/>
    </w:p>
    <w:p w14:paraId="1C068EE0" w14:textId="77777777" w:rsidR="009B2C17" w:rsidRPr="009B2C17" w:rsidRDefault="009B2C17" w:rsidP="009B2C17">
      <w:pPr>
        <w:pStyle w:val="EndNoteBibliography"/>
        <w:ind w:left="720" w:hanging="720"/>
      </w:pPr>
      <w:bookmarkStart w:id="20" w:name="_ENREF_12"/>
      <w:r w:rsidRPr="009B2C17">
        <w:t xml:space="preserve">BATTERHAM, P. J., MCGRATH, J., MCGORRY, P. D., KAY-LAMBKIN, F. J., HICKIE, I. B. &amp; CHRISTENSEN, H. 2016. NHMRC funding of mental health research. </w:t>
      </w:r>
      <w:r w:rsidRPr="009B2C17">
        <w:rPr>
          <w:i/>
        </w:rPr>
        <w:t>Med J Aust,</w:t>
      </w:r>
      <w:r w:rsidRPr="009B2C17">
        <w:t xml:space="preserve"> 205</w:t>
      </w:r>
      <w:r w:rsidRPr="009B2C17">
        <w:rPr>
          <w:b/>
        </w:rPr>
        <w:t>,</w:t>
      </w:r>
      <w:r w:rsidRPr="009B2C17">
        <w:t xml:space="preserve"> 350-351.</w:t>
      </w:r>
      <w:bookmarkEnd w:id="20"/>
    </w:p>
    <w:p w14:paraId="62C7FA6E" w14:textId="77777777" w:rsidR="009B2C17" w:rsidRPr="009B2C17" w:rsidRDefault="009B2C17" w:rsidP="009B2C17">
      <w:pPr>
        <w:pStyle w:val="EndNoteBibliography"/>
        <w:ind w:left="720" w:hanging="720"/>
      </w:pPr>
      <w:bookmarkStart w:id="21" w:name="_ENREF_13"/>
      <w:r w:rsidRPr="009B2C17">
        <w:t xml:space="preserve">BEATON, R. D., JOHNSON, L. C., MAIDA, C. A., HOUSTON, J. B. &amp; PFEFFERBAUM, B. 2012. Disaster Research Team Building: A Case Study of a Web-based Disaster Research Training Program. </w:t>
      </w:r>
      <w:r w:rsidRPr="009B2C17">
        <w:rPr>
          <w:i/>
        </w:rPr>
        <w:t>Traumatology (Tallahass Fla),</w:t>
      </w:r>
      <w:r w:rsidRPr="009B2C17">
        <w:t xml:space="preserve"> 18</w:t>
      </w:r>
      <w:r w:rsidRPr="009B2C17">
        <w:rPr>
          <w:b/>
        </w:rPr>
        <w:t>,</w:t>
      </w:r>
      <w:r w:rsidRPr="009B2C17">
        <w:t xml:space="preserve"> 86-91.</w:t>
      </w:r>
      <w:bookmarkEnd w:id="21"/>
    </w:p>
    <w:p w14:paraId="082373DB" w14:textId="77777777" w:rsidR="009B2C17" w:rsidRPr="009B2C17" w:rsidRDefault="009B2C17" w:rsidP="009B2C17">
      <w:pPr>
        <w:pStyle w:val="EndNoteBibliography"/>
        <w:ind w:left="720" w:hanging="720"/>
      </w:pPr>
      <w:bookmarkStart w:id="22" w:name="_ENREF_14"/>
      <w:r w:rsidRPr="009B2C17">
        <w:t>BELLI, S., WYKES, T., LEWIS, S., OBRADORS-TARRAGÓ, C. &amp; HARO, J.-M. 2015. Roadmap'for'Mental'Health'and'Well-being'Research'in'Europe'''. EUROPEAN COMMISSION: Consorcio CIBER para el área temática de salud mental (CIBERSAM).</w:t>
      </w:r>
      <w:bookmarkEnd w:id="22"/>
    </w:p>
    <w:p w14:paraId="65EFB1C0" w14:textId="77777777" w:rsidR="009B2C17" w:rsidRPr="009B2C17" w:rsidRDefault="009B2C17" w:rsidP="009B2C17">
      <w:pPr>
        <w:pStyle w:val="EndNoteBibliography"/>
        <w:ind w:left="720" w:hanging="720"/>
      </w:pPr>
      <w:bookmarkStart w:id="23" w:name="_ENREF_15"/>
      <w:r w:rsidRPr="009B2C17">
        <w:t xml:space="preserve">BEN-ZEEV, D., SCHUELLER, S. M., BEGALE, M., DUFFECY, J., KANE, J. M. &amp; MOHR, D. C. 2015. Strategies for mHealth research: lessons from 3 mobile intervention studies. </w:t>
      </w:r>
      <w:r w:rsidRPr="009B2C17">
        <w:rPr>
          <w:i/>
        </w:rPr>
        <w:t>Adm Policy Ment Health,</w:t>
      </w:r>
      <w:r w:rsidRPr="009B2C17">
        <w:t xml:space="preserve"> 42</w:t>
      </w:r>
      <w:r w:rsidRPr="009B2C17">
        <w:rPr>
          <w:b/>
        </w:rPr>
        <w:t>,</w:t>
      </w:r>
      <w:r w:rsidRPr="009B2C17">
        <w:t xml:space="preserve"> 157-67.</w:t>
      </w:r>
      <w:bookmarkEnd w:id="23"/>
    </w:p>
    <w:p w14:paraId="0FA37575" w14:textId="77777777" w:rsidR="009B2C17" w:rsidRPr="009B2C17" w:rsidRDefault="009B2C17" w:rsidP="009B2C17">
      <w:pPr>
        <w:pStyle w:val="EndNoteBibliography"/>
        <w:ind w:left="720" w:hanging="720"/>
      </w:pPr>
      <w:bookmarkStart w:id="24" w:name="_ENREF_16"/>
      <w:r w:rsidRPr="009B2C17">
        <w:t xml:space="preserve">BERA, S. C., SOOD, M., CHADDA, R. K. &amp; SATHYANARAYANA RAO, T. S. 2014. Contributions of general hospital psychiatric units to psychiatric research in India. </w:t>
      </w:r>
      <w:r w:rsidRPr="009B2C17">
        <w:rPr>
          <w:i/>
        </w:rPr>
        <w:t>Indian J Psychiatry,</w:t>
      </w:r>
      <w:r w:rsidRPr="009B2C17">
        <w:t xml:space="preserve"> 56</w:t>
      </w:r>
      <w:r w:rsidRPr="009B2C17">
        <w:rPr>
          <w:b/>
        </w:rPr>
        <w:t>,</w:t>
      </w:r>
      <w:r w:rsidRPr="009B2C17">
        <w:t xml:space="preserve"> 278-82.</w:t>
      </w:r>
      <w:bookmarkEnd w:id="24"/>
    </w:p>
    <w:p w14:paraId="4BABAEFB" w14:textId="77777777" w:rsidR="009B2C17" w:rsidRPr="009B2C17" w:rsidRDefault="009B2C17" w:rsidP="009B2C17">
      <w:pPr>
        <w:pStyle w:val="EndNoteBibliography"/>
        <w:ind w:left="720" w:hanging="720"/>
      </w:pPr>
      <w:bookmarkStart w:id="25" w:name="_ENREF_17"/>
      <w:r w:rsidRPr="009B2C17">
        <w:t xml:space="preserve">BERESIN, E. V., BALDESSARINI, R. J., ALPERT, J. &amp; ROSENBAUM, J. 2003. Teaching ethics of psychopharmacology research in psychiatric residency training programs. </w:t>
      </w:r>
      <w:r w:rsidRPr="009B2C17">
        <w:rPr>
          <w:i/>
        </w:rPr>
        <w:t>Psychopharmacology,</w:t>
      </w:r>
      <w:r w:rsidRPr="009B2C17">
        <w:t xml:space="preserve"> 171</w:t>
      </w:r>
      <w:r w:rsidRPr="009B2C17">
        <w:rPr>
          <w:b/>
        </w:rPr>
        <w:t>,</w:t>
      </w:r>
      <w:r w:rsidRPr="009B2C17">
        <w:t xml:space="preserve"> 105-111.</w:t>
      </w:r>
      <w:bookmarkEnd w:id="25"/>
    </w:p>
    <w:p w14:paraId="70E2EF89" w14:textId="77777777" w:rsidR="009B2C17" w:rsidRPr="009B2C17" w:rsidRDefault="009B2C17" w:rsidP="009B2C17">
      <w:pPr>
        <w:pStyle w:val="EndNoteBibliography"/>
        <w:ind w:left="720" w:hanging="720"/>
      </w:pPr>
      <w:bookmarkStart w:id="26" w:name="_ENREF_18"/>
      <w:r w:rsidRPr="009B2C17">
        <w:lastRenderedPageBreak/>
        <w:t xml:space="preserve">BHUGRA, D., TASMAN, A., PATHARE, S., PRIEBE, S., SMITH, S., TOROUS, J., ARBUCKLE, M. R., LANGFORD, A., ALARCON, R. D., CHIU, H. F. K., FIRST, M. B., KAY, J., SUNKEL, C., THAPAR, A., UDOMRATN, P., BAINGANA, F. K., KESTEL, D., NG, R. M. K., PATEL, A., PICKER, L., MCKENZIE, K. J., MOUSSAOUI, D., MUIJEN, M., BARTLETT, P., DAVISON, S., EXWORTHY, T., LOZA, N., ROSE, D., TORALES, J., BROWN, M., CHRISTENSEN, H., FIRTH, J., KESHAVAN, M., LI, A., ONNELA, J. P., WYKES, T., ELKHOLY, H., KALRA, G., LOVETT, K. F., TRAVIS, M. J. &amp; VENTRIGLIO, A. 2017. The WPA-Lancet Psychiatry Commission on the Future of Psychiatry. </w:t>
      </w:r>
      <w:r w:rsidRPr="009B2C17">
        <w:rPr>
          <w:i/>
        </w:rPr>
        <w:t>Lancet Psychiatry,</w:t>
      </w:r>
      <w:r w:rsidRPr="009B2C17">
        <w:t xml:space="preserve"> 4</w:t>
      </w:r>
      <w:r w:rsidRPr="009B2C17">
        <w:rPr>
          <w:b/>
        </w:rPr>
        <w:t>,</w:t>
      </w:r>
      <w:r w:rsidRPr="009B2C17">
        <w:t xml:space="preserve"> 775-818.</w:t>
      </w:r>
      <w:bookmarkEnd w:id="26"/>
    </w:p>
    <w:p w14:paraId="621BC388" w14:textId="77777777" w:rsidR="009B2C17" w:rsidRPr="009B2C17" w:rsidRDefault="009B2C17" w:rsidP="009B2C17">
      <w:pPr>
        <w:pStyle w:val="EndNoteBibliography"/>
        <w:ind w:left="720" w:hanging="720"/>
      </w:pPr>
      <w:bookmarkStart w:id="27" w:name="_ENREF_19"/>
      <w:r w:rsidRPr="009B2C17">
        <w:t xml:space="preserve">BHUI, K. 2016. Invited commentary on ... Rethinking funding priorities in mental health research. </w:t>
      </w:r>
      <w:r w:rsidRPr="009B2C17">
        <w:rPr>
          <w:i/>
        </w:rPr>
        <w:t>Br J Psychiatry,</w:t>
      </w:r>
      <w:r w:rsidRPr="009B2C17">
        <w:t xml:space="preserve"> 208</w:t>
      </w:r>
      <w:r w:rsidRPr="009B2C17">
        <w:rPr>
          <w:b/>
        </w:rPr>
        <w:t>,</w:t>
      </w:r>
      <w:r w:rsidRPr="009B2C17">
        <w:t xml:space="preserve"> 510-1.</w:t>
      </w:r>
      <w:bookmarkEnd w:id="27"/>
    </w:p>
    <w:p w14:paraId="6B76AC7C" w14:textId="77777777" w:rsidR="009B2C17" w:rsidRPr="009B2C17" w:rsidRDefault="009B2C17" w:rsidP="009B2C17">
      <w:pPr>
        <w:pStyle w:val="EndNoteBibliography"/>
        <w:ind w:left="720" w:hanging="720"/>
      </w:pPr>
      <w:bookmarkStart w:id="28" w:name="_ENREF_20"/>
      <w:r w:rsidRPr="009B2C17">
        <w:t xml:space="preserve">BLEHAR, M. C. 2006. Women's Mental Health Research: The Emergence of a Biomedical Field. </w:t>
      </w:r>
      <w:r w:rsidRPr="009B2C17">
        <w:rPr>
          <w:i/>
        </w:rPr>
        <w:t>Annual Review of Clinical Psychology,</w:t>
      </w:r>
      <w:r w:rsidRPr="009B2C17">
        <w:t xml:space="preserve"> 2</w:t>
      </w:r>
      <w:r w:rsidRPr="009B2C17">
        <w:rPr>
          <w:b/>
        </w:rPr>
        <w:t>,</w:t>
      </w:r>
      <w:r w:rsidRPr="009B2C17">
        <w:t xml:space="preserve"> 135-160.</w:t>
      </w:r>
      <w:bookmarkEnd w:id="28"/>
    </w:p>
    <w:p w14:paraId="41671083" w14:textId="77777777" w:rsidR="009B2C17" w:rsidRPr="009B2C17" w:rsidRDefault="009B2C17" w:rsidP="009B2C17">
      <w:pPr>
        <w:pStyle w:val="EndNoteBibliography"/>
        <w:ind w:left="720" w:hanging="720"/>
      </w:pPr>
      <w:bookmarkStart w:id="29" w:name="_ENREF_21"/>
      <w:r w:rsidRPr="009B2C17">
        <w:t xml:space="preserve">CALDIERARO, M. A. 2016. The future of psychiatric research. </w:t>
      </w:r>
      <w:r w:rsidRPr="009B2C17">
        <w:rPr>
          <w:i/>
        </w:rPr>
        <w:t>Trends Psychiatry Psychother,</w:t>
      </w:r>
      <w:r w:rsidRPr="009B2C17">
        <w:t xml:space="preserve"> 38</w:t>
      </w:r>
      <w:r w:rsidRPr="009B2C17">
        <w:rPr>
          <w:b/>
        </w:rPr>
        <w:t>,</w:t>
      </w:r>
      <w:r w:rsidRPr="009B2C17">
        <w:t xml:space="preserve"> 185-189.</w:t>
      </w:r>
      <w:bookmarkEnd w:id="29"/>
    </w:p>
    <w:p w14:paraId="2ACA76E8" w14:textId="77777777" w:rsidR="009B2C17" w:rsidRPr="009B2C17" w:rsidRDefault="009B2C17" w:rsidP="009B2C17">
      <w:pPr>
        <w:pStyle w:val="EndNoteBibliography"/>
        <w:ind w:left="720" w:hanging="720"/>
      </w:pPr>
      <w:bookmarkStart w:id="30" w:name="_ENREF_22"/>
      <w:r w:rsidRPr="009B2C17">
        <w:t xml:space="preserve">CARPENTER-SONG, E. &amp; WHITLEY, R. 2013. Behind the scenes of a research and training collaboration: power, privilege, and the hidden transcript of race. </w:t>
      </w:r>
      <w:r w:rsidRPr="009B2C17">
        <w:rPr>
          <w:i/>
        </w:rPr>
        <w:t>Cult Med Psychiatry,</w:t>
      </w:r>
      <w:r w:rsidRPr="009B2C17">
        <w:t xml:space="preserve"> 37</w:t>
      </w:r>
      <w:r w:rsidRPr="009B2C17">
        <w:rPr>
          <w:b/>
        </w:rPr>
        <w:t>,</w:t>
      </w:r>
      <w:r w:rsidRPr="009B2C17">
        <w:t xml:space="preserve"> 288-306.</w:t>
      </w:r>
      <w:bookmarkEnd w:id="30"/>
    </w:p>
    <w:p w14:paraId="6F70DFEF" w14:textId="77777777" w:rsidR="009B2C17" w:rsidRPr="009B2C17" w:rsidRDefault="009B2C17" w:rsidP="009B2C17">
      <w:pPr>
        <w:pStyle w:val="EndNoteBibliography"/>
        <w:ind w:left="720" w:hanging="720"/>
      </w:pPr>
      <w:bookmarkStart w:id="31" w:name="_ENREF_23"/>
      <w:r w:rsidRPr="009B2C17">
        <w:t xml:space="preserve">CARTER, K. W., FRANCIS, R. W., CARTER, K. W., FRANCIS, R. W., BRESNAHAN, M., GISSLER, M., GRONBORG, T. K., GROSS, R., GUNNES, N., HAMMOND, G., HORNIG, M., HULTMAN, C. M., HUTTUNEN, J., LANGRIDGE, A., LEONARD, H., NEWMAN, S., PARNER, E. T., PETERSSON, G., REICHENBERG, A., SANDIN, S., SCHENDEL, D. E., SCHALKWYK, L., SOURANDER, A., STEADMAN, C., STOLTENBERG, C., SUOMINEN, A., SUREN, P., SUSSER, E., SYLVESTER VETHANAYAGAM, A. &amp; YUSOF, Z. 2015. ViPAR: a software platform for the Virtual Pooling and Analysis of Research Data. </w:t>
      </w:r>
      <w:r w:rsidRPr="009B2C17">
        <w:rPr>
          <w:i/>
        </w:rPr>
        <w:t>Int J Epidemiol</w:t>
      </w:r>
      <w:r w:rsidRPr="009B2C17">
        <w:t>.</w:t>
      </w:r>
      <w:bookmarkEnd w:id="31"/>
    </w:p>
    <w:p w14:paraId="4431A941" w14:textId="77777777" w:rsidR="009B2C17" w:rsidRPr="009B2C17" w:rsidRDefault="009B2C17" w:rsidP="009B2C17">
      <w:pPr>
        <w:pStyle w:val="EndNoteBibliography"/>
        <w:ind w:left="720" w:hanging="720"/>
      </w:pPr>
      <w:bookmarkStart w:id="32" w:name="_ENREF_24"/>
      <w:r w:rsidRPr="009B2C17">
        <w:t xml:space="preserve">CERVILLA, J. A., GUTIÉRREZ, B., RIVERA, M., MOLINA, E., MARTÍNEZ-LEAL, R., BRANGIER, P., MCKENNEY, K., IBAÑEZ, I., MILOS, D., SALAZAR-MONTES, A. M., MUÑOZ, M. M., NONAY, P., MARTÍN-LAGUNA, M. V. &amp; TORRES-GONZÁLEZ, F. 2009. The CIBERSAM UGR group: Promoting mental health research in Andalusia. </w:t>
      </w:r>
      <w:r w:rsidRPr="009B2C17">
        <w:rPr>
          <w:i/>
        </w:rPr>
        <w:t>The European Journal of Psychiatry,</w:t>
      </w:r>
      <w:r w:rsidRPr="009B2C17">
        <w:t xml:space="preserve"> 23</w:t>
      </w:r>
      <w:r w:rsidRPr="009B2C17">
        <w:rPr>
          <w:b/>
        </w:rPr>
        <w:t>,</w:t>
      </w:r>
      <w:r w:rsidRPr="009B2C17">
        <w:t xml:space="preserve"> 38-42.</w:t>
      </w:r>
      <w:bookmarkEnd w:id="32"/>
    </w:p>
    <w:p w14:paraId="20D80627" w14:textId="77777777" w:rsidR="009B2C17" w:rsidRPr="009B2C17" w:rsidRDefault="009B2C17" w:rsidP="009B2C17">
      <w:pPr>
        <w:pStyle w:val="EndNoteBibliography"/>
        <w:ind w:left="720" w:hanging="720"/>
      </w:pPr>
      <w:bookmarkStart w:id="33" w:name="_ENREF_25"/>
      <w:r w:rsidRPr="009B2C17">
        <w:t xml:space="preserve">CHARLSON, F. J., BAXTER, A. J., DUA, T., DEGENHARDT, L., WHITEFORD, H. A. &amp; VOS, T. 2015. Excess mortality from mental, neurological and substance use disorders in the Global Burden of Disease Study 2010. </w:t>
      </w:r>
      <w:r w:rsidRPr="009B2C17">
        <w:rPr>
          <w:i/>
        </w:rPr>
        <w:t>Epidemiology and psychiatric sciences,</w:t>
      </w:r>
      <w:r w:rsidRPr="009B2C17">
        <w:t xml:space="preserve"> 24</w:t>
      </w:r>
      <w:r w:rsidRPr="009B2C17">
        <w:rPr>
          <w:b/>
        </w:rPr>
        <w:t>,</w:t>
      </w:r>
      <w:r w:rsidRPr="009B2C17">
        <w:t xml:space="preserve"> 121-140.</w:t>
      </w:r>
      <w:bookmarkEnd w:id="33"/>
    </w:p>
    <w:p w14:paraId="7191A07B" w14:textId="77777777" w:rsidR="009B2C17" w:rsidRPr="009B2C17" w:rsidRDefault="009B2C17" w:rsidP="009B2C17">
      <w:pPr>
        <w:pStyle w:val="EndNoteBibliography"/>
        <w:ind w:left="720" w:hanging="720"/>
      </w:pPr>
      <w:bookmarkStart w:id="34" w:name="_ENREF_26"/>
      <w:r w:rsidRPr="009B2C17">
        <w:t xml:space="preserve">CHEN, D. T. 2003. Curricular approaches to research ethics training for psychiatric investigators. </w:t>
      </w:r>
      <w:r w:rsidRPr="009B2C17">
        <w:rPr>
          <w:i/>
        </w:rPr>
        <w:t>Psychopharmacology,</w:t>
      </w:r>
      <w:r w:rsidRPr="009B2C17">
        <w:t xml:space="preserve"> 171</w:t>
      </w:r>
      <w:r w:rsidRPr="009B2C17">
        <w:rPr>
          <w:b/>
        </w:rPr>
        <w:t>,</w:t>
      </w:r>
      <w:r w:rsidRPr="009B2C17">
        <w:t xml:space="preserve"> 112-119.</w:t>
      </w:r>
      <w:bookmarkEnd w:id="34"/>
    </w:p>
    <w:p w14:paraId="16D3D898" w14:textId="77777777" w:rsidR="009B2C17" w:rsidRPr="009B2C17" w:rsidRDefault="009B2C17" w:rsidP="009B2C17">
      <w:pPr>
        <w:pStyle w:val="EndNoteBibliography"/>
        <w:ind w:left="720" w:hanging="720"/>
      </w:pPr>
      <w:bookmarkStart w:id="35" w:name="_ENREF_27"/>
      <w:r w:rsidRPr="009B2C17">
        <w:t xml:space="preserve">CHENE, R., GARCIA, L., GOLDSTROM, M., PINO, M., ROACH, D. P., THUNDERCHIEF, W. &amp; WAITZKIN, H. 2005. Mental health research in primary care: mandates from a community advisory board. </w:t>
      </w:r>
      <w:r w:rsidRPr="009B2C17">
        <w:rPr>
          <w:i/>
        </w:rPr>
        <w:t>Ann Fam Med,</w:t>
      </w:r>
      <w:r w:rsidRPr="009B2C17">
        <w:t xml:space="preserve"> 3</w:t>
      </w:r>
      <w:r w:rsidRPr="009B2C17">
        <w:rPr>
          <w:b/>
        </w:rPr>
        <w:t>,</w:t>
      </w:r>
      <w:r w:rsidRPr="009B2C17">
        <w:t xml:space="preserve"> 70-2.</w:t>
      </w:r>
      <w:bookmarkEnd w:id="35"/>
    </w:p>
    <w:p w14:paraId="6996FECD" w14:textId="77777777" w:rsidR="009B2C17" w:rsidRPr="009B2C17" w:rsidRDefault="009B2C17" w:rsidP="009B2C17">
      <w:pPr>
        <w:pStyle w:val="EndNoteBibliography"/>
        <w:ind w:left="720" w:hanging="720"/>
      </w:pPr>
      <w:bookmarkStart w:id="36" w:name="_ENREF_28"/>
      <w:r w:rsidRPr="009B2C17">
        <w:t xml:space="preserve">CHEVREUL, K., MCDAID, D., FARMER, C. M., PRIGENT, A., PARK, A.-L., LEBOYER, M., KUPFER, D. J. &amp; DURAND-ZALESKI, I. 2012. Public and nonprofit funding for research on mental disorders in france, the united kingdom, and the united states. </w:t>
      </w:r>
      <w:r w:rsidRPr="009B2C17">
        <w:rPr>
          <w:i/>
        </w:rPr>
        <w:t>The Journal of clinical psychiatry,</w:t>
      </w:r>
      <w:r w:rsidRPr="009B2C17">
        <w:t xml:space="preserve"> 73</w:t>
      </w:r>
      <w:r w:rsidRPr="009B2C17">
        <w:rPr>
          <w:b/>
        </w:rPr>
        <w:t>,</w:t>
      </w:r>
      <w:r w:rsidRPr="009B2C17">
        <w:t xml:space="preserve"> e906.</w:t>
      </w:r>
      <w:bookmarkEnd w:id="36"/>
    </w:p>
    <w:p w14:paraId="1A768186" w14:textId="77777777" w:rsidR="009B2C17" w:rsidRPr="009B2C17" w:rsidRDefault="009B2C17" w:rsidP="009B2C17">
      <w:pPr>
        <w:pStyle w:val="EndNoteBibliography"/>
        <w:ind w:left="720" w:hanging="720"/>
      </w:pPr>
      <w:bookmarkStart w:id="37" w:name="_ENREF_29"/>
      <w:r w:rsidRPr="009B2C17">
        <w:t xml:space="preserve">CHORPITA, B. F. &amp; MUELLER, C. W. 2008. Toward new models for research, community, and consumer partnerships: Some guiding principles and an illustration. </w:t>
      </w:r>
      <w:r w:rsidRPr="009B2C17">
        <w:rPr>
          <w:i/>
        </w:rPr>
        <w:t>Clinical Psychology: Science and Practice,</w:t>
      </w:r>
      <w:r w:rsidRPr="009B2C17">
        <w:t xml:space="preserve"> 15</w:t>
      </w:r>
      <w:r w:rsidRPr="009B2C17">
        <w:rPr>
          <w:b/>
        </w:rPr>
        <w:t>,</w:t>
      </w:r>
      <w:r w:rsidRPr="009B2C17">
        <w:t xml:space="preserve"> 144-148.</w:t>
      </w:r>
      <w:bookmarkEnd w:id="37"/>
    </w:p>
    <w:p w14:paraId="2F27014C" w14:textId="77777777" w:rsidR="009B2C17" w:rsidRPr="009B2C17" w:rsidRDefault="009B2C17" w:rsidP="009B2C17">
      <w:pPr>
        <w:pStyle w:val="EndNoteBibliography"/>
        <w:ind w:left="720" w:hanging="720"/>
      </w:pPr>
      <w:bookmarkStart w:id="38" w:name="_ENREF_30"/>
      <w:r w:rsidRPr="009B2C17">
        <w:t xml:space="preserve">CHRISTENSEN, H., BATTERHAM, P. J., GRIFFITHS, K. M., GOSLING, J. &amp; HEHIR, K. K. 2013. Research priorities in mental health. </w:t>
      </w:r>
      <w:r w:rsidRPr="009B2C17">
        <w:rPr>
          <w:i/>
        </w:rPr>
        <w:t>Australian and New Zealand Journal of Psychiatry,</w:t>
      </w:r>
      <w:r w:rsidRPr="009B2C17">
        <w:t xml:space="preserve"> 47</w:t>
      </w:r>
      <w:r w:rsidRPr="009B2C17">
        <w:rPr>
          <w:b/>
        </w:rPr>
        <w:t>,</w:t>
      </w:r>
      <w:r w:rsidRPr="009B2C17">
        <w:t xml:space="preserve"> 355-362.</w:t>
      </w:r>
      <w:bookmarkEnd w:id="38"/>
    </w:p>
    <w:p w14:paraId="164CDB2F" w14:textId="77777777" w:rsidR="009B2C17" w:rsidRPr="009B2C17" w:rsidRDefault="009B2C17" w:rsidP="009B2C17">
      <w:pPr>
        <w:pStyle w:val="EndNoteBibliography"/>
        <w:ind w:left="720" w:hanging="720"/>
      </w:pPr>
      <w:bookmarkStart w:id="39" w:name="_ENREF_31"/>
      <w:r w:rsidRPr="009B2C17">
        <w:t xml:space="preserve">CHRISTENSEN, H., BATTERHAM, P. J., HICKIE, I. B., MCGORRY, P. D., MITCHELL, P. B. &amp; KULKARNI, J. 2011. Funding for mental health research: the gap remains. </w:t>
      </w:r>
      <w:r w:rsidRPr="009B2C17">
        <w:rPr>
          <w:i/>
        </w:rPr>
        <w:t>Medical Journal of Australia,</w:t>
      </w:r>
      <w:r w:rsidRPr="009B2C17">
        <w:t xml:space="preserve"> 195</w:t>
      </w:r>
      <w:r w:rsidRPr="009B2C17">
        <w:rPr>
          <w:b/>
        </w:rPr>
        <w:t>,</w:t>
      </w:r>
      <w:r w:rsidRPr="009B2C17">
        <w:t xml:space="preserve"> 681-684.</w:t>
      </w:r>
      <w:bookmarkEnd w:id="39"/>
    </w:p>
    <w:p w14:paraId="0765EAEC" w14:textId="77777777" w:rsidR="009B2C17" w:rsidRPr="009B2C17" w:rsidRDefault="009B2C17" w:rsidP="009B2C17">
      <w:pPr>
        <w:pStyle w:val="EndNoteBibliography"/>
        <w:ind w:left="720" w:hanging="720"/>
      </w:pPr>
      <w:bookmarkStart w:id="40" w:name="_ENREF_32"/>
      <w:r w:rsidRPr="009B2C17">
        <w:lastRenderedPageBreak/>
        <w:t xml:space="preserve">CLARK, M. &amp; CHILVERS, C. 2005. Mental health research system in England: Yesterday, today and tomorrow. </w:t>
      </w:r>
      <w:r w:rsidRPr="009B2C17">
        <w:rPr>
          <w:i/>
        </w:rPr>
        <w:t>Psychiatric Bulletin,</w:t>
      </w:r>
      <w:r w:rsidRPr="009B2C17">
        <w:t xml:space="preserve"> 29</w:t>
      </w:r>
      <w:r w:rsidRPr="009B2C17">
        <w:rPr>
          <w:b/>
        </w:rPr>
        <w:t>,</w:t>
      </w:r>
      <w:r w:rsidRPr="009B2C17">
        <w:t xml:space="preserve"> 441-445.</w:t>
      </w:r>
      <w:bookmarkEnd w:id="40"/>
    </w:p>
    <w:p w14:paraId="076EE0FC" w14:textId="77777777" w:rsidR="009B2C17" w:rsidRPr="009B2C17" w:rsidRDefault="009B2C17" w:rsidP="009B2C17">
      <w:pPr>
        <w:pStyle w:val="EndNoteBibliography"/>
        <w:ind w:left="720" w:hanging="720"/>
      </w:pPr>
      <w:bookmarkStart w:id="41" w:name="_ENREF_33"/>
      <w:r w:rsidRPr="009B2C17">
        <w:t xml:space="preserve">CLEARY, M., WALTER, G. &amp; HUNT, G. 2006. The quest to fund research: Playing research lotto. </w:t>
      </w:r>
      <w:r w:rsidRPr="009B2C17">
        <w:rPr>
          <w:i/>
        </w:rPr>
        <w:t>Australasian Psychiatry,</w:t>
      </w:r>
      <w:r w:rsidRPr="009B2C17">
        <w:t xml:space="preserve"> 14</w:t>
      </w:r>
      <w:r w:rsidRPr="009B2C17">
        <w:rPr>
          <w:b/>
        </w:rPr>
        <w:t>,</w:t>
      </w:r>
      <w:r w:rsidRPr="009B2C17">
        <w:t xml:space="preserve"> 323-326.</w:t>
      </w:r>
      <w:bookmarkEnd w:id="41"/>
    </w:p>
    <w:p w14:paraId="4AA8FC4B" w14:textId="77777777" w:rsidR="009B2C17" w:rsidRPr="009B2C17" w:rsidRDefault="009B2C17" w:rsidP="009B2C17">
      <w:pPr>
        <w:pStyle w:val="EndNoteBibliography"/>
        <w:ind w:left="720" w:hanging="720"/>
      </w:pPr>
      <w:bookmarkStart w:id="42" w:name="_ENREF_34"/>
      <w:r w:rsidRPr="009B2C17">
        <w:t xml:space="preserve">CLUVER, J., BOOK, S., BRADY, K., BACK, S. &amp; THORNLEY, N. 2014. Engaging medical students in research: reaching out to the next generation of physician-scientists. </w:t>
      </w:r>
      <w:r w:rsidRPr="009B2C17">
        <w:rPr>
          <w:i/>
        </w:rPr>
        <w:t>Acad Psychiatry,</w:t>
      </w:r>
      <w:r w:rsidRPr="009B2C17">
        <w:t xml:space="preserve"> 38</w:t>
      </w:r>
      <w:r w:rsidRPr="009B2C17">
        <w:rPr>
          <w:b/>
        </w:rPr>
        <w:t>,</w:t>
      </w:r>
      <w:r w:rsidRPr="009B2C17">
        <w:t xml:space="preserve"> 345-9.</w:t>
      </w:r>
      <w:bookmarkEnd w:id="42"/>
    </w:p>
    <w:p w14:paraId="4072DAA9" w14:textId="77777777" w:rsidR="009B2C17" w:rsidRPr="009B2C17" w:rsidRDefault="009B2C17" w:rsidP="009B2C17">
      <w:pPr>
        <w:pStyle w:val="EndNoteBibliography"/>
        <w:ind w:left="720" w:hanging="720"/>
      </w:pPr>
      <w:bookmarkStart w:id="43" w:name="_ENREF_35"/>
      <w:r w:rsidRPr="009B2C17">
        <w:t xml:space="preserve">COLLINS, P. Y. &amp; PRINGLE, B. A. 2016. Building a global mental health research workforce: Perspectives from the National Institute of Mental Health. </w:t>
      </w:r>
      <w:r w:rsidRPr="009B2C17">
        <w:rPr>
          <w:i/>
        </w:rPr>
        <w:t>Academic Psychiatry,</w:t>
      </w:r>
      <w:r w:rsidRPr="009B2C17">
        <w:t xml:space="preserve"> 40</w:t>
      </w:r>
      <w:r w:rsidRPr="009B2C17">
        <w:rPr>
          <w:b/>
        </w:rPr>
        <w:t>,</w:t>
      </w:r>
      <w:r w:rsidRPr="009B2C17">
        <w:t xml:space="preserve"> 723-726.</w:t>
      </w:r>
      <w:bookmarkEnd w:id="43"/>
    </w:p>
    <w:p w14:paraId="53115B83" w14:textId="77777777" w:rsidR="009B2C17" w:rsidRPr="009B2C17" w:rsidRDefault="009B2C17" w:rsidP="009B2C17">
      <w:pPr>
        <w:pStyle w:val="EndNoteBibliography"/>
        <w:ind w:left="720" w:hanging="720"/>
      </w:pPr>
      <w:bookmarkStart w:id="44" w:name="_ENREF_36"/>
      <w:r w:rsidRPr="009B2C17">
        <w:t xml:space="preserve">COOPER, R. 2017. Classification, rating scales, and promoting user-led research. </w:t>
      </w:r>
      <w:r w:rsidRPr="009B2C17">
        <w:rPr>
          <w:i/>
        </w:rPr>
        <w:t>In:</w:t>
      </w:r>
      <w:r w:rsidRPr="009B2C17">
        <w:t xml:space="preserve"> POLAND, J. &amp; TEKIN, Ş. (eds.) </w:t>
      </w:r>
      <w:r w:rsidRPr="009B2C17">
        <w:rPr>
          <w:i/>
        </w:rPr>
        <w:t>Extraordinary science and psychiatry: Responses to the crisis in mental health research.</w:t>
      </w:r>
      <w:r w:rsidRPr="009B2C17">
        <w:t xml:space="preserve"> Cambridge, MA: MIT Press.</w:t>
      </w:r>
      <w:bookmarkEnd w:id="44"/>
    </w:p>
    <w:p w14:paraId="52E2CCD9" w14:textId="77777777" w:rsidR="009B2C17" w:rsidRPr="009B2C17" w:rsidRDefault="009B2C17" w:rsidP="009B2C17">
      <w:pPr>
        <w:pStyle w:val="EndNoteBibliography"/>
        <w:ind w:left="720" w:hanging="720"/>
      </w:pPr>
      <w:bookmarkStart w:id="45" w:name="_ENREF_37"/>
      <w:r w:rsidRPr="009B2C17">
        <w:t xml:space="preserve">CRABB, S. &amp; CHUR-HANSEN, A. 2009. Qualitative research: Why psychiatrists are well-placed to contribute to the literature. </w:t>
      </w:r>
      <w:r w:rsidRPr="009B2C17">
        <w:rPr>
          <w:i/>
        </w:rPr>
        <w:t>Australasian Psychiatry,</w:t>
      </w:r>
      <w:r w:rsidRPr="009B2C17">
        <w:t xml:space="preserve"> 17</w:t>
      </w:r>
      <w:r w:rsidRPr="009B2C17">
        <w:rPr>
          <w:b/>
        </w:rPr>
        <w:t>,</w:t>
      </w:r>
      <w:r w:rsidRPr="009B2C17">
        <w:t xml:space="preserve"> 398-401.</w:t>
      </w:r>
      <w:bookmarkEnd w:id="45"/>
    </w:p>
    <w:p w14:paraId="504A44ED" w14:textId="77777777" w:rsidR="009B2C17" w:rsidRPr="009B2C17" w:rsidRDefault="009B2C17" w:rsidP="009B2C17">
      <w:pPr>
        <w:pStyle w:val="EndNoteBibliography"/>
        <w:ind w:left="720" w:hanging="720"/>
      </w:pPr>
      <w:bookmarkStart w:id="46" w:name="_ENREF_38"/>
      <w:r w:rsidRPr="009B2C17">
        <w:t xml:space="preserve">DAVIES, P. D., LADO, A., NORTHWAY, R., BENNETT, G., WILLIAMS, R., MOSELEY, L. &amp; MEAD, D. 2002. An evaluation of student nurses experiences of being a researcher in a mental health research project. </w:t>
      </w:r>
      <w:r w:rsidRPr="009B2C17">
        <w:rPr>
          <w:i/>
        </w:rPr>
        <w:t>Nurse education today,</w:t>
      </w:r>
      <w:r w:rsidRPr="009B2C17">
        <w:t xml:space="preserve"> 22</w:t>
      </w:r>
      <w:r w:rsidRPr="009B2C17">
        <w:rPr>
          <w:b/>
        </w:rPr>
        <w:t>,</w:t>
      </w:r>
      <w:r w:rsidRPr="009B2C17">
        <w:t xml:space="preserve"> 518-526.</w:t>
      </w:r>
      <w:bookmarkEnd w:id="46"/>
    </w:p>
    <w:p w14:paraId="71A96E2A" w14:textId="77777777" w:rsidR="009B2C17" w:rsidRPr="009B2C17" w:rsidRDefault="009B2C17" w:rsidP="009B2C17">
      <w:pPr>
        <w:pStyle w:val="EndNoteBibliography"/>
        <w:ind w:left="720" w:hanging="720"/>
      </w:pPr>
      <w:bookmarkStart w:id="47" w:name="_ENREF_39"/>
      <w:r w:rsidRPr="009B2C17">
        <w:t xml:space="preserve">DAVISON, K. M., D’ANDREAMATTEO, C., MITCHELL, S. &amp; VANDERKOOY, P. 2017. The development of a national nutrition and mental health research agenda with comparison of priorities among diverse stakeholders. </w:t>
      </w:r>
      <w:r w:rsidRPr="009B2C17">
        <w:rPr>
          <w:i/>
        </w:rPr>
        <w:t>Public health nutrition,</w:t>
      </w:r>
      <w:r w:rsidRPr="009B2C17">
        <w:t xml:space="preserve"> 20</w:t>
      </w:r>
      <w:r w:rsidRPr="009B2C17">
        <w:rPr>
          <w:b/>
        </w:rPr>
        <w:t>,</w:t>
      </w:r>
      <w:r w:rsidRPr="009B2C17">
        <w:t xml:space="preserve"> 712-725.</w:t>
      </w:r>
      <w:bookmarkEnd w:id="47"/>
    </w:p>
    <w:p w14:paraId="3204DA45" w14:textId="77777777" w:rsidR="009B2C17" w:rsidRPr="009B2C17" w:rsidRDefault="009B2C17" w:rsidP="009B2C17">
      <w:pPr>
        <w:pStyle w:val="EndNoteBibliography"/>
        <w:ind w:left="720" w:hanging="720"/>
      </w:pPr>
      <w:bookmarkStart w:id="48" w:name="_ENREF_40"/>
      <w:r w:rsidRPr="009B2C17">
        <w:t xml:space="preserve">DOKU, V. C. K. &amp; MALLETT, M. R. 2003. Collaborating with developing countries in psychiatric research. </w:t>
      </w:r>
      <w:r w:rsidRPr="009B2C17">
        <w:rPr>
          <w:i/>
        </w:rPr>
        <w:t>The British Journal of Psychiatry,</w:t>
      </w:r>
      <w:r w:rsidRPr="009B2C17">
        <w:t xml:space="preserve"> 182</w:t>
      </w:r>
      <w:r w:rsidRPr="009B2C17">
        <w:rPr>
          <w:b/>
        </w:rPr>
        <w:t>,</w:t>
      </w:r>
      <w:r w:rsidRPr="009B2C17">
        <w:t xml:space="preserve"> 188-189.</w:t>
      </w:r>
      <w:bookmarkEnd w:id="48"/>
    </w:p>
    <w:p w14:paraId="7092EDF7" w14:textId="77777777" w:rsidR="009B2C17" w:rsidRPr="009B2C17" w:rsidRDefault="009B2C17" w:rsidP="009B2C17">
      <w:pPr>
        <w:pStyle w:val="EndNoteBibliography"/>
        <w:ind w:left="720" w:hanging="720"/>
      </w:pPr>
      <w:bookmarkStart w:id="49" w:name="_ENREF_41"/>
      <w:r w:rsidRPr="009B2C17">
        <w:t xml:space="preserve">DORLÖCHTER, M. &amp; LICHTENBERG, H. 2005. NEURON - a network of European funding organizations. </w:t>
      </w:r>
      <w:r w:rsidRPr="009B2C17">
        <w:rPr>
          <w:i/>
        </w:rPr>
        <w:t>Neuropsychiatric Disease and Treatment,</w:t>
      </w:r>
      <w:r w:rsidRPr="009B2C17">
        <w:t xml:space="preserve"> 1</w:t>
      </w:r>
      <w:r w:rsidRPr="009B2C17">
        <w:rPr>
          <w:b/>
        </w:rPr>
        <w:t>,</w:t>
      </w:r>
      <w:r w:rsidRPr="009B2C17">
        <w:t xml:space="preserve"> 87-88.</w:t>
      </w:r>
      <w:bookmarkEnd w:id="49"/>
    </w:p>
    <w:p w14:paraId="031A7E98" w14:textId="77777777" w:rsidR="009B2C17" w:rsidRPr="009B2C17" w:rsidRDefault="009B2C17" w:rsidP="009B2C17">
      <w:pPr>
        <w:pStyle w:val="EndNoteBibliography"/>
        <w:ind w:left="720" w:hanging="720"/>
      </w:pPr>
      <w:bookmarkStart w:id="50" w:name="_ENREF_42"/>
      <w:r w:rsidRPr="009B2C17">
        <w:t xml:space="preserve">DOWNAR, J., KRIZOVA, A., GHAFFAR, O. &amp; ARI, Z. 2010. Neuroimaging week: A novel, engaging, and effective curriculum for teaching neuroimaging to junior psychiatric residents. </w:t>
      </w:r>
      <w:r w:rsidRPr="009B2C17">
        <w:rPr>
          <w:i/>
        </w:rPr>
        <w:t>Academic Psychiatry,</w:t>
      </w:r>
      <w:r w:rsidRPr="009B2C17">
        <w:t xml:space="preserve"> 34</w:t>
      </w:r>
      <w:r w:rsidRPr="009B2C17">
        <w:rPr>
          <w:b/>
        </w:rPr>
        <w:t>,</w:t>
      </w:r>
      <w:r w:rsidRPr="009B2C17">
        <w:t xml:space="preserve"> 119-124.</w:t>
      </w:r>
      <w:bookmarkEnd w:id="50"/>
    </w:p>
    <w:p w14:paraId="3E32E4BB" w14:textId="77777777" w:rsidR="009B2C17" w:rsidRPr="009B2C17" w:rsidRDefault="009B2C17" w:rsidP="009B2C17">
      <w:pPr>
        <w:pStyle w:val="EndNoteBibliography"/>
        <w:ind w:left="720" w:hanging="720"/>
      </w:pPr>
      <w:bookmarkStart w:id="51" w:name="_ENREF_43"/>
      <w:r w:rsidRPr="009B2C17">
        <w:t xml:space="preserve">DRAKE, R. E. 2013. A mental health clinician’s view of cultural competence training. </w:t>
      </w:r>
      <w:r w:rsidRPr="009B2C17">
        <w:rPr>
          <w:i/>
        </w:rPr>
        <w:t>Culture, Medicine, and Psychiatry,</w:t>
      </w:r>
      <w:r w:rsidRPr="009B2C17">
        <w:t xml:space="preserve"> 37</w:t>
      </w:r>
      <w:r w:rsidRPr="009B2C17">
        <w:rPr>
          <w:b/>
        </w:rPr>
        <w:t>,</w:t>
      </w:r>
      <w:r w:rsidRPr="009B2C17">
        <w:t xml:space="preserve"> 385-389.</w:t>
      </w:r>
      <w:bookmarkEnd w:id="51"/>
    </w:p>
    <w:p w14:paraId="44CF4D83" w14:textId="77777777" w:rsidR="009B2C17" w:rsidRPr="009B2C17" w:rsidRDefault="009B2C17" w:rsidP="009B2C17">
      <w:pPr>
        <w:pStyle w:val="EndNoteBibliography"/>
        <w:ind w:left="720" w:hanging="720"/>
      </w:pPr>
      <w:bookmarkStart w:id="52" w:name="_ENREF_44"/>
      <w:r w:rsidRPr="009B2C17">
        <w:t xml:space="preserve">DRAKE, R. E., WILKNISS, S. M., FROUNFELKER, R. L., WHITLEY, R., ZIPPLE, A. M., MCHUGO, G. J. &amp; BOND, G. R. 2009. The Thresholds-Dartmouth partnership and research shared decision making. </w:t>
      </w:r>
      <w:r w:rsidRPr="009B2C17">
        <w:rPr>
          <w:i/>
        </w:rPr>
        <w:t>Psychiatric Services,</w:t>
      </w:r>
      <w:r w:rsidRPr="009B2C17">
        <w:t xml:space="preserve"> 60</w:t>
      </w:r>
      <w:r w:rsidRPr="009B2C17">
        <w:rPr>
          <w:b/>
        </w:rPr>
        <w:t>,</w:t>
      </w:r>
      <w:r w:rsidRPr="009B2C17">
        <w:t xml:space="preserve"> 142-144.</w:t>
      </w:r>
      <w:bookmarkEnd w:id="52"/>
    </w:p>
    <w:p w14:paraId="5E71650F" w14:textId="77777777" w:rsidR="009B2C17" w:rsidRPr="009B2C17" w:rsidRDefault="009B2C17" w:rsidP="009B2C17">
      <w:pPr>
        <w:pStyle w:val="EndNoteBibliography"/>
        <w:ind w:left="720" w:hanging="720"/>
      </w:pPr>
      <w:bookmarkStart w:id="53" w:name="_ENREF_45"/>
      <w:r w:rsidRPr="009B2C17">
        <w:t xml:space="preserve">DUBOIS, J. M., BAILEY-BURCH, B., BUSTILLOS, D., CAMPBELL, J., COTTLER, L., FISHER, C. B., HADLEY, W. B., HOOP, J. G., ROBERTS, L., SALTER, E. K., SIEBER, J. E. &amp; STEVENSON, R. D. 2011. Ethical issues in mental health research: The case for community engagement. </w:t>
      </w:r>
      <w:r w:rsidRPr="009B2C17">
        <w:rPr>
          <w:i/>
        </w:rPr>
        <w:t>Current Opinion in Psychiatry,</w:t>
      </w:r>
      <w:r w:rsidRPr="009B2C17">
        <w:t xml:space="preserve"> 24</w:t>
      </w:r>
      <w:r w:rsidRPr="009B2C17">
        <w:rPr>
          <w:b/>
        </w:rPr>
        <w:t>,</w:t>
      </w:r>
      <w:r w:rsidRPr="009B2C17">
        <w:t xml:space="preserve"> 208-214.</w:t>
      </w:r>
      <w:bookmarkEnd w:id="53"/>
    </w:p>
    <w:p w14:paraId="2AC434FF" w14:textId="77777777" w:rsidR="009B2C17" w:rsidRPr="009B2C17" w:rsidRDefault="009B2C17" w:rsidP="009B2C17">
      <w:pPr>
        <w:pStyle w:val="EndNoteBibliography"/>
        <w:ind w:left="720" w:hanging="720"/>
      </w:pPr>
      <w:bookmarkStart w:id="54" w:name="_ENREF_46"/>
      <w:r w:rsidRPr="009B2C17">
        <w:t xml:space="preserve">DUBOIS, J. M., DUEKER, J. M., ANDERSON, E. E. &amp; CAMPBELL, J. 2008. The development and assessment of an NIH-funded research ethics training program. </w:t>
      </w:r>
      <w:r w:rsidRPr="009B2C17">
        <w:rPr>
          <w:i/>
        </w:rPr>
        <w:t>Academic Medicine,</w:t>
      </w:r>
      <w:r w:rsidRPr="009B2C17">
        <w:t xml:space="preserve"> 83</w:t>
      </w:r>
      <w:r w:rsidRPr="009B2C17">
        <w:rPr>
          <w:b/>
        </w:rPr>
        <w:t>,</w:t>
      </w:r>
      <w:r w:rsidRPr="009B2C17">
        <w:t xml:space="preserve"> 596-603.</w:t>
      </w:r>
      <w:bookmarkEnd w:id="54"/>
    </w:p>
    <w:p w14:paraId="7480A7AE" w14:textId="77777777" w:rsidR="009B2C17" w:rsidRPr="009B2C17" w:rsidRDefault="009B2C17" w:rsidP="009B2C17">
      <w:pPr>
        <w:pStyle w:val="EndNoteBibliography"/>
        <w:ind w:left="720" w:hanging="720"/>
      </w:pPr>
      <w:bookmarkStart w:id="55" w:name="_ENREF_47"/>
      <w:r w:rsidRPr="009B2C17">
        <w:t xml:space="preserve">ELFEDDALI, I., VAN DER FELTZ-CORNELIS, C. M., VAN OS, J., KNAPPE, S., VIETA, E., WITTCHEN, H. U., OBRADORS-TARRAGO, C. &amp; HARO, J. M. 2014. Horizon 2020 priorities in clinical mental health research: results of a consensus-based ROAMER expert survey. </w:t>
      </w:r>
      <w:r w:rsidRPr="009B2C17">
        <w:rPr>
          <w:i/>
        </w:rPr>
        <w:t>Int J Environ Res Public Health,</w:t>
      </w:r>
      <w:r w:rsidRPr="009B2C17">
        <w:t xml:space="preserve"> 11</w:t>
      </w:r>
      <w:r w:rsidRPr="009B2C17">
        <w:rPr>
          <w:b/>
        </w:rPr>
        <w:t>,</w:t>
      </w:r>
      <w:r w:rsidRPr="009B2C17">
        <w:t xml:space="preserve"> 10915-39.</w:t>
      </w:r>
      <w:bookmarkEnd w:id="55"/>
    </w:p>
    <w:p w14:paraId="6B73B3F2" w14:textId="77777777" w:rsidR="009B2C17" w:rsidRPr="009B2C17" w:rsidRDefault="009B2C17" w:rsidP="009B2C17">
      <w:pPr>
        <w:pStyle w:val="EndNoteBibliography"/>
        <w:ind w:left="720" w:hanging="720"/>
      </w:pPr>
      <w:bookmarkStart w:id="56" w:name="_ENREF_48"/>
      <w:r w:rsidRPr="009B2C17">
        <w:t xml:space="preserve">ENNIS, L. &amp; WYKES, T. 2013. Impact of patient involvement in mental health research: longitudinal study. </w:t>
      </w:r>
      <w:r w:rsidRPr="009B2C17">
        <w:rPr>
          <w:i/>
        </w:rPr>
        <w:t>The British Journal of Psychiatry,</w:t>
      </w:r>
      <w:r w:rsidRPr="009B2C17">
        <w:t xml:space="preserve"> 203</w:t>
      </w:r>
      <w:r w:rsidRPr="009B2C17">
        <w:rPr>
          <w:b/>
        </w:rPr>
        <w:t>,</w:t>
      </w:r>
      <w:r w:rsidRPr="009B2C17">
        <w:t xml:space="preserve"> 381-386.</w:t>
      </w:r>
      <w:bookmarkEnd w:id="56"/>
    </w:p>
    <w:p w14:paraId="1D95831F" w14:textId="77777777" w:rsidR="009B2C17" w:rsidRPr="009B2C17" w:rsidRDefault="009B2C17" w:rsidP="009B2C17">
      <w:pPr>
        <w:pStyle w:val="EndNoteBibliography"/>
        <w:ind w:left="720" w:hanging="720"/>
      </w:pPr>
      <w:bookmarkStart w:id="57" w:name="_ENREF_49"/>
      <w:r w:rsidRPr="009B2C17">
        <w:lastRenderedPageBreak/>
        <w:t xml:space="preserve">ERICKSON, S. K. &amp; ERICKSON, M. L. 2007. The Future of Career Development Awards: How Will It Influence Mental Health Research? </w:t>
      </w:r>
      <w:r w:rsidRPr="009B2C17">
        <w:rPr>
          <w:i/>
        </w:rPr>
        <w:t>American Journal of Psychiatry,</w:t>
      </w:r>
      <w:r w:rsidRPr="009B2C17">
        <w:t xml:space="preserve"> 164</w:t>
      </w:r>
      <w:r w:rsidRPr="009B2C17">
        <w:rPr>
          <w:b/>
        </w:rPr>
        <w:t>,</w:t>
      </w:r>
      <w:r w:rsidRPr="009B2C17">
        <w:t xml:space="preserve"> 827-827.</w:t>
      </w:r>
      <w:bookmarkEnd w:id="57"/>
    </w:p>
    <w:p w14:paraId="59832F88" w14:textId="47F6EF5F" w:rsidR="009B2C17" w:rsidRPr="009B2C17" w:rsidRDefault="009B2C17" w:rsidP="009B2C17">
      <w:pPr>
        <w:pStyle w:val="EndNoteBibliography"/>
        <w:ind w:left="720" w:hanging="720"/>
      </w:pPr>
      <w:bookmarkStart w:id="58" w:name="_ENREF_50"/>
      <w:r w:rsidRPr="009B2C17">
        <w:t xml:space="preserve">EUROPEAN COMMISSION. 2018. </w:t>
      </w:r>
      <w:r w:rsidRPr="009B2C17">
        <w:rPr>
          <w:i/>
        </w:rPr>
        <w:t xml:space="preserve">About Research Infrastructures </w:t>
      </w:r>
      <w:r w:rsidRPr="009B2C17">
        <w:t xml:space="preserve">[Online]. Available: </w:t>
      </w:r>
      <w:hyperlink r:id="rId15" w:history="1">
        <w:r w:rsidRPr="009B2C17">
          <w:rPr>
            <w:rStyle w:val="Hyperlink"/>
          </w:rPr>
          <w:t>http://ec.europa.eu/research/infrastructures/index.cfm?pg=about</w:t>
        </w:r>
      </w:hyperlink>
      <w:r w:rsidRPr="009B2C17">
        <w:t xml:space="preserve"> [Accessed 12/10/2017.</w:t>
      </w:r>
      <w:bookmarkEnd w:id="58"/>
    </w:p>
    <w:p w14:paraId="5C8181A0" w14:textId="77777777" w:rsidR="009B2C17" w:rsidRPr="009B2C17" w:rsidRDefault="009B2C17" w:rsidP="009B2C17">
      <w:pPr>
        <w:pStyle w:val="EndNoteBibliography"/>
        <w:ind w:left="720" w:hanging="720"/>
      </w:pPr>
      <w:bookmarkStart w:id="59" w:name="_ENREF_51"/>
      <w:r w:rsidRPr="009B2C17">
        <w:t xml:space="preserve">FALKAI, P., SCHNEIDER, F., SAUER, H., AMLACHER, J., SCHNELLER, C. &amp; MAIER, W. 2013. Psychiatrisch-psychotherapeutische forschung in deutschland: Bestandsaufnahme und internationaler vergleich = Psychiatric psychotherapeutic research in Germany Taking stock and international comparison. </w:t>
      </w:r>
      <w:r w:rsidRPr="009B2C17">
        <w:rPr>
          <w:i/>
        </w:rPr>
        <w:t>Der Nervenarzt,</w:t>
      </w:r>
      <w:r w:rsidRPr="009B2C17">
        <w:t xml:space="preserve"> 84</w:t>
      </w:r>
      <w:r w:rsidRPr="009B2C17">
        <w:rPr>
          <w:b/>
        </w:rPr>
        <w:t>,</w:t>
      </w:r>
      <w:r w:rsidRPr="009B2C17">
        <w:t xml:space="preserve"> 1369-1381.</w:t>
      </w:r>
      <w:bookmarkEnd w:id="59"/>
    </w:p>
    <w:p w14:paraId="362A0040" w14:textId="77777777" w:rsidR="009B2C17" w:rsidRPr="009B2C17" w:rsidRDefault="009B2C17" w:rsidP="009B2C17">
      <w:pPr>
        <w:pStyle w:val="EndNoteBibliography"/>
        <w:ind w:left="720" w:hanging="720"/>
      </w:pPr>
      <w:bookmarkStart w:id="60" w:name="_ENREF_52"/>
      <w:r w:rsidRPr="009B2C17">
        <w:t xml:space="preserve">FERRARI, A. J., NORMAN, R. E., FREEDMAN, G., BAXTER, A. J., PIRKIS, J. E., HARRIS, M. G., PAGE, A., CARNAHAN, E., DEGENHARDT, L., VOS, T. &amp; WHITEFORD, H. A. 2014. The Burden Attributable to Mental and Substance Use Disorders as Risk Factors for Suicide: Findings from the Global Burden of Disease Study 2010. </w:t>
      </w:r>
      <w:r w:rsidRPr="009B2C17">
        <w:rPr>
          <w:i/>
        </w:rPr>
        <w:t>PLOS ONE,</w:t>
      </w:r>
      <w:r w:rsidRPr="009B2C17">
        <w:t xml:space="preserve"> 9</w:t>
      </w:r>
      <w:r w:rsidRPr="009B2C17">
        <w:rPr>
          <w:b/>
        </w:rPr>
        <w:t>,</w:t>
      </w:r>
      <w:r w:rsidRPr="009B2C17">
        <w:t xml:space="preserve"> e91936.</w:t>
      </w:r>
      <w:bookmarkEnd w:id="60"/>
    </w:p>
    <w:p w14:paraId="7C274762" w14:textId="77777777" w:rsidR="009B2C17" w:rsidRPr="009B2C17" w:rsidRDefault="009B2C17" w:rsidP="009B2C17">
      <w:pPr>
        <w:pStyle w:val="EndNoteBibliography"/>
        <w:ind w:left="720" w:hanging="720"/>
      </w:pPr>
      <w:bookmarkStart w:id="61" w:name="_ENREF_53"/>
      <w:r w:rsidRPr="009B2C17">
        <w:t xml:space="preserve">FIORILLO, A., LUCIANO, M., DEL VECCHIO, V., SAMPOGNA, G., OBRADORS-TARRAGO, C. &amp; MAJ, M. 2013. Priorities for mental health research in Europe: A survey among national stakeholders' associations within the ROAMER project. </w:t>
      </w:r>
      <w:r w:rsidRPr="009B2C17">
        <w:rPr>
          <w:i/>
        </w:rPr>
        <w:t>World Psychiatry,</w:t>
      </w:r>
      <w:r w:rsidRPr="009B2C17">
        <w:t xml:space="preserve"> 12</w:t>
      </w:r>
      <w:r w:rsidRPr="009B2C17">
        <w:rPr>
          <w:b/>
        </w:rPr>
        <w:t>,</w:t>
      </w:r>
      <w:r w:rsidRPr="009B2C17">
        <w:t xml:space="preserve"> 165-70.</w:t>
      </w:r>
      <w:bookmarkEnd w:id="61"/>
    </w:p>
    <w:p w14:paraId="672497A7" w14:textId="77777777" w:rsidR="009B2C17" w:rsidRPr="009B2C17" w:rsidRDefault="009B2C17" w:rsidP="009B2C17">
      <w:pPr>
        <w:pStyle w:val="EndNoteBibliography"/>
        <w:ind w:left="720" w:hanging="720"/>
      </w:pPr>
      <w:bookmarkStart w:id="62" w:name="_ENREF_54"/>
      <w:r w:rsidRPr="009B2C17">
        <w:t xml:space="preserve">FISCHER, B. A. &amp; GEORGE, P. 2010. The investigator and the IRB: a survey of depression and schizophrenia researchers. </w:t>
      </w:r>
      <w:r w:rsidRPr="009B2C17">
        <w:rPr>
          <w:i/>
        </w:rPr>
        <w:t>Schizophr Res,</w:t>
      </w:r>
      <w:r w:rsidRPr="009B2C17">
        <w:t xml:space="preserve"> 122</w:t>
      </w:r>
      <w:r w:rsidRPr="009B2C17">
        <w:rPr>
          <w:b/>
        </w:rPr>
        <w:t>,</w:t>
      </w:r>
      <w:r w:rsidRPr="009B2C17">
        <w:t xml:space="preserve"> 206-12.</w:t>
      </w:r>
      <w:bookmarkEnd w:id="62"/>
    </w:p>
    <w:p w14:paraId="3A11D96F" w14:textId="77777777" w:rsidR="009B2C17" w:rsidRPr="009B2C17" w:rsidRDefault="009B2C17" w:rsidP="009B2C17">
      <w:pPr>
        <w:pStyle w:val="EndNoteBibliography"/>
        <w:ind w:left="720" w:hanging="720"/>
      </w:pPr>
      <w:bookmarkStart w:id="63" w:name="_ENREF_55"/>
      <w:r w:rsidRPr="009B2C17">
        <w:t xml:space="preserve">FISHER, D. B. 2003. People are more important than pills in recovery from mental disorder. </w:t>
      </w:r>
      <w:r w:rsidRPr="009B2C17">
        <w:rPr>
          <w:i/>
        </w:rPr>
        <w:t>Journal of Humanistic Psychology,</w:t>
      </w:r>
      <w:r w:rsidRPr="009B2C17">
        <w:t xml:space="preserve"> 43</w:t>
      </w:r>
      <w:r w:rsidRPr="009B2C17">
        <w:rPr>
          <w:b/>
        </w:rPr>
        <w:t>,</w:t>
      </w:r>
      <w:r w:rsidRPr="009B2C17">
        <w:t xml:space="preserve"> 65-68.</w:t>
      </w:r>
      <w:bookmarkEnd w:id="63"/>
    </w:p>
    <w:p w14:paraId="004FD69C" w14:textId="77777777" w:rsidR="009B2C17" w:rsidRPr="009B2C17" w:rsidRDefault="009B2C17" w:rsidP="009B2C17">
      <w:pPr>
        <w:pStyle w:val="EndNoteBibliography"/>
        <w:ind w:left="720" w:hanging="720"/>
      </w:pPr>
      <w:bookmarkStart w:id="64" w:name="_ENREF_56"/>
      <w:r w:rsidRPr="009B2C17">
        <w:t xml:space="preserve">FITZGERALD, M. 2015. Do psychiatry and neurology need a close partnership or a merger? </w:t>
      </w:r>
      <w:r w:rsidRPr="009B2C17">
        <w:rPr>
          <w:i/>
        </w:rPr>
        <w:t>BJPsych Bull,</w:t>
      </w:r>
      <w:r w:rsidRPr="009B2C17">
        <w:t xml:space="preserve"> 39</w:t>
      </w:r>
      <w:r w:rsidRPr="009B2C17">
        <w:rPr>
          <w:b/>
        </w:rPr>
        <w:t>,</w:t>
      </w:r>
      <w:r w:rsidRPr="009B2C17">
        <w:t xml:space="preserve"> 105-7.</w:t>
      </w:r>
      <w:bookmarkEnd w:id="64"/>
    </w:p>
    <w:p w14:paraId="7CEB1430" w14:textId="77777777" w:rsidR="009B2C17" w:rsidRPr="009B2C17" w:rsidRDefault="009B2C17" w:rsidP="009B2C17">
      <w:pPr>
        <w:pStyle w:val="EndNoteBibliography"/>
        <w:ind w:left="720" w:hanging="720"/>
      </w:pPr>
      <w:bookmarkStart w:id="65" w:name="_ENREF_57"/>
      <w:r w:rsidRPr="009B2C17">
        <w:t xml:space="preserve">FLOOD, C. 2010. Should 'standard gamble' and 'time trade off' utility measurement be used more in mental health research? </w:t>
      </w:r>
      <w:r w:rsidRPr="009B2C17">
        <w:rPr>
          <w:i/>
        </w:rPr>
        <w:t>Journal of Mental Health Policy and Economics,</w:t>
      </w:r>
      <w:r w:rsidRPr="009B2C17">
        <w:t xml:space="preserve"> 13</w:t>
      </w:r>
      <w:r w:rsidRPr="009B2C17">
        <w:rPr>
          <w:b/>
        </w:rPr>
        <w:t>,</w:t>
      </w:r>
      <w:r w:rsidRPr="009B2C17">
        <w:t xml:space="preserve"> 65-72.</w:t>
      </w:r>
      <w:bookmarkEnd w:id="65"/>
    </w:p>
    <w:p w14:paraId="01230ECB" w14:textId="77777777" w:rsidR="009B2C17" w:rsidRPr="009B2C17" w:rsidRDefault="009B2C17" w:rsidP="009B2C17">
      <w:pPr>
        <w:pStyle w:val="EndNoteBibliography"/>
        <w:ind w:left="720" w:hanging="720"/>
      </w:pPr>
      <w:bookmarkStart w:id="66" w:name="_ENREF_58"/>
      <w:r w:rsidRPr="009B2C17">
        <w:t xml:space="preserve">FOGEL, J. 2009. Research as part of the career of a psychiatrist entering clinical practice. </w:t>
      </w:r>
      <w:r w:rsidRPr="009B2C17">
        <w:rPr>
          <w:i/>
        </w:rPr>
        <w:t>Psychiatric Bulletin,</w:t>
      </w:r>
      <w:r w:rsidRPr="009B2C17">
        <w:t xml:space="preserve"> 33</w:t>
      </w:r>
      <w:r w:rsidRPr="009B2C17">
        <w:rPr>
          <w:b/>
        </w:rPr>
        <w:t>,</w:t>
      </w:r>
      <w:r w:rsidRPr="009B2C17">
        <w:t xml:space="preserve"> 269-272.</w:t>
      </w:r>
      <w:bookmarkEnd w:id="66"/>
    </w:p>
    <w:p w14:paraId="5C40CE69" w14:textId="77777777" w:rsidR="009B2C17" w:rsidRPr="009B2C17" w:rsidRDefault="009B2C17" w:rsidP="009B2C17">
      <w:pPr>
        <w:pStyle w:val="EndNoteBibliography"/>
        <w:ind w:left="720" w:hanging="720"/>
      </w:pPr>
      <w:bookmarkStart w:id="67" w:name="_ENREF_59"/>
      <w:r w:rsidRPr="009B2C17">
        <w:t xml:space="preserve">FORSMAN, A. K., WAHLBECK, K., AARØ, L. E., ALONSO, J., BARRY, M. M., BRUNN, M., CARDOSO, G., CATTAN, M., DE GIROLAMO, G. &amp; EBERHARD-GRAN, M. 2015. Research priorities for public mental health in Europe: recommendations of the ROAMER project. </w:t>
      </w:r>
      <w:r w:rsidRPr="009B2C17">
        <w:rPr>
          <w:i/>
        </w:rPr>
        <w:t>The European Journal of Public Health,</w:t>
      </w:r>
      <w:r w:rsidRPr="009B2C17">
        <w:t xml:space="preserve"> 25</w:t>
      </w:r>
      <w:r w:rsidRPr="009B2C17">
        <w:rPr>
          <w:b/>
        </w:rPr>
        <w:t>,</w:t>
      </w:r>
      <w:r w:rsidRPr="009B2C17">
        <w:t xml:space="preserve"> 249-254.</w:t>
      </w:r>
      <w:bookmarkEnd w:id="67"/>
    </w:p>
    <w:p w14:paraId="11770F0B" w14:textId="77777777" w:rsidR="009B2C17" w:rsidRPr="009B2C17" w:rsidRDefault="009B2C17" w:rsidP="009B2C17">
      <w:pPr>
        <w:pStyle w:val="EndNoteBibliography"/>
        <w:ind w:left="720" w:hanging="720"/>
      </w:pPr>
      <w:bookmarkStart w:id="68" w:name="_ENREF_60"/>
      <w:r w:rsidRPr="009B2C17">
        <w:t xml:space="preserve">FORSYTH, A. D. &amp; STOFF, D. M. 2009. Key issues in mentoring in HIV prevention and mental health for new investigators from underrepresented racial/ethnic groups. </w:t>
      </w:r>
      <w:r w:rsidRPr="009B2C17">
        <w:rPr>
          <w:i/>
        </w:rPr>
        <w:t>American Journal of Public Health,</w:t>
      </w:r>
      <w:r w:rsidRPr="009B2C17">
        <w:t xml:space="preserve"> 99</w:t>
      </w:r>
      <w:r w:rsidRPr="009B2C17">
        <w:rPr>
          <w:b/>
        </w:rPr>
        <w:t>,</w:t>
      </w:r>
      <w:r w:rsidRPr="009B2C17">
        <w:t xml:space="preserve"> S87-S91.</w:t>
      </w:r>
      <w:bookmarkEnd w:id="68"/>
    </w:p>
    <w:p w14:paraId="21642254" w14:textId="77777777" w:rsidR="009B2C17" w:rsidRPr="009B2C17" w:rsidRDefault="009B2C17" w:rsidP="009B2C17">
      <w:pPr>
        <w:pStyle w:val="EndNoteBibliography"/>
        <w:ind w:left="720" w:hanging="720"/>
        <w:rPr>
          <w:lang w:val="fr-FR"/>
        </w:rPr>
      </w:pPr>
      <w:bookmarkStart w:id="69" w:name="_ENREF_61"/>
      <w:r w:rsidRPr="009B2C17">
        <w:t xml:space="preserve">GAMMON, D., STRAND, M. &amp; ENG, L. S. 2014. Service users' perspectives in the design of an online tool for assisted self-help in mental health: a case study of implications. </w:t>
      </w:r>
      <w:r w:rsidRPr="009B2C17">
        <w:rPr>
          <w:i/>
          <w:lang w:val="fr-FR"/>
        </w:rPr>
        <w:t>Int J Ment Health Syst,</w:t>
      </w:r>
      <w:r w:rsidRPr="009B2C17">
        <w:rPr>
          <w:lang w:val="fr-FR"/>
        </w:rPr>
        <w:t xml:space="preserve"> 8</w:t>
      </w:r>
      <w:r w:rsidRPr="009B2C17">
        <w:rPr>
          <w:b/>
          <w:lang w:val="fr-FR"/>
        </w:rPr>
        <w:t>,</w:t>
      </w:r>
      <w:r w:rsidRPr="009B2C17">
        <w:rPr>
          <w:lang w:val="fr-FR"/>
        </w:rPr>
        <w:t xml:space="preserve"> 2.</w:t>
      </w:r>
      <w:bookmarkEnd w:id="69"/>
    </w:p>
    <w:p w14:paraId="16A2B376" w14:textId="77777777" w:rsidR="009B2C17" w:rsidRPr="009B2C17" w:rsidRDefault="009B2C17" w:rsidP="009B2C17">
      <w:pPr>
        <w:pStyle w:val="EndNoteBibliography"/>
        <w:ind w:left="720" w:hanging="720"/>
      </w:pPr>
      <w:bookmarkStart w:id="70" w:name="_ENREF_62"/>
      <w:r w:rsidRPr="009B2C17">
        <w:rPr>
          <w:lang w:val="fr-FR"/>
        </w:rPr>
        <w:t xml:space="preserve">GANDRÉ, C., PRIGENT, A., KEMEL, M. L., LEBOYER, M. &amp; CHEVREUL, K. 2015. </w:t>
      </w:r>
      <w:r w:rsidRPr="009B2C17">
        <w:t xml:space="preserve">Evolution of public and non-profit funding for mental health research in France between 2007 and 2011. </w:t>
      </w:r>
      <w:r w:rsidRPr="009B2C17">
        <w:rPr>
          <w:i/>
        </w:rPr>
        <w:t>Eur Neuropsychopharmacol,</w:t>
      </w:r>
      <w:r w:rsidRPr="009B2C17">
        <w:t xml:space="preserve"> 25</w:t>
      </w:r>
      <w:r w:rsidRPr="009B2C17">
        <w:rPr>
          <w:b/>
        </w:rPr>
        <w:t>,</w:t>
      </w:r>
      <w:r w:rsidRPr="009B2C17">
        <w:t xml:space="preserve"> 2339-48.</w:t>
      </w:r>
      <w:bookmarkEnd w:id="70"/>
    </w:p>
    <w:p w14:paraId="7F561CA2" w14:textId="77777777" w:rsidR="009B2C17" w:rsidRPr="009B2C17" w:rsidRDefault="009B2C17" w:rsidP="009B2C17">
      <w:pPr>
        <w:pStyle w:val="EndNoteBibliography"/>
        <w:ind w:left="720" w:hanging="720"/>
      </w:pPr>
      <w:bookmarkStart w:id="71" w:name="_ENREF_63"/>
      <w:r w:rsidRPr="009B2C17">
        <w:t xml:space="preserve">GHISONI, M., WILSON, C. A., MORGAN, K., EDWARDS, B., SIMON, N., LANGLEY, E., REES, H., WELLS, A., TYSON, P. J., THOMAS, P., MEUDELL, A., KITT, F., MITCHELL, B., BOWEN, A. &amp; CELIA, J. 2017. Priority setting in research: user led mental health research. </w:t>
      </w:r>
      <w:r w:rsidRPr="009B2C17">
        <w:rPr>
          <w:i/>
        </w:rPr>
        <w:t>Res Involv Engagem,</w:t>
      </w:r>
      <w:r w:rsidRPr="009B2C17">
        <w:t xml:space="preserve"> 3</w:t>
      </w:r>
      <w:r w:rsidRPr="009B2C17">
        <w:rPr>
          <w:b/>
        </w:rPr>
        <w:t>,</w:t>
      </w:r>
      <w:r w:rsidRPr="009B2C17">
        <w:t xml:space="preserve"> 4.</w:t>
      </w:r>
      <w:bookmarkEnd w:id="71"/>
    </w:p>
    <w:p w14:paraId="1A9075DC" w14:textId="77777777" w:rsidR="009B2C17" w:rsidRPr="009B2C17" w:rsidRDefault="009B2C17" w:rsidP="009B2C17">
      <w:pPr>
        <w:pStyle w:val="EndNoteBibliography"/>
        <w:ind w:left="720" w:hanging="720"/>
      </w:pPr>
      <w:bookmarkStart w:id="72" w:name="_ENREF_64"/>
      <w:r w:rsidRPr="009B2C17">
        <w:t xml:space="preserve">GRIFFITHS, K. M., JORM, A. F. &amp; CHRISTENSEN, H. 2004. Academic consumer researchers: A bridge between consumers and researchers. </w:t>
      </w:r>
      <w:r w:rsidRPr="009B2C17">
        <w:rPr>
          <w:i/>
        </w:rPr>
        <w:t>Australian and New Zealand Journal of Psychiatry,</w:t>
      </w:r>
      <w:r w:rsidRPr="009B2C17">
        <w:t xml:space="preserve"> 38</w:t>
      </w:r>
      <w:r w:rsidRPr="009B2C17">
        <w:rPr>
          <w:b/>
        </w:rPr>
        <w:t>,</w:t>
      </w:r>
      <w:r w:rsidRPr="009B2C17">
        <w:t xml:space="preserve"> 191-196.</w:t>
      </w:r>
      <w:bookmarkEnd w:id="72"/>
    </w:p>
    <w:p w14:paraId="114EFACC" w14:textId="77777777" w:rsidR="009B2C17" w:rsidRPr="009B2C17" w:rsidRDefault="009B2C17" w:rsidP="009B2C17">
      <w:pPr>
        <w:pStyle w:val="EndNoteBibliography"/>
        <w:ind w:left="720" w:hanging="720"/>
      </w:pPr>
      <w:bookmarkStart w:id="73" w:name="_ENREF_65"/>
      <w:r w:rsidRPr="009B2C17">
        <w:lastRenderedPageBreak/>
        <w:t xml:space="preserve">GUEDJ, D. &amp; RAMJOUÉ, C. 2015. European Commission Policy on Open-Access to Scientific Publications and Research Data in Horizon 2020. </w:t>
      </w:r>
      <w:r w:rsidRPr="009B2C17">
        <w:rPr>
          <w:i/>
        </w:rPr>
        <w:t>Biomed Data J,</w:t>
      </w:r>
      <w:r w:rsidRPr="009B2C17">
        <w:t xml:space="preserve"> 1.</w:t>
      </w:r>
      <w:bookmarkEnd w:id="73"/>
    </w:p>
    <w:p w14:paraId="2BB14FAD" w14:textId="77777777" w:rsidR="009B2C17" w:rsidRPr="009B2C17" w:rsidRDefault="009B2C17" w:rsidP="009B2C17">
      <w:pPr>
        <w:pStyle w:val="EndNoteBibliography"/>
        <w:ind w:left="720" w:hanging="720"/>
      </w:pPr>
      <w:bookmarkStart w:id="74" w:name="_ENREF_66"/>
      <w:r w:rsidRPr="009B2C17">
        <w:t xml:space="preserve">GUTHRIE, S., KIRTLEY, A., GARROD, B., POLLITT, A., GRANT, J. &amp; WOODING, S. 2016. A 'DECISIVE' Approach to Research Funding: Lessons from Three Retrosight Studies. </w:t>
      </w:r>
      <w:r w:rsidRPr="009B2C17">
        <w:rPr>
          <w:i/>
        </w:rPr>
        <w:t>Rand Health Q,</w:t>
      </w:r>
      <w:r w:rsidRPr="009B2C17">
        <w:t xml:space="preserve"> 6</w:t>
      </w:r>
      <w:r w:rsidRPr="009B2C17">
        <w:rPr>
          <w:b/>
        </w:rPr>
        <w:t>,</w:t>
      </w:r>
      <w:r w:rsidRPr="009B2C17">
        <w:t xml:space="preserve"> 6.</w:t>
      </w:r>
      <w:bookmarkEnd w:id="74"/>
    </w:p>
    <w:p w14:paraId="4F5F332A" w14:textId="77777777" w:rsidR="009B2C17" w:rsidRPr="009B2C17" w:rsidRDefault="009B2C17" w:rsidP="009B2C17">
      <w:pPr>
        <w:pStyle w:val="EndNoteBibliography"/>
        <w:ind w:left="720" w:hanging="720"/>
      </w:pPr>
      <w:bookmarkStart w:id="75" w:name="_ENREF_67"/>
      <w:r w:rsidRPr="009B2C17">
        <w:t xml:space="preserve">HALPAIN, M. C., JESTE, D. V., TRINIDAD, G. I., WETHERELL, J. L. &amp; LEBOWITZ, B. D. 2005. Intensive Short-Term Research Training for Undergraduate, Graduate, and Medical Students: Early Experience With a New National-Level Approach in Geriatric Mental Health. </w:t>
      </w:r>
      <w:r w:rsidRPr="009B2C17">
        <w:rPr>
          <w:i/>
        </w:rPr>
        <w:t>Academic Psychiatry,</w:t>
      </w:r>
      <w:r w:rsidRPr="009B2C17">
        <w:t xml:space="preserve"> 29</w:t>
      </w:r>
      <w:r w:rsidRPr="009B2C17">
        <w:rPr>
          <w:b/>
        </w:rPr>
        <w:t>,</w:t>
      </w:r>
      <w:r w:rsidRPr="009B2C17">
        <w:t xml:space="preserve"> 58-65.</w:t>
      </w:r>
      <w:bookmarkEnd w:id="75"/>
    </w:p>
    <w:p w14:paraId="08CAFA8F" w14:textId="77777777" w:rsidR="009B2C17" w:rsidRPr="009B2C17" w:rsidRDefault="009B2C17" w:rsidP="009B2C17">
      <w:pPr>
        <w:pStyle w:val="EndNoteBibliography"/>
        <w:ind w:left="720" w:hanging="720"/>
      </w:pPr>
      <w:bookmarkStart w:id="76" w:name="_ENREF_68"/>
      <w:r w:rsidRPr="009B2C17">
        <w:t xml:space="preserve">HARO, J. M., AYUSO-MATEOS, J. L., BITTER, I., DEMOTES-MAINARD, J., LEBOYER, M., LEWIS, S. W., LINSZEN, D., MAJ, M., MCDAID, D., MEYER-LINDENBERG, A., ROBBINS, T. W., SCHUMANN, G., THORNICROFT, G., VAN DER FELTZ-CORNELIS, C., VAN OS, J., WAHLBECK, K., WITTCHEN, H.-U., WYKES, T., ARANGO, C., BICKENBACH, J., BRUNN, M., CAMMARATA, P., CHEVREUL, K., EVANS-LACKO, S., FINOCCHIARO, C., FIORILLO, A., FORSMAN, A. K., HAZO, J.-B., KNAPPE, S., KUEPPER, R., LUCIANO, M., MIRET, M., OBRADORS-TARRAGÓ, C., PAGANO, G., PAPP, S. &amp; WALKER-TILLEY, T. 2014. ROAMER: roadmap for mental health research in Europe. </w:t>
      </w:r>
      <w:r w:rsidRPr="009B2C17">
        <w:rPr>
          <w:i/>
        </w:rPr>
        <w:t>Int J Methods Psychiatr Res,</w:t>
      </w:r>
      <w:r w:rsidRPr="009B2C17">
        <w:t xml:space="preserve"> 23 Suppl 1</w:t>
      </w:r>
      <w:r w:rsidRPr="009B2C17">
        <w:rPr>
          <w:b/>
        </w:rPr>
        <w:t>,</w:t>
      </w:r>
      <w:r w:rsidRPr="009B2C17">
        <w:t xml:space="preserve"> 1-14.</w:t>
      </w:r>
      <w:bookmarkEnd w:id="76"/>
    </w:p>
    <w:p w14:paraId="16EB6C5E" w14:textId="77777777" w:rsidR="009B2C17" w:rsidRPr="009B2C17" w:rsidRDefault="009B2C17" w:rsidP="009B2C17">
      <w:pPr>
        <w:pStyle w:val="EndNoteBibliography"/>
        <w:ind w:left="720" w:hanging="720"/>
        <w:rPr>
          <w:lang w:val="fr-FR"/>
        </w:rPr>
      </w:pPr>
      <w:bookmarkStart w:id="77" w:name="_ENREF_69"/>
      <w:r w:rsidRPr="009B2C17">
        <w:t xml:space="preserve">HAZO, J. B., GANDRE, C., LEBOYER, M., OBRADORS-TARRAGO, C., BELLI, S., MCDAID, D., PARK, A. L., MALIANDI, M. V., WAHLBECK, K., WYKES, T., VAN OS, J., HARO, J. M. &amp; CHEVREUL, K. 2017. National funding for mental health research in Finland, France, Spain and the United Kingdom. </w:t>
      </w:r>
      <w:r w:rsidRPr="009B2C17">
        <w:rPr>
          <w:i/>
          <w:lang w:val="fr-FR"/>
        </w:rPr>
        <w:t>Eur Neuropsychopharmacol,</w:t>
      </w:r>
      <w:r w:rsidRPr="009B2C17">
        <w:rPr>
          <w:lang w:val="fr-FR"/>
        </w:rPr>
        <w:t xml:space="preserve"> 27</w:t>
      </w:r>
      <w:r w:rsidRPr="009B2C17">
        <w:rPr>
          <w:b/>
          <w:lang w:val="fr-FR"/>
        </w:rPr>
        <w:t>,</w:t>
      </w:r>
      <w:r w:rsidRPr="009B2C17">
        <w:rPr>
          <w:lang w:val="fr-FR"/>
        </w:rPr>
        <w:t xml:space="preserve"> 892-899.</w:t>
      </w:r>
      <w:bookmarkEnd w:id="77"/>
    </w:p>
    <w:p w14:paraId="0100B6DF" w14:textId="77777777" w:rsidR="009B2C17" w:rsidRPr="009B2C17" w:rsidRDefault="009B2C17" w:rsidP="009B2C17">
      <w:pPr>
        <w:pStyle w:val="EndNoteBibliography"/>
        <w:ind w:left="720" w:hanging="720"/>
      </w:pPr>
      <w:bookmarkStart w:id="78" w:name="_ENREF_70"/>
      <w:r w:rsidRPr="009B2C17">
        <w:rPr>
          <w:lang w:val="fr-FR"/>
        </w:rPr>
        <w:t xml:space="preserve">HAZO, J. B., GERVAIX, J., GANDRE, C., BRUNN, M., LEBOYER, M. &amp; CHEVREUL, K. 2016. </w:t>
      </w:r>
      <w:r w:rsidRPr="009B2C17">
        <w:t xml:space="preserve">European Union investment and countries' involvement in mental health research between 2007 and 2013. </w:t>
      </w:r>
      <w:r w:rsidRPr="009B2C17">
        <w:rPr>
          <w:i/>
        </w:rPr>
        <w:t>Acta Psychiatr Scand,</w:t>
      </w:r>
      <w:r w:rsidRPr="009B2C17">
        <w:t xml:space="preserve"> 134</w:t>
      </w:r>
      <w:r w:rsidRPr="009B2C17">
        <w:rPr>
          <w:b/>
        </w:rPr>
        <w:t>,</w:t>
      </w:r>
      <w:r w:rsidRPr="009B2C17">
        <w:t xml:space="preserve"> 138-49.</w:t>
      </w:r>
      <w:bookmarkEnd w:id="78"/>
    </w:p>
    <w:p w14:paraId="7767CF43" w14:textId="77777777" w:rsidR="009B2C17" w:rsidRPr="009B2C17" w:rsidRDefault="009B2C17" w:rsidP="009B2C17">
      <w:pPr>
        <w:pStyle w:val="EndNoteBibliography"/>
        <w:ind w:left="720" w:hanging="720"/>
      </w:pPr>
      <w:bookmarkStart w:id="79" w:name="_ENREF_71"/>
      <w:r w:rsidRPr="009B2C17">
        <w:t xml:space="preserve">HEADEY, A., PIRKIS, J., MERNER, B., VANDENHEUVEL, A., MITCHELL, P., ROBINSON, J., PARHAM, J. &amp; BURGESS, P. 2006. A review of 156 local projects funded under Australia's National Suicide Prevention Strategy: Overview and lessons learned. </w:t>
      </w:r>
      <w:r w:rsidRPr="009B2C17">
        <w:rPr>
          <w:i/>
        </w:rPr>
        <w:t>AeJAMH (Australian e-Journal for the Advancement of Mental Health),</w:t>
      </w:r>
      <w:r w:rsidRPr="009B2C17">
        <w:t xml:space="preserve"> 5</w:t>
      </w:r>
      <w:r w:rsidRPr="009B2C17">
        <w:rPr>
          <w:b/>
        </w:rPr>
        <w:t>,</w:t>
      </w:r>
      <w:r w:rsidRPr="009B2C17">
        <w:t xml:space="preserve"> 1-15.</w:t>
      </w:r>
      <w:bookmarkEnd w:id="79"/>
    </w:p>
    <w:p w14:paraId="3C82B408" w14:textId="77777777" w:rsidR="009B2C17" w:rsidRPr="009B2C17" w:rsidRDefault="009B2C17" w:rsidP="009B2C17">
      <w:pPr>
        <w:pStyle w:val="EndNoteBibliography"/>
        <w:ind w:left="720" w:hanging="720"/>
      </w:pPr>
      <w:bookmarkStart w:id="80" w:name="_ENREF_72"/>
      <w:r w:rsidRPr="009B2C17">
        <w:t xml:space="preserve">HENDERSON, C., HOWARD, L. &amp; WILKINSON, G. 2003. Acknowledgement of psychiatric research funding. </w:t>
      </w:r>
      <w:r w:rsidRPr="009B2C17">
        <w:rPr>
          <w:i/>
        </w:rPr>
        <w:t>British Journal of Psychiatry</w:t>
      </w:r>
      <w:r w:rsidRPr="009B2C17">
        <w:rPr>
          <w:b/>
        </w:rPr>
        <w:t>,</w:t>
      </w:r>
      <w:r w:rsidRPr="009B2C17">
        <w:t xml:space="preserve"> 273-275.</w:t>
      </w:r>
      <w:bookmarkEnd w:id="80"/>
    </w:p>
    <w:p w14:paraId="52612321" w14:textId="77777777" w:rsidR="009B2C17" w:rsidRPr="009B2C17" w:rsidRDefault="009B2C17" w:rsidP="009B2C17">
      <w:pPr>
        <w:pStyle w:val="EndNoteBibliography"/>
        <w:ind w:left="720" w:hanging="720"/>
        <w:rPr>
          <w:lang w:val="fr-FR"/>
        </w:rPr>
      </w:pPr>
      <w:bookmarkStart w:id="81" w:name="_ENREF_73"/>
      <w:r w:rsidRPr="009B2C17">
        <w:t xml:space="preserve">HENDERSON, S. 2002. The national survey of mental health and well-being in Australia: Impact on policy. </w:t>
      </w:r>
      <w:r w:rsidRPr="009B2C17">
        <w:rPr>
          <w:i/>
          <w:lang w:val="fr-FR"/>
        </w:rPr>
        <w:t>The Canadian Journal of Psychiatry / La Revue canadienne de psychiatrie,</w:t>
      </w:r>
      <w:r w:rsidRPr="009B2C17">
        <w:rPr>
          <w:lang w:val="fr-FR"/>
        </w:rPr>
        <w:t xml:space="preserve"> 47</w:t>
      </w:r>
      <w:r w:rsidRPr="009B2C17">
        <w:rPr>
          <w:b/>
          <w:lang w:val="fr-FR"/>
        </w:rPr>
        <w:t>,</w:t>
      </w:r>
      <w:r w:rsidRPr="009B2C17">
        <w:rPr>
          <w:lang w:val="fr-FR"/>
        </w:rPr>
        <w:t xml:space="preserve"> 819-824.</w:t>
      </w:r>
      <w:bookmarkEnd w:id="81"/>
    </w:p>
    <w:p w14:paraId="08FD91AA" w14:textId="77777777" w:rsidR="009B2C17" w:rsidRPr="009B2C17" w:rsidRDefault="009B2C17" w:rsidP="009B2C17">
      <w:pPr>
        <w:pStyle w:val="EndNoteBibliography"/>
        <w:ind w:left="720" w:hanging="720"/>
      </w:pPr>
      <w:bookmarkStart w:id="82" w:name="_ENREF_74"/>
      <w:r w:rsidRPr="009B2C17">
        <w:t xml:space="preserve">HICKIE, I. B., CHRISTENSEN, H., DAVENPORT, T. A. &amp; LUSCOMBE, G. M. 2005. Can we track the impact of Australian mental health research? </w:t>
      </w:r>
      <w:r w:rsidRPr="009B2C17">
        <w:rPr>
          <w:i/>
        </w:rPr>
        <w:t>Aust N Z J Psychiatry,</w:t>
      </w:r>
      <w:r w:rsidRPr="009B2C17">
        <w:t xml:space="preserve"> 39</w:t>
      </w:r>
      <w:r w:rsidRPr="009B2C17">
        <w:rPr>
          <w:b/>
        </w:rPr>
        <w:t>,</w:t>
      </w:r>
      <w:r w:rsidRPr="009B2C17">
        <w:t xml:space="preserve"> 591-9.</w:t>
      </w:r>
      <w:bookmarkEnd w:id="82"/>
    </w:p>
    <w:p w14:paraId="2F03B587" w14:textId="77777777" w:rsidR="009B2C17" w:rsidRPr="009B2C17" w:rsidRDefault="009B2C17" w:rsidP="009B2C17">
      <w:pPr>
        <w:pStyle w:val="EndNoteBibliography"/>
        <w:ind w:left="720" w:hanging="720"/>
      </w:pPr>
      <w:bookmarkStart w:id="83" w:name="_ENREF_75"/>
      <w:r w:rsidRPr="009B2C17">
        <w:t xml:space="preserve">HIPOLITO, M. M., MALIK, M., CARPENTER-SONG, E. &amp; WHITLEY, R. 2012. Capacity-Building for African American Mental Health Training and Research: Lessons From the Howard-Dartmouth Collaborative Summer School. </w:t>
      </w:r>
      <w:r w:rsidRPr="009B2C17">
        <w:rPr>
          <w:i/>
        </w:rPr>
        <w:t>Academic Psychiatry,</w:t>
      </w:r>
      <w:r w:rsidRPr="009B2C17">
        <w:t xml:space="preserve"> 36</w:t>
      </w:r>
      <w:r w:rsidRPr="009B2C17">
        <w:rPr>
          <w:b/>
        </w:rPr>
        <w:t>,</w:t>
      </w:r>
      <w:r w:rsidRPr="009B2C17">
        <w:t xml:space="preserve"> 47-50.</w:t>
      </w:r>
      <w:bookmarkEnd w:id="83"/>
    </w:p>
    <w:p w14:paraId="47068E6B" w14:textId="77777777" w:rsidR="009B2C17" w:rsidRPr="009B2C17" w:rsidRDefault="009B2C17" w:rsidP="009B2C17">
      <w:pPr>
        <w:pStyle w:val="EndNoteBibliography"/>
        <w:ind w:left="720" w:hanging="720"/>
      </w:pPr>
      <w:bookmarkStart w:id="84" w:name="_ENREF_76"/>
      <w:r w:rsidRPr="009B2C17">
        <w:t xml:space="preserve">HORSFALL, J., CLEARY, M. &amp; HUNT, G. E. 2011. Developing partnerships in mental health to bridge the research–practitioner gap. </w:t>
      </w:r>
      <w:r w:rsidRPr="009B2C17">
        <w:rPr>
          <w:i/>
        </w:rPr>
        <w:t>Perspectives in psychiatric care,</w:t>
      </w:r>
      <w:r w:rsidRPr="009B2C17">
        <w:t xml:space="preserve"> 47</w:t>
      </w:r>
      <w:r w:rsidRPr="009B2C17">
        <w:rPr>
          <w:b/>
        </w:rPr>
        <w:t>,</w:t>
      </w:r>
      <w:r w:rsidRPr="009B2C17">
        <w:t xml:space="preserve"> 6-12.</w:t>
      </w:r>
      <w:bookmarkEnd w:id="84"/>
    </w:p>
    <w:p w14:paraId="48A9CCC2" w14:textId="77777777" w:rsidR="009B2C17" w:rsidRPr="009B2C17" w:rsidRDefault="009B2C17" w:rsidP="009B2C17">
      <w:pPr>
        <w:pStyle w:val="EndNoteBibliography"/>
        <w:ind w:left="720" w:hanging="720"/>
      </w:pPr>
      <w:bookmarkStart w:id="85" w:name="_ENREF_77"/>
      <w:r w:rsidRPr="009B2C17">
        <w:t xml:space="preserve">HORSFALL, J., CLEARY, M., WALTER, G. &amp; MALINS, G. 2007. Challenging conventional practice: placing consumers at the centre of the research enterprise. </w:t>
      </w:r>
      <w:r w:rsidRPr="009B2C17">
        <w:rPr>
          <w:i/>
        </w:rPr>
        <w:t>Issues Ment Health Nurs,</w:t>
      </w:r>
      <w:r w:rsidRPr="009B2C17">
        <w:t xml:space="preserve"> 28</w:t>
      </w:r>
      <w:r w:rsidRPr="009B2C17">
        <w:rPr>
          <w:b/>
        </w:rPr>
        <w:t>,</w:t>
      </w:r>
      <w:r w:rsidRPr="009B2C17">
        <w:t xml:space="preserve"> 1201-13.</w:t>
      </w:r>
      <w:bookmarkEnd w:id="85"/>
    </w:p>
    <w:p w14:paraId="6C7DA2A0" w14:textId="77777777" w:rsidR="009B2C17" w:rsidRPr="009B2C17" w:rsidRDefault="009B2C17" w:rsidP="009B2C17">
      <w:pPr>
        <w:pStyle w:val="EndNoteBibliography"/>
        <w:ind w:left="720" w:hanging="720"/>
      </w:pPr>
      <w:bookmarkStart w:id="86" w:name="_ENREF_78"/>
      <w:r w:rsidRPr="009B2C17">
        <w:t xml:space="preserve">JESTE, D. V., TWAMLEY, E. W., CARDENAS, V., LEBOWITZ, B. &amp; REYNOLDS, C. F., III 2009. A call for training the trainers: Focus on mentoring to enhance diversity in mental health research. </w:t>
      </w:r>
      <w:r w:rsidRPr="009B2C17">
        <w:rPr>
          <w:i/>
        </w:rPr>
        <w:t>American Journal of Public Health,</w:t>
      </w:r>
      <w:r w:rsidRPr="009B2C17">
        <w:t xml:space="preserve"> 99</w:t>
      </w:r>
      <w:r w:rsidRPr="009B2C17">
        <w:rPr>
          <w:b/>
        </w:rPr>
        <w:t>,</w:t>
      </w:r>
      <w:r w:rsidRPr="009B2C17">
        <w:t xml:space="preserve"> S31-S37.</w:t>
      </w:r>
      <w:bookmarkEnd w:id="86"/>
    </w:p>
    <w:p w14:paraId="6182AF4D" w14:textId="77777777" w:rsidR="009B2C17" w:rsidRPr="009B2C17" w:rsidRDefault="009B2C17" w:rsidP="009B2C17">
      <w:pPr>
        <w:pStyle w:val="EndNoteBibliography"/>
        <w:ind w:left="720" w:hanging="720"/>
      </w:pPr>
      <w:bookmarkStart w:id="87" w:name="_ENREF_79"/>
      <w:r w:rsidRPr="009B2C17">
        <w:t xml:space="preserve">JORM, A. F., GRIFFITHS, K. M., CHRISTENSEN, H. &amp; MEDWAY, J. 2002. Research priorities in mental health, part 1: An evaluation of the current research effort against the criteria of disease </w:t>
      </w:r>
      <w:r w:rsidRPr="009B2C17">
        <w:lastRenderedPageBreak/>
        <w:t xml:space="preserve">burden and health system costs. </w:t>
      </w:r>
      <w:r w:rsidRPr="009B2C17">
        <w:rPr>
          <w:i/>
        </w:rPr>
        <w:t>Australian and New Zealand Journal of Psychiatry,</w:t>
      </w:r>
      <w:r w:rsidRPr="009B2C17">
        <w:t xml:space="preserve"> 36</w:t>
      </w:r>
      <w:r w:rsidRPr="009B2C17">
        <w:rPr>
          <w:b/>
        </w:rPr>
        <w:t>,</w:t>
      </w:r>
      <w:r w:rsidRPr="009B2C17">
        <w:t xml:space="preserve"> 322-326.</w:t>
      </w:r>
      <w:bookmarkEnd w:id="87"/>
    </w:p>
    <w:p w14:paraId="70AF5CD8" w14:textId="77777777" w:rsidR="009B2C17" w:rsidRPr="009B2C17" w:rsidRDefault="009B2C17" w:rsidP="009B2C17">
      <w:pPr>
        <w:pStyle w:val="EndNoteBibliography"/>
        <w:ind w:left="720" w:hanging="720"/>
      </w:pPr>
      <w:bookmarkStart w:id="88" w:name="_ENREF_80"/>
      <w:r w:rsidRPr="009B2C17">
        <w:t xml:space="preserve">KATAOKA, S. H., ROWAN, B. &amp; HOAGWOOD, K. E. 2009. Bridging the divide: In search of common ground in mental health and education research and policy. </w:t>
      </w:r>
      <w:r w:rsidRPr="009B2C17">
        <w:rPr>
          <w:i/>
        </w:rPr>
        <w:t>Psychiatric Services,</w:t>
      </w:r>
      <w:r w:rsidRPr="009B2C17">
        <w:t xml:space="preserve"> 60</w:t>
      </w:r>
      <w:r w:rsidRPr="009B2C17">
        <w:rPr>
          <w:b/>
        </w:rPr>
        <w:t>,</w:t>
      </w:r>
      <w:r w:rsidRPr="009B2C17">
        <w:t xml:space="preserve"> 1510-1515.</w:t>
      </w:r>
      <w:bookmarkEnd w:id="88"/>
    </w:p>
    <w:p w14:paraId="2351D5E5" w14:textId="77777777" w:rsidR="009B2C17" w:rsidRPr="009B2C17" w:rsidRDefault="009B2C17" w:rsidP="009B2C17">
      <w:pPr>
        <w:pStyle w:val="EndNoteBibliography"/>
        <w:ind w:left="720" w:hanging="720"/>
      </w:pPr>
      <w:bookmarkStart w:id="89" w:name="_ENREF_81"/>
      <w:r w:rsidRPr="009B2C17">
        <w:t xml:space="preserve">KELLY, R. E., COHEN, L. J., SEMPLE, R. J., BIALER, P., LAU, A., BODENHEIMER, A., NEUSTADTER, E., BARENBOIM, A. &amp; GALYNKER, I. I. 2006. Relationship between drug company funding and outcomes of clinical psychiatric research. </w:t>
      </w:r>
      <w:r w:rsidRPr="009B2C17">
        <w:rPr>
          <w:i/>
        </w:rPr>
        <w:t>Psychological medicine,</w:t>
      </w:r>
      <w:r w:rsidRPr="009B2C17">
        <w:t xml:space="preserve"> 36</w:t>
      </w:r>
      <w:r w:rsidRPr="009B2C17">
        <w:rPr>
          <w:b/>
        </w:rPr>
        <w:t>,</w:t>
      </w:r>
      <w:r w:rsidRPr="009B2C17">
        <w:t xml:space="preserve"> 1647-1656.</w:t>
      </w:r>
      <w:bookmarkEnd w:id="89"/>
    </w:p>
    <w:p w14:paraId="1327AF50" w14:textId="77777777" w:rsidR="009B2C17" w:rsidRPr="009B2C17" w:rsidRDefault="009B2C17" w:rsidP="009B2C17">
      <w:pPr>
        <w:pStyle w:val="EndNoteBibliography"/>
        <w:ind w:left="720" w:hanging="720"/>
      </w:pPr>
      <w:bookmarkStart w:id="90" w:name="_ENREF_82"/>
      <w:r w:rsidRPr="009B2C17">
        <w:t xml:space="preserve">KINGDON, D. 2006. Health research funding: mental health research continues to be underfunded. </w:t>
      </w:r>
      <w:r w:rsidRPr="009B2C17">
        <w:rPr>
          <w:i/>
        </w:rPr>
        <w:t>BMJ: British Medical Journal,</w:t>
      </w:r>
      <w:r w:rsidRPr="009B2C17">
        <w:t xml:space="preserve"> 332</w:t>
      </w:r>
      <w:r w:rsidRPr="009B2C17">
        <w:rPr>
          <w:b/>
        </w:rPr>
        <w:t>,</w:t>
      </w:r>
      <w:r w:rsidRPr="009B2C17">
        <w:t xml:space="preserve"> 1510.</w:t>
      </w:r>
      <w:bookmarkEnd w:id="90"/>
    </w:p>
    <w:p w14:paraId="0674E136" w14:textId="77777777" w:rsidR="009B2C17" w:rsidRPr="009B2C17" w:rsidRDefault="009B2C17" w:rsidP="009B2C17">
      <w:pPr>
        <w:pStyle w:val="EndNoteBibliography"/>
        <w:ind w:left="720" w:hanging="720"/>
      </w:pPr>
      <w:bookmarkStart w:id="91" w:name="_ENREF_83"/>
      <w:r w:rsidRPr="009B2C17">
        <w:t xml:space="preserve">KINGDON, D. &amp; WYKES, T. 2013. Increased funding needed for mental health research. </w:t>
      </w:r>
      <w:r w:rsidRPr="009B2C17">
        <w:rPr>
          <w:i/>
        </w:rPr>
        <w:t>BMJ,</w:t>
      </w:r>
      <w:r w:rsidRPr="009B2C17">
        <w:t xml:space="preserve"> 346</w:t>
      </w:r>
      <w:r w:rsidRPr="009B2C17">
        <w:rPr>
          <w:b/>
        </w:rPr>
        <w:t>,</w:t>
      </w:r>
      <w:r w:rsidRPr="009B2C17">
        <w:t xml:space="preserve"> 402.</w:t>
      </w:r>
      <w:bookmarkEnd w:id="91"/>
    </w:p>
    <w:p w14:paraId="42EC8F07" w14:textId="77777777" w:rsidR="009B2C17" w:rsidRPr="009B2C17" w:rsidRDefault="009B2C17" w:rsidP="009B2C17">
      <w:pPr>
        <w:pStyle w:val="EndNoteBibliography"/>
        <w:ind w:left="720" w:hanging="720"/>
      </w:pPr>
      <w:bookmarkStart w:id="92" w:name="_ENREF_84"/>
      <w:r w:rsidRPr="009B2C17">
        <w:t xml:space="preserve">KORKEILA, J. 2007. Editorial. </w:t>
      </w:r>
      <w:r w:rsidRPr="009B2C17">
        <w:rPr>
          <w:i/>
        </w:rPr>
        <w:t>Nordic Journal of Psychiatry,</w:t>
      </w:r>
      <w:r w:rsidRPr="009B2C17">
        <w:t xml:space="preserve"> 61</w:t>
      </w:r>
      <w:r w:rsidRPr="009B2C17">
        <w:rPr>
          <w:b/>
        </w:rPr>
        <w:t>,</w:t>
      </w:r>
      <w:r w:rsidRPr="009B2C17">
        <w:t xml:space="preserve"> 321-322.</w:t>
      </w:r>
      <w:bookmarkEnd w:id="92"/>
    </w:p>
    <w:p w14:paraId="32CAF1E3" w14:textId="77777777" w:rsidR="009B2C17" w:rsidRPr="009B2C17" w:rsidRDefault="009B2C17" w:rsidP="009B2C17">
      <w:pPr>
        <w:pStyle w:val="EndNoteBibliography"/>
        <w:ind w:left="720" w:hanging="720"/>
      </w:pPr>
      <w:bookmarkStart w:id="93" w:name="_ENREF_85"/>
      <w:r w:rsidRPr="009B2C17">
        <w:t xml:space="preserve">LABORDE, D. J., BRANNOCK, K., BRELAND-NOBLE, A. &amp; PARRISH, T. 2007. Pilot test of cooperative learning format for training mental health researchers and black community leaders in partnership skills. </w:t>
      </w:r>
      <w:r w:rsidRPr="009B2C17">
        <w:rPr>
          <w:i/>
        </w:rPr>
        <w:t>Journal of the National Medical Association,</w:t>
      </w:r>
      <w:r w:rsidRPr="009B2C17">
        <w:t xml:space="preserve"> 99</w:t>
      </w:r>
      <w:r w:rsidRPr="009B2C17">
        <w:rPr>
          <w:b/>
        </w:rPr>
        <w:t>,</w:t>
      </w:r>
      <w:r w:rsidRPr="009B2C17">
        <w:t xml:space="preserve"> 1359-1368.</w:t>
      </w:r>
      <w:bookmarkEnd w:id="93"/>
    </w:p>
    <w:p w14:paraId="67424F60" w14:textId="77777777" w:rsidR="009B2C17" w:rsidRPr="009B2C17" w:rsidRDefault="009B2C17" w:rsidP="009B2C17">
      <w:pPr>
        <w:pStyle w:val="EndNoteBibliography"/>
        <w:ind w:left="720" w:hanging="720"/>
      </w:pPr>
      <w:bookmarkStart w:id="94" w:name="_ENREF_86"/>
      <w:r w:rsidRPr="009B2C17">
        <w:t xml:space="preserve">LARIVIÈRE, V., DIEPEVEEN, S., NI CHONAILL, S., MACALUSO, B., POLLITT, A. &amp; GRANT, J. 2013. International comparative performance of mental health research, 1980–2011. </w:t>
      </w:r>
      <w:r w:rsidRPr="009B2C17">
        <w:rPr>
          <w:i/>
        </w:rPr>
        <w:t>European Neuropsychopharmacology,</w:t>
      </w:r>
      <w:r w:rsidRPr="009B2C17">
        <w:t xml:space="preserve"> 23</w:t>
      </w:r>
      <w:r w:rsidRPr="009B2C17">
        <w:rPr>
          <w:b/>
        </w:rPr>
        <w:t>,</w:t>
      </w:r>
      <w:r w:rsidRPr="009B2C17">
        <w:t xml:space="preserve"> 1340-1347.</w:t>
      </w:r>
      <w:bookmarkEnd w:id="94"/>
    </w:p>
    <w:p w14:paraId="0A7DC2C6" w14:textId="77777777" w:rsidR="009B2C17" w:rsidRPr="009B2C17" w:rsidRDefault="009B2C17" w:rsidP="009B2C17">
      <w:pPr>
        <w:pStyle w:val="EndNoteBibliography"/>
        <w:ind w:left="720" w:hanging="720"/>
      </w:pPr>
      <w:bookmarkStart w:id="95" w:name="_ENREF_87"/>
      <w:r w:rsidRPr="009B2C17">
        <w:t>LEWIS-FERNÁNDEZ, R., ROTHERAM-BORUS, M. J., BETTS, V. T., GREENMAN, L., ESSOCK, S. M., ESCOBAR, J. I., BARCH, D., HOGAN, M. F., AREÁN, P. A. &amp; DRUSS, B. G. 2016. Rethinking funding priorities in mental health research. RCP.</w:t>
      </w:r>
      <w:bookmarkEnd w:id="95"/>
    </w:p>
    <w:p w14:paraId="5575B85A" w14:textId="77777777" w:rsidR="009B2C17" w:rsidRPr="009B2C17" w:rsidRDefault="009B2C17" w:rsidP="009B2C17">
      <w:pPr>
        <w:pStyle w:val="EndNoteBibliography"/>
        <w:ind w:left="720" w:hanging="720"/>
      </w:pPr>
      <w:bookmarkStart w:id="96" w:name="_ENREF_88"/>
      <w:r w:rsidRPr="009B2C17">
        <w:t xml:space="preserve">LEWISON, G., ROE, P., WENTWORTH, A. &amp; SZMUKLER, G. 2012. The reporting of mental disorders research in British media. </w:t>
      </w:r>
      <w:r w:rsidRPr="009B2C17">
        <w:rPr>
          <w:i/>
        </w:rPr>
        <w:t>Psychol Med,</w:t>
      </w:r>
      <w:r w:rsidRPr="009B2C17">
        <w:t xml:space="preserve"> 42</w:t>
      </w:r>
      <w:r w:rsidRPr="009B2C17">
        <w:rPr>
          <w:b/>
        </w:rPr>
        <w:t>,</w:t>
      </w:r>
      <w:r w:rsidRPr="009B2C17">
        <w:t xml:space="preserve"> 435-41.</w:t>
      </w:r>
      <w:bookmarkEnd w:id="96"/>
    </w:p>
    <w:p w14:paraId="54EE0273" w14:textId="77777777" w:rsidR="009B2C17" w:rsidRPr="009B2C17" w:rsidRDefault="009B2C17" w:rsidP="009B2C17">
      <w:pPr>
        <w:pStyle w:val="EndNoteBibliography"/>
        <w:ind w:left="720" w:hanging="720"/>
      </w:pPr>
      <w:bookmarkStart w:id="97" w:name="_ENREF_89"/>
      <w:r w:rsidRPr="009B2C17">
        <w:t xml:space="preserve">LINCOLN, A. K., BORG, R. &amp; DELMAN, J. 2015. Developing a community-based participatory research model to engage transition age youth using mental health service in research. </w:t>
      </w:r>
      <w:r w:rsidRPr="009B2C17">
        <w:rPr>
          <w:i/>
        </w:rPr>
        <w:t>Family &amp; Community Health: The Journal of Health Promotion &amp; Maintenance,</w:t>
      </w:r>
      <w:r w:rsidRPr="009B2C17">
        <w:t xml:space="preserve"> 38</w:t>
      </w:r>
      <w:r w:rsidRPr="009B2C17">
        <w:rPr>
          <w:b/>
        </w:rPr>
        <w:t>,</w:t>
      </w:r>
      <w:r w:rsidRPr="009B2C17">
        <w:t xml:space="preserve"> 87-97.</w:t>
      </w:r>
      <w:bookmarkEnd w:id="97"/>
    </w:p>
    <w:p w14:paraId="54DE8BF8" w14:textId="77777777" w:rsidR="009B2C17" w:rsidRPr="009B2C17" w:rsidRDefault="009B2C17" w:rsidP="009B2C17">
      <w:pPr>
        <w:pStyle w:val="EndNoteBibliography"/>
        <w:ind w:left="720" w:hanging="720"/>
      </w:pPr>
      <w:bookmarkStart w:id="98" w:name="_ENREF_90"/>
      <w:r w:rsidRPr="009B2C17">
        <w:t xml:space="preserve">LINKS, P. S., BENDER, A., EYNAN, R., O'GRADY, J. &amp; SHAH, R. 2016. Facilitators and barriers to doing workplace mental health research: Case study of acute psychological trauma in a public transit system. </w:t>
      </w:r>
      <w:r w:rsidRPr="009B2C17">
        <w:rPr>
          <w:i/>
        </w:rPr>
        <w:t>Work: Journal of Prevention, Assessment &amp; Rehabilitation,</w:t>
      </w:r>
      <w:r w:rsidRPr="009B2C17">
        <w:t xml:space="preserve"> 54</w:t>
      </w:r>
      <w:r w:rsidRPr="009B2C17">
        <w:rPr>
          <w:b/>
        </w:rPr>
        <w:t>,</w:t>
      </w:r>
      <w:r w:rsidRPr="009B2C17">
        <w:t xml:space="preserve"> 73-78.</w:t>
      </w:r>
      <w:bookmarkEnd w:id="98"/>
    </w:p>
    <w:p w14:paraId="0F4CE3CC" w14:textId="77777777" w:rsidR="009B2C17" w:rsidRPr="009B2C17" w:rsidRDefault="009B2C17" w:rsidP="009B2C17">
      <w:pPr>
        <w:pStyle w:val="EndNoteBibliography"/>
        <w:ind w:left="720" w:hanging="720"/>
      </w:pPr>
      <w:bookmarkStart w:id="99" w:name="_ENREF_91"/>
      <w:r w:rsidRPr="009B2C17">
        <w:t xml:space="preserve">LYNE, J. P., KINSELLA, A. &amp; O'DONOGHUE, B. 2012. Can we combine symptom scales for collaborative research projects? </w:t>
      </w:r>
      <w:r w:rsidRPr="009B2C17">
        <w:rPr>
          <w:i/>
        </w:rPr>
        <w:t>Journal of Psychiatric Research,</w:t>
      </w:r>
      <w:r w:rsidRPr="009B2C17">
        <w:t xml:space="preserve"> 46</w:t>
      </w:r>
      <w:r w:rsidRPr="009B2C17">
        <w:rPr>
          <w:b/>
        </w:rPr>
        <w:t>,</w:t>
      </w:r>
      <w:r w:rsidRPr="009B2C17">
        <w:t xml:space="preserve"> 233-238.</w:t>
      </w:r>
      <w:bookmarkEnd w:id="99"/>
    </w:p>
    <w:p w14:paraId="2B807630" w14:textId="77777777" w:rsidR="009B2C17" w:rsidRPr="009B2C17" w:rsidRDefault="009B2C17" w:rsidP="009B2C17">
      <w:pPr>
        <w:pStyle w:val="EndNoteBibliography"/>
        <w:ind w:left="720" w:hanging="720"/>
      </w:pPr>
      <w:bookmarkStart w:id="100" w:name="_ENREF_92"/>
      <w:r w:rsidRPr="009B2C17">
        <w:t xml:space="preserve">MAIDA, C. A., STEINBERG, A. M., KAPLAN, S., BRYMER, M. J., KURKLINSKY, A. K. &amp; PFEFFERBAUM, B. 2009. Qualitative methods in the development of a national child and family disaster mental health research training program. </w:t>
      </w:r>
      <w:r w:rsidRPr="009B2C17">
        <w:rPr>
          <w:i/>
        </w:rPr>
        <w:t>International Journal of Emergency Mental Health,</w:t>
      </w:r>
      <w:r w:rsidRPr="009B2C17">
        <w:t xml:space="preserve"> 11</w:t>
      </w:r>
      <w:r w:rsidRPr="009B2C17">
        <w:rPr>
          <w:b/>
        </w:rPr>
        <w:t>,</w:t>
      </w:r>
      <w:r w:rsidRPr="009B2C17">
        <w:t xml:space="preserve"> 145-154.</w:t>
      </w:r>
      <w:bookmarkEnd w:id="100"/>
    </w:p>
    <w:p w14:paraId="0416F34F" w14:textId="77777777" w:rsidR="009B2C17" w:rsidRPr="009B2C17" w:rsidRDefault="009B2C17" w:rsidP="009B2C17">
      <w:pPr>
        <w:pStyle w:val="EndNoteBibliography"/>
        <w:ind w:left="720" w:hanging="720"/>
      </w:pPr>
      <w:bookmarkStart w:id="101" w:name="_ENREF_93"/>
      <w:r w:rsidRPr="009B2C17">
        <w:t xml:space="preserve">MALIK, M. 2013. A collaboration between a historically Black university and an Ivy League psychiatric research center: a psychiatrist's reflections of the impact on residency training. </w:t>
      </w:r>
      <w:r w:rsidRPr="009B2C17">
        <w:rPr>
          <w:i/>
        </w:rPr>
        <w:t>Cult Med Psychiatry,</w:t>
      </w:r>
      <w:r w:rsidRPr="009B2C17">
        <w:t xml:space="preserve"> 37</w:t>
      </w:r>
      <w:r w:rsidRPr="009B2C17">
        <w:rPr>
          <w:b/>
        </w:rPr>
        <w:t>,</w:t>
      </w:r>
      <w:r w:rsidRPr="009B2C17">
        <w:t xml:space="preserve"> 307-13.</w:t>
      </w:r>
      <w:bookmarkEnd w:id="101"/>
    </w:p>
    <w:p w14:paraId="3138EC8A" w14:textId="77777777" w:rsidR="009B2C17" w:rsidRPr="009B2C17" w:rsidRDefault="009B2C17" w:rsidP="009B2C17">
      <w:pPr>
        <w:pStyle w:val="EndNoteBibliography"/>
        <w:ind w:left="720" w:hanging="720"/>
      </w:pPr>
      <w:bookmarkStart w:id="102" w:name="_ENREF_94"/>
      <w:r w:rsidRPr="009B2C17">
        <w:t>MARTIN BUXTON, S. H., STEVE MORRIS, LEONIE SUNDMACHER, JORGE MESTRE-FERRANDIZ, MARTINA GARAU, JON SUSSEX, JONATHAN GRANT, SHARIF ISMAIL, EDWARD NASON, STEVEN WOODING, SHITIJ KAPUR. 2008. Medical Research What’s It Worth? Estimating the Economic Benefits from Medical Research in the UK. London: UK evaluation forum: Health Economics Research Group, Office of Health Economics, RAND Europe.</w:t>
      </w:r>
      <w:bookmarkEnd w:id="102"/>
    </w:p>
    <w:p w14:paraId="3062F89D" w14:textId="77777777" w:rsidR="009B2C17" w:rsidRPr="009B2C17" w:rsidRDefault="009B2C17" w:rsidP="009B2C17">
      <w:pPr>
        <w:pStyle w:val="EndNoteBibliography"/>
        <w:ind w:left="720" w:hanging="720"/>
      </w:pPr>
      <w:bookmarkStart w:id="103" w:name="_ENREF_95"/>
      <w:r w:rsidRPr="009B2C17">
        <w:lastRenderedPageBreak/>
        <w:t xml:space="preserve">MAWN, L., WELSH, P., KIRKPATRICK, L., WEBSTER, L. A. D. &amp; STAIN, H. J. 2016. Getting it right! Enhancing youth involvement in mental health research. </w:t>
      </w:r>
      <w:r w:rsidRPr="009B2C17">
        <w:rPr>
          <w:i/>
        </w:rPr>
        <w:t>Health Expect,</w:t>
      </w:r>
      <w:r w:rsidRPr="009B2C17">
        <w:t xml:space="preserve"> 19</w:t>
      </w:r>
      <w:r w:rsidRPr="009B2C17">
        <w:rPr>
          <w:b/>
        </w:rPr>
        <w:t>,</w:t>
      </w:r>
      <w:r w:rsidRPr="009B2C17">
        <w:t xml:space="preserve"> 908-19.</w:t>
      </w:r>
      <w:bookmarkEnd w:id="103"/>
    </w:p>
    <w:p w14:paraId="12006AA2" w14:textId="77777777" w:rsidR="009B2C17" w:rsidRPr="009B2C17" w:rsidRDefault="009B2C17" w:rsidP="009B2C17">
      <w:pPr>
        <w:pStyle w:val="EndNoteBibliography"/>
        <w:ind w:left="720" w:hanging="720"/>
      </w:pPr>
      <w:bookmarkStart w:id="104" w:name="_ENREF_96"/>
      <w:r w:rsidRPr="009B2C17">
        <w:t xml:space="preserve">MCALLISTER, M., MUNDAY, J., TAIKATO, M., WATERHOUSE, B. &amp; DUNN, P. K. 2012. Determining mental health research priorities in a Queensland region: An inclusive and iterative approach with mental health service clinicians, consumers and carers. </w:t>
      </w:r>
      <w:r w:rsidRPr="009B2C17">
        <w:rPr>
          <w:i/>
        </w:rPr>
        <w:t>Advances in Mental Health,</w:t>
      </w:r>
      <w:r w:rsidRPr="009B2C17">
        <w:t xml:space="preserve"> 10</w:t>
      </w:r>
      <w:r w:rsidRPr="009B2C17">
        <w:rPr>
          <w:b/>
        </w:rPr>
        <w:t>,</w:t>
      </w:r>
      <w:r w:rsidRPr="009B2C17">
        <w:t xml:space="preserve"> 268-276.</w:t>
      </w:r>
      <w:bookmarkEnd w:id="104"/>
    </w:p>
    <w:p w14:paraId="094103BB" w14:textId="77777777" w:rsidR="009B2C17" w:rsidRPr="009B2C17" w:rsidRDefault="009B2C17" w:rsidP="009B2C17">
      <w:pPr>
        <w:pStyle w:val="EndNoteBibliography"/>
        <w:ind w:left="720" w:hanging="720"/>
      </w:pPr>
      <w:bookmarkStart w:id="105" w:name="_ENREF_97"/>
      <w:r w:rsidRPr="009B2C17">
        <w:t xml:space="preserve">MINOGUE, V. &amp; GIRDLESTONE, J. 2010. Building capacity for service user and carer involvement in research: the implications and impact of best research for best health. </w:t>
      </w:r>
      <w:r w:rsidRPr="009B2C17">
        <w:rPr>
          <w:i/>
        </w:rPr>
        <w:t>International journal of health care quality assurance,</w:t>
      </w:r>
      <w:r w:rsidRPr="009B2C17">
        <w:t xml:space="preserve"> 23</w:t>
      </w:r>
      <w:r w:rsidRPr="009B2C17">
        <w:rPr>
          <w:b/>
        </w:rPr>
        <w:t>,</w:t>
      </w:r>
      <w:r w:rsidRPr="009B2C17">
        <w:t xml:space="preserve"> 422-435.</w:t>
      </w:r>
      <w:bookmarkEnd w:id="105"/>
    </w:p>
    <w:p w14:paraId="3B55037F" w14:textId="77777777" w:rsidR="009B2C17" w:rsidRPr="009B2C17" w:rsidRDefault="009B2C17" w:rsidP="009B2C17">
      <w:pPr>
        <w:pStyle w:val="EndNoteBibliography"/>
        <w:ind w:left="720" w:hanging="720"/>
      </w:pPr>
      <w:bookmarkStart w:id="106" w:name="_ENREF_98"/>
      <w:r w:rsidRPr="009B2C17">
        <w:t xml:space="preserve">MOLTU, C., STEFANSEN, J., SVISDAHL, M. &amp; VESETH, M. 2013. How to enhance the quality of mental health research: Service users’ experiences of their potential contributions through collaborative methods. </w:t>
      </w:r>
      <w:r w:rsidRPr="009B2C17">
        <w:rPr>
          <w:i/>
        </w:rPr>
        <w:t>American Journal of Psychiatric Rehabilitation,</w:t>
      </w:r>
      <w:r w:rsidRPr="009B2C17">
        <w:t xml:space="preserve"> 16</w:t>
      </w:r>
      <w:r w:rsidRPr="009B2C17">
        <w:rPr>
          <w:b/>
        </w:rPr>
        <w:t>,</w:t>
      </w:r>
      <w:r w:rsidRPr="009B2C17">
        <w:t xml:space="preserve"> 1-21.</w:t>
      </w:r>
      <w:bookmarkEnd w:id="106"/>
    </w:p>
    <w:p w14:paraId="44FE7032" w14:textId="77777777" w:rsidR="009B2C17" w:rsidRPr="009B2C17" w:rsidRDefault="009B2C17" w:rsidP="009B2C17">
      <w:pPr>
        <w:pStyle w:val="EndNoteBibliography"/>
        <w:ind w:left="720" w:hanging="720"/>
      </w:pPr>
      <w:bookmarkStart w:id="107" w:name="_ENREF_99"/>
      <w:r w:rsidRPr="009B2C17">
        <w:t xml:space="preserve">MOSS, A., CURRAN, H. V., BLOOMFIELD, M. A. P., KAMBOJ, S. K., BLACKWELL, S. E. &amp; FREEMAN, T. P. 2016. Bringing together pharmacological and psychological approaches to mental health research. </w:t>
      </w:r>
      <w:r w:rsidRPr="009B2C17">
        <w:rPr>
          <w:i/>
        </w:rPr>
        <w:t>The Lancet Psychiatry,</w:t>
      </w:r>
      <w:r w:rsidRPr="009B2C17">
        <w:t xml:space="preserve"> 3</w:t>
      </w:r>
      <w:r w:rsidRPr="009B2C17">
        <w:rPr>
          <w:b/>
        </w:rPr>
        <w:t>,</w:t>
      </w:r>
      <w:r w:rsidRPr="009B2C17">
        <w:t xml:space="preserve"> 700-702.</w:t>
      </w:r>
      <w:bookmarkEnd w:id="107"/>
    </w:p>
    <w:p w14:paraId="2DF2A792" w14:textId="77777777" w:rsidR="009B2C17" w:rsidRPr="009B2C17" w:rsidRDefault="009B2C17" w:rsidP="009B2C17">
      <w:pPr>
        <w:pStyle w:val="EndNoteBibliography"/>
        <w:ind w:left="720" w:hanging="720"/>
      </w:pPr>
      <w:bookmarkStart w:id="108" w:name="_ENREF_100"/>
      <w:r w:rsidRPr="009B2C17">
        <w:t xml:space="preserve">MURRAY, S. B., PILA, E., GRIFFITHS, S. &amp; LE GRANGE, D. 2017. When illness severity and research dollars do not align: Are we overlooking eating disorders? </w:t>
      </w:r>
      <w:r w:rsidRPr="009B2C17">
        <w:rPr>
          <w:i/>
        </w:rPr>
        <w:t>World Psychiatry,</w:t>
      </w:r>
      <w:r w:rsidRPr="009B2C17">
        <w:t xml:space="preserve"> 16</w:t>
      </w:r>
      <w:r w:rsidRPr="009B2C17">
        <w:rPr>
          <w:b/>
        </w:rPr>
        <w:t>,</w:t>
      </w:r>
      <w:r w:rsidRPr="009B2C17">
        <w:t xml:space="preserve"> 321-321.</w:t>
      </w:r>
      <w:bookmarkEnd w:id="108"/>
    </w:p>
    <w:p w14:paraId="20792B06" w14:textId="65F0350B" w:rsidR="009B2C17" w:rsidRPr="009B2C17" w:rsidRDefault="009B2C17" w:rsidP="009B2C17">
      <w:pPr>
        <w:pStyle w:val="EndNoteBibliography"/>
        <w:ind w:left="720" w:hanging="720"/>
      </w:pPr>
      <w:bookmarkStart w:id="109" w:name="_ENREF_101"/>
      <w:r w:rsidRPr="009B2C17">
        <w:t xml:space="preserve">NIHR. 2017. </w:t>
      </w:r>
      <w:r w:rsidRPr="009B2C17">
        <w:rPr>
          <w:i/>
        </w:rPr>
        <w:t xml:space="preserve">New mental health research framework announced </w:t>
      </w:r>
      <w:r w:rsidRPr="009B2C17">
        <w:t>[Online]. Available: https://</w:t>
      </w:r>
      <w:hyperlink r:id="rId16" w:history="1">
        <w:r w:rsidRPr="009B2C17">
          <w:rPr>
            <w:rStyle w:val="Hyperlink"/>
          </w:rPr>
          <w:t>www.nihr.ac.uk/news/new-mental-health-research-framework-announced/7611</w:t>
        </w:r>
      </w:hyperlink>
      <w:r w:rsidRPr="009B2C17">
        <w:t xml:space="preserve"> [Accessed 28/12/2017.</w:t>
      </w:r>
      <w:bookmarkEnd w:id="109"/>
    </w:p>
    <w:p w14:paraId="7C3B5BDF" w14:textId="77777777" w:rsidR="009B2C17" w:rsidRPr="009B2C17" w:rsidRDefault="009B2C17" w:rsidP="009B2C17">
      <w:pPr>
        <w:pStyle w:val="EndNoteBibliography"/>
        <w:ind w:left="720" w:hanging="720"/>
      </w:pPr>
      <w:bookmarkStart w:id="110" w:name="_ENREF_102"/>
      <w:r w:rsidRPr="009B2C17">
        <w:t xml:space="preserve">NUTT, D. J. 2005. The pharmaceutical industry and psychiatric research--a marriage for richer? </w:t>
      </w:r>
      <w:r w:rsidRPr="009B2C17">
        <w:rPr>
          <w:i/>
        </w:rPr>
        <w:t>Psychiatric Bulletin,</w:t>
      </w:r>
      <w:r w:rsidRPr="009B2C17">
        <w:t xml:space="preserve"> 29</w:t>
      </w:r>
      <w:r w:rsidRPr="009B2C17">
        <w:rPr>
          <w:b/>
        </w:rPr>
        <w:t>,</w:t>
      </w:r>
      <w:r w:rsidRPr="009B2C17">
        <w:t xml:space="preserve"> 88-89.</w:t>
      </w:r>
      <w:bookmarkEnd w:id="110"/>
    </w:p>
    <w:p w14:paraId="34E360F7" w14:textId="77777777" w:rsidR="009B2C17" w:rsidRPr="009B2C17" w:rsidRDefault="009B2C17" w:rsidP="009B2C17">
      <w:pPr>
        <w:pStyle w:val="EndNoteBibliography"/>
        <w:ind w:left="720" w:hanging="720"/>
      </w:pPr>
      <w:bookmarkStart w:id="111" w:name="_ENREF_103"/>
      <w:r w:rsidRPr="009B2C17">
        <w:t xml:space="preserve">OKKELS, N., MEDICI, C. R., KJAER, J. N. &amp; KRISTIANSEN, C. B. 2015. Training students in research and scientific writing. </w:t>
      </w:r>
      <w:r w:rsidRPr="009B2C17">
        <w:rPr>
          <w:i/>
        </w:rPr>
        <w:t>Acta Psychiatr Scand,</w:t>
      </w:r>
      <w:r w:rsidRPr="009B2C17">
        <w:t xml:space="preserve"> 132</w:t>
      </w:r>
      <w:r w:rsidRPr="009B2C17">
        <w:rPr>
          <w:b/>
        </w:rPr>
        <w:t>,</w:t>
      </w:r>
      <w:r w:rsidRPr="009B2C17">
        <w:t xml:space="preserve"> 431-2.</w:t>
      </w:r>
      <w:bookmarkEnd w:id="111"/>
    </w:p>
    <w:p w14:paraId="68227DA1" w14:textId="5BB896A1" w:rsidR="009B2C17" w:rsidRPr="009B2C17" w:rsidRDefault="009B2C17" w:rsidP="009B2C17">
      <w:pPr>
        <w:pStyle w:val="EndNoteBibliography"/>
        <w:ind w:left="720" w:hanging="720"/>
      </w:pPr>
      <w:bookmarkStart w:id="112" w:name="_ENREF_104"/>
      <w:r w:rsidRPr="009B2C17">
        <w:t xml:space="preserve">OPENAIRE CONSORTIUM. 2017. </w:t>
      </w:r>
      <w:r w:rsidRPr="009B2C17">
        <w:rPr>
          <w:i/>
        </w:rPr>
        <w:t xml:space="preserve">Open access to research data: the Open Research Data Pilot </w:t>
      </w:r>
      <w:r w:rsidRPr="009B2C17">
        <w:t>[Online]. Available: https://</w:t>
      </w:r>
      <w:hyperlink r:id="rId17" w:history="1">
        <w:r w:rsidRPr="009B2C17">
          <w:rPr>
            <w:rStyle w:val="Hyperlink"/>
          </w:rPr>
          <w:t>www.openaire.eu/open-access-to-research-data-the-open-research-data-pilot-2</w:t>
        </w:r>
      </w:hyperlink>
      <w:r w:rsidRPr="009B2C17">
        <w:t xml:space="preserve"> [Accessed 12/10/2017.</w:t>
      </w:r>
      <w:bookmarkEnd w:id="112"/>
    </w:p>
    <w:p w14:paraId="75768BD8" w14:textId="77777777" w:rsidR="009B2C17" w:rsidRPr="009B2C17" w:rsidRDefault="009B2C17" w:rsidP="009B2C17">
      <w:pPr>
        <w:pStyle w:val="EndNoteBibliography"/>
        <w:ind w:left="720" w:hanging="720"/>
      </w:pPr>
      <w:bookmarkStart w:id="113" w:name="_ENREF_105"/>
      <w:r w:rsidRPr="009B2C17">
        <w:t xml:space="preserve">ORDÓÑEZ, A. E. &amp; COLLINS, P. Y. 2015. Advancing Research to Action in Global Child Mental Health. </w:t>
      </w:r>
      <w:r w:rsidRPr="009B2C17">
        <w:rPr>
          <w:i/>
        </w:rPr>
        <w:t>Child and adolescent psychiatric clinics of North America,</w:t>
      </w:r>
      <w:r w:rsidRPr="009B2C17">
        <w:t xml:space="preserve"> 24</w:t>
      </w:r>
      <w:r w:rsidRPr="009B2C17">
        <w:rPr>
          <w:b/>
        </w:rPr>
        <w:t>,</w:t>
      </w:r>
      <w:r w:rsidRPr="009B2C17">
        <w:t xml:space="preserve"> 679-697.</w:t>
      </w:r>
      <w:bookmarkEnd w:id="113"/>
    </w:p>
    <w:p w14:paraId="77E9EF81" w14:textId="77777777" w:rsidR="009B2C17" w:rsidRPr="009B2C17" w:rsidRDefault="009B2C17" w:rsidP="009B2C17">
      <w:pPr>
        <w:pStyle w:val="EndNoteBibliography"/>
        <w:ind w:left="720" w:hanging="720"/>
      </w:pPr>
      <w:bookmarkStart w:id="114" w:name="_ENREF_106"/>
      <w:r w:rsidRPr="009B2C17">
        <w:t xml:space="preserve">ØSTERGAARD, S. D., FAVA, M., ROTHSCHILD, A. J. &amp; DELIGIANNIDIS, K. M. 2014. The implications of the National Institute of Mental Health Research Domain Criteria for researchers and clinicians. </w:t>
      </w:r>
      <w:r w:rsidRPr="009B2C17">
        <w:rPr>
          <w:i/>
        </w:rPr>
        <w:t>Acta Psychiatrica Scandinavica,</w:t>
      </w:r>
      <w:r w:rsidRPr="009B2C17">
        <w:t xml:space="preserve"> 130</w:t>
      </w:r>
      <w:r w:rsidRPr="009B2C17">
        <w:rPr>
          <w:b/>
        </w:rPr>
        <w:t>,</w:t>
      </w:r>
      <w:r w:rsidRPr="009B2C17">
        <w:t xml:space="preserve"> 409-414.</w:t>
      </w:r>
      <w:bookmarkEnd w:id="114"/>
    </w:p>
    <w:p w14:paraId="1BF4F861" w14:textId="77777777" w:rsidR="009B2C17" w:rsidRPr="009B2C17" w:rsidRDefault="009B2C17" w:rsidP="009B2C17">
      <w:pPr>
        <w:pStyle w:val="EndNoteBibliography"/>
        <w:ind w:left="720" w:hanging="720"/>
      </w:pPr>
      <w:bookmarkStart w:id="115" w:name="_ENREF_107"/>
      <w:r w:rsidRPr="009B2C17">
        <w:t xml:space="preserve">OWEN, M. J. 2014. New approaches to psychiatric diagnostic classification. </w:t>
      </w:r>
      <w:r w:rsidRPr="009B2C17">
        <w:rPr>
          <w:i/>
        </w:rPr>
        <w:t>Neuron,</w:t>
      </w:r>
      <w:r w:rsidRPr="009B2C17">
        <w:t xml:space="preserve"> 84</w:t>
      </w:r>
      <w:r w:rsidRPr="009B2C17">
        <w:rPr>
          <w:b/>
        </w:rPr>
        <w:t>,</w:t>
      </w:r>
      <w:r w:rsidRPr="009B2C17">
        <w:t xml:space="preserve"> 564-71.</w:t>
      </w:r>
      <w:bookmarkEnd w:id="115"/>
    </w:p>
    <w:p w14:paraId="0C1FFCF2" w14:textId="77777777" w:rsidR="009B2C17" w:rsidRPr="009B2C17" w:rsidRDefault="009B2C17" w:rsidP="009B2C17">
      <w:pPr>
        <w:pStyle w:val="EndNoteBibliography"/>
        <w:ind w:left="720" w:hanging="720"/>
      </w:pPr>
      <w:bookmarkStart w:id="116" w:name="_ENREF_108"/>
      <w:r w:rsidRPr="009B2C17">
        <w:t xml:space="preserve">PATEL, V., CHISHOLM, D., PARIKH, R., CHARLSON, F. J., DEGENHARDT, L., DUA, T., FERRARI, A. J., HYMAN, S., LAXMINARAYAN, R., LEVIN, C., LUND, C., MEDINA MORA, M. E., PETERSEN, I., SCOTT, J., SHIDHAYE, R., VIJAYAKUMAR, L., THORNICROFT, G. &amp; WHITEFORD, H. 2015. Addressing the burden of mental, neurological, and substance use disorders: key messages from Disease Control Priorities, 3rd edition. </w:t>
      </w:r>
      <w:r w:rsidRPr="009B2C17">
        <w:rPr>
          <w:i/>
        </w:rPr>
        <w:t>Lancet</w:t>
      </w:r>
      <w:r w:rsidRPr="009B2C17">
        <w:t>.</w:t>
      </w:r>
      <w:bookmarkEnd w:id="116"/>
    </w:p>
    <w:p w14:paraId="7DD0F439" w14:textId="77777777" w:rsidR="009B2C17" w:rsidRPr="009B2C17" w:rsidRDefault="009B2C17" w:rsidP="009B2C17">
      <w:pPr>
        <w:pStyle w:val="EndNoteBibliography"/>
        <w:ind w:left="720" w:hanging="720"/>
      </w:pPr>
      <w:bookmarkStart w:id="117" w:name="_ENREF_109"/>
      <w:r w:rsidRPr="009B2C17">
        <w:t xml:space="preserve">PAYTON, A., JANKO, C., RENN, O. &amp; HARDMAN, M. 2013. On-course® portal: a tool for in-service training and career development for biomedical scientists. </w:t>
      </w:r>
      <w:r w:rsidRPr="009B2C17">
        <w:rPr>
          <w:i/>
        </w:rPr>
        <w:t>Drug Discovery Today,</w:t>
      </w:r>
      <w:r w:rsidRPr="009B2C17">
        <w:t xml:space="preserve"> 18</w:t>
      </w:r>
      <w:r w:rsidRPr="009B2C17">
        <w:rPr>
          <w:b/>
        </w:rPr>
        <w:t>,</w:t>
      </w:r>
      <w:r w:rsidRPr="009B2C17">
        <w:t xml:space="preserve"> 803-806.</w:t>
      </w:r>
      <w:bookmarkEnd w:id="117"/>
    </w:p>
    <w:p w14:paraId="2180AAC7" w14:textId="77777777" w:rsidR="009B2C17" w:rsidRPr="009B2C17" w:rsidRDefault="009B2C17" w:rsidP="009B2C17">
      <w:pPr>
        <w:pStyle w:val="EndNoteBibliography"/>
        <w:ind w:left="720" w:hanging="720"/>
      </w:pPr>
      <w:bookmarkStart w:id="118" w:name="_ENREF_110"/>
      <w:r w:rsidRPr="009B2C17">
        <w:t xml:space="preserve">PFEFFERBAUM, B., MAIDA, C. A., STEINBERG, A. M., BEATON, R. D., PYNOOS, R. S., FAIRBANK, J. A., BRYMER, M. J. &amp; KURKLINSKY, A. K. 2010. Enhancing national capacity to conduct child and family disaster mental health research. </w:t>
      </w:r>
      <w:r w:rsidRPr="009B2C17">
        <w:rPr>
          <w:i/>
        </w:rPr>
        <w:t>Nursing education perspectives,</w:t>
      </w:r>
      <w:r w:rsidRPr="009B2C17">
        <w:t xml:space="preserve"> 31</w:t>
      </w:r>
      <w:r w:rsidRPr="009B2C17">
        <w:rPr>
          <w:b/>
        </w:rPr>
        <w:t>,</w:t>
      </w:r>
      <w:r w:rsidRPr="009B2C17">
        <w:t xml:space="preserve"> 237-241.</w:t>
      </w:r>
      <w:bookmarkEnd w:id="118"/>
    </w:p>
    <w:p w14:paraId="4267FF01" w14:textId="77777777" w:rsidR="009B2C17" w:rsidRPr="009B2C17" w:rsidRDefault="009B2C17" w:rsidP="009B2C17">
      <w:pPr>
        <w:pStyle w:val="EndNoteBibliography"/>
        <w:ind w:left="720" w:hanging="720"/>
      </w:pPr>
      <w:bookmarkStart w:id="119" w:name="_ENREF_111"/>
      <w:r w:rsidRPr="009B2C17">
        <w:lastRenderedPageBreak/>
        <w:t xml:space="preserve">POLLITT, A., COCHRANE, G., KIRTLEY, A., KRAPELS, J., LARIVIERE, V., LICHTEN, C. A., PARKS, S. &amp; WOODING, S. 2016. Mapping the Global Mental Health Research Funding System. </w:t>
      </w:r>
      <w:r w:rsidRPr="009B2C17">
        <w:rPr>
          <w:i/>
        </w:rPr>
        <w:t>Rand Health Q,</w:t>
      </w:r>
      <w:r w:rsidRPr="009B2C17">
        <w:t xml:space="preserve"> 6</w:t>
      </w:r>
      <w:r w:rsidRPr="009B2C17">
        <w:rPr>
          <w:b/>
        </w:rPr>
        <w:t>,</w:t>
      </w:r>
      <w:r w:rsidRPr="009B2C17">
        <w:t xml:space="preserve"> 11.</w:t>
      </w:r>
      <w:bookmarkEnd w:id="119"/>
    </w:p>
    <w:p w14:paraId="502F86BC" w14:textId="77777777" w:rsidR="009B2C17" w:rsidRPr="009B2C17" w:rsidRDefault="009B2C17" w:rsidP="009B2C17">
      <w:pPr>
        <w:pStyle w:val="EndNoteBibliography"/>
        <w:ind w:left="720" w:hanging="720"/>
      </w:pPr>
      <w:bookmarkStart w:id="120" w:name="_ENREF_112"/>
      <w:r w:rsidRPr="009B2C17">
        <w:t>POLLITT, A., DIEPEVEEN, S., GUTHRIE, S., JONES, M. M., CHONAILL, S. N., OLMSTED, S. S., SCHULTZ, D., PINCUS, H. A., GRANT, J. &amp; WOODING, S. 2013. Mental Health Retrosight Case studies. Cambridge: RAND Europe.</w:t>
      </w:r>
      <w:bookmarkEnd w:id="120"/>
    </w:p>
    <w:p w14:paraId="596BF076" w14:textId="77777777" w:rsidR="009B2C17" w:rsidRPr="009B2C17" w:rsidRDefault="009B2C17" w:rsidP="009B2C17">
      <w:pPr>
        <w:pStyle w:val="EndNoteBibliography"/>
        <w:ind w:left="720" w:hanging="720"/>
      </w:pPr>
      <w:bookmarkStart w:id="121" w:name="_ENREF_113"/>
      <w:r w:rsidRPr="009B2C17">
        <w:t xml:space="preserve">RAPADO-CASTRO, M., PAZOS, A., FANANAS, L., BERNARDO, M., AYUSO-MATEOS, J. L., LEZA, J. C., BERROCOSO, E., DE ARRIBA, J., ROLDAN, L., SANJUAN, J., PEREZ, V., HARO, J. M., PALOMO, T., VALDIZAN, E. M., MICO, J. A., SANCHEZ, M. &amp; ARANGO, C. 2015. Building up careers in translational neuroscience and mental health research: Education and training in the Centre for Biomedical Research in Mental Health. </w:t>
      </w:r>
      <w:r w:rsidRPr="009B2C17">
        <w:rPr>
          <w:i/>
        </w:rPr>
        <w:t>Rev Psiquiatr Salud Ment,</w:t>
      </w:r>
      <w:r w:rsidRPr="009B2C17">
        <w:t xml:space="preserve"> 8</w:t>
      </w:r>
      <w:r w:rsidRPr="009B2C17">
        <w:rPr>
          <w:b/>
        </w:rPr>
        <w:t>,</w:t>
      </w:r>
      <w:r w:rsidRPr="009B2C17">
        <w:t xml:space="preserve"> 65-74.</w:t>
      </w:r>
      <w:bookmarkEnd w:id="121"/>
    </w:p>
    <w:p w14:paraId="5F2F707D" w14:textId="77777777" w:rsidR="009B2C17" w:rsidRPr="009B2C17" w:rsidRDefault="009B2C17" w:rsidP="009B2C17">
      <w:pPr>
        <w:pStyle w:val="EndNoteBibliography"/>
        <w:ind w:left="720" w:hanging="720"/>
      </w:pPr>
      <w:bookmarkStart w:id="122" w:name="_ENREF_114"/>
      <w:r w:rsidRPr="009B2C17">
        <w:t xml:space="preserve">RUIZ-CASARES, M. 2014. Research ethics in global mental health: advancing culturally responsive mental health research. </w:t>
      </w:r>
      <w:r w:rsidRPr="009B2C17">
        <w:rPr>
          <w:i/>
        </w:rPr>
        <w:t>Transcult Psychiatry,</w:t>
      </w:r>
      <w:r w:rsidRPr="009B2C17">
        <w:t xml:space="preserve"> 51</w:t>
      </w:r>
      <w:r w:rsidRPr="009B2C17">
        <w:rPr>
          <w:b/>
        </w:rPr>
        <w:t>,</w:t>
      </w:r>
      <w:r w:rsidRPr="009B2C17">
        <w:t xml:space="preserve"> 790-805.</w:t>
      </w:r>
      <w:bookmarkEnd w:id="122"/>
    </w:p>
    <w:p w14:paraId="5EA4A777" w14:textId="77777777" w:rsidR="009B2C17" w:rsidRPr="009B2C17" w:rsidRDefault="009B2C17" w:rsidP="009B2C17">
      <w:pPr>
        <w:pStyle w:val="EndNoteBibliography"/>
        <w:ind w:left="720" w:hanging="720"/>
      </w:pPr>
      <w:bookmarkStart w:id="123" w:name="_ENREF_115"/>
      <w:r w:rsidRPr="009B2C17">
        <w:t xml:space="preserve">ŞAR, V. 2015. Establishing the common ground in European psychotraumatology. </w:t>
      </w:r>
      <w:r w:rsidRPr="009B2C17">
        <w:rPr>
          <w:i/>
        </w:rPr>
        <w:t>European Journal of Psychotraumatology,</w:t>
      </w:r>
      <w:r w:rsidRPr="009B2C17">
        <w:t xml:space="preserve"> 6.</w:t>
      </w:r>
      <w:bookmarkEnd w:id="123"/>
    </w:p>
    <w:p w14:paraId="7F1C8407" w14:textId="77777777" w:rsidR="009B2C17" w:rsidRPr="009B2C17" w:rsidRDefault="009B2C17" w:rsidP="009B2C17">
      <w:pPr>
        <w:pStyle w:val="EndNoteBibliography"/>
        <w:ind w:left="720" w:hanging="720"/>
      </w:pPr>
      <w:bookmarkStart w:id="124" w:name="_ENREF_116"/>
      <w:r w:rsidRPr="009B2C17">
        <w:t xml:space="preserve">SCHACHAR, R. &amp; ICKOWICZ, A. 2014. Funding for Mental Health Research: Looking Ahead. </w:t>
      </w:r>
      <w:r w:rsidRPr="009B2C17">
        <w:rPr>
          <w:i/>
        </w:rPr>
        <w:t>Journal of the Canadian Academy of Child and Adolescent Psychiatry,</w:t>
      </w:r>
      <w:r w:rsidRPr="009B2C17">
        <w:t xml:space="preserve"> 23</w:t>
      </w:r>
      <w:r w:rsidRPr="009B2C17">
        <w:rPr>
          <w:b/>
        </w:rPr>
        <w:t>,</w:t>
      </w:r>
      <w:r w:rsidRPr="009B2C17">
        <w:t xml:space="preserve"> 84.</w:t>
      </w:r>
      <w:bookmarkEnd w:id="124"/>
    </w:p>
    <w:p w14:paraId="0A3201AB" w14:textId="77777777" w:rsidR="009B2C17" w:rsidRPr="009B2C17" w:rsidRDefault="009B2C17" w:rsidP="009B2C17">
      <w:pPr>
        <w:pStyle w:val="EndNoteBibliography"/>
        <w:ind w:left="720" w:hanging="720"/>
      </w:pPr>
      <w:bookmarkStart w:id="125" w:name="_ENREF_117"/>
      <w:r w:rsidRPr="009B2C17">
        <w:t xml:space="preserve">SCHÄFER, I., BURNS, T., FLEISCHHACKER, W. W., GALDERISI, S., RYBAKOWSKI, J. K., LIBIGER, J., RÖSSLER, W., MOLODYNSKI, A., EDLINGER, M., PIEGARI, G., HRNČIAROVA, J., GORNA, K., JAEGER, M., FETT, A.-K., HISSBACH, J. &amp; NABER, D. 2011. Attitudes of patients with schizophrenia and depression to psychiatric research: A study in seven European countries. </w:t>
      </w:r>
      <w:r w:rsidRPr="009B2C17">
        <w:rPr>
          <w:i/>
        </w:rPr>
        <w:t>Social Psychiatry and Psychiatric Epidemiology,</w:t>
      </w:r>
      <w:r w:rsidRPr="009B2C17">
        <w:t xml:space="preserve"> 46</w:t>
      </w:r>
      <w:r w:rsidRPr="009B2C17">
        <w:rPr>
          <w:b/>
        </w:rPr>
        <w:t>,</w:t>
      </w:r>
      <w:r w:rsidRPr="009B2C17">
        <w:t xml:space="preserve"> 159-165.</w:t>
      </w:r>
      <w:bookmarkEnd w:id="125"/>
    </w:p>
    <w:p w14:paraId="531F923A" w14:textId="77777777" w:rsidR="009B2C17" w:rsidRPr="009B2C17" w:rsidRDefault="009B2C17" w:rsidP="009B2C17">
      <w:pPr>
        <w:pStyle w:val="EndNoteBibliography"/>
        <w:ind w:left="720" w:hanging="720"/>
      </w:pPr>
      <w:bookmarkStart w:id="126" w:name="_ENREF_118"/>
      <w:r w:rsidRPr="009B2C17">
        <w:t xml:space="preserve">SCHMITT, A. &amp; FALKAI, P. 2013. Therapeutic targets in major psychiatric disorders revisited. </w:t>
      </w:r>
      <w:r w:rsidRPr="009B2C17">
        <w:rPr>
          <w:i/>
        </w:rPr>
        <w:t>European Archives of Psychiatry and Clinical Neuroscience,</w:t>
      </w:r>
      <w:r w:rsidRPr="009B2C17">
        <w:t xml:space="preserve"> 263</w:t>
      </w:r>
      <w:r w:rsidRPr="009B2C17">
        <w:rPr>
          <w:b/>
        </w:rPr>
        <w:t>,</w:t>
      </w:r>
      <w:r w:rsidRPr="009B2C17">
        <w:t xml:space="preserve"> 619-620.</w:t>
      </w:r>
      <w:bookmarkEnd w:id="126"/>
    </w:p>
    <w:p w14:paraId="0C74B133" w14:textId="77777777" w:rsidR="009B2C17" w:rsidRPr="009B2C17" w:rsidRDefault="009B2C17" w:rsidP="009B2C17">
      <w:pPr>
        <w:pStyle w:val="EndNoteBibliography"/>
        <w:ind w:left="720" w:hanging="720"/>
      </w:pPr>
      <w:bookmarkStart w:id="127" w:name="_ENREF_119"/>
      <w:r w:rsidRPr="009B2C17">
        <w:t xml:space="preserve">SCOTT, D. 2005. Mental health research and philanthropy: possible partnerships? </w:t>
      </w:r>
      <w:r w:rsidRPr="009B2C17">
        <w:rPr>
          <w:i/>
        </w:rPr>
        <w:t>Australian and New Zealand journal of psychiatry,</w:t>
      </w:r>
      <w:r w:rsidRPr="009B2C17">
        <w:t xml:space="preserve"> 39</w:t>
      </w:r>
      <w:r w:rsidRPr="009B2C17">
        <w:rPr>
          <w:b/>
        </w:rPr>
        <w:t>,</w:t>
      </w:r>
      <w:r w:rsidRPr="009B2C17">
        <w:t xml:space="preserve"> 31-35.</w:t>
      </w:r>
      <w:bookmarkEnd w:id="127"/>
    </w:p>
    <w:p w14:paraId="6D8FA800" w14:textId="77777777" w:rsidR="009B2C17" w:rsidRPr="009B2C17" w:rsidRDefault="009B2C17" w:rsidP="009B2C17">
      <w:pPr>
        <w:pStyle w:val="EndNoteBibliography"/>
        <w:ind w:left="720" w:hanging="720"/>
      </w:pPr>
      <w:bookmarkStart w:id="128" w:name="_ENREF_120"/>
      <w:r w:rsidRPr="009B2C17">
        <w:t xml:space="preserve">SEVERINSSON, E. 2012. Mental health research in Norway, exemplified by a project on depression in primary care. </w:t>
      </w:r>
      <w:r w:rsidRPr="009B2C17">
        <w:rPr>
          <w:i/>
        </w:rPr>
        <w:t>International Journal of Mental Health Nursing,</w:t>
      </w:r>
      <w:r w:rsidRPr="009B2C17">
        <w:t xml:space="preserve"> 21</w:t>
      </w:r>
      <w:r w:rsidRPr="009B2C17">
        <w:rPr>
          <w:b/>
        </w:rPr>
        <w:t>,</w:t>
      </w:r>
      <w:r w:rsidRPr="009B2C17">
        <w:t xml:space="preserve"> 1-2.</w:t>
      </w:r>
      <w:bookmarkEnd w:id="128"/>
    </w:p>
    <w:p w14:paraId="48309531" w14:textId="77777777" w:rsidR="009B2C17" w:rsidRPr="009B2C17" w:rsidRDefault="009B2C17" w:rsidP="009B2C17">
      <w:pPr>
        <w:pStyle w:val="EndNoteBibliography"/>
        <w:ind w:left="720" w:hanging="720"/>
      </w:pPr>
      <w:bookmarkStart w:id="129" w:name="_ENREF_121"/>
      <w:r w:rsidRPr="009B2C17">
        <w:t xml:space="preserve">SHALEV, A. Y. 2004. Academic psychiatry in Israel: Thriving within constraints? </w:t>
      </w:r>
      <w:r w:rsidRPr="009B2C17">
        <w:rPr>
          <w:i/>
        </w:rPr>
        <w:t>Molecular Psychiatry,</w:t>
      </w:r>
      <w:r w:rsidRPr="009B2C17">
        <w:t xml:space="preserve"> 9</w:t>
      </w:r>
      <w:r w:rsidRPr="009B2C17">
        <w:rPr>
          <w:b/>
        </w:rPr>
        <w:t>,</w:t>
      </w:r>
      <w:r w:rsidRPr="009B2C17">
        <w:t xml:space="preserve"> 639-640.</w:t>
      </w:r>
      <w:bookmarkEnd w:id="129"/>
    </w:p>
    <w:p w14:paraId="41C58E1F" w14:textId="77777777" w:rsidR="009B2C17" w:rsidRPr="009B2C17" w:rsidRDefault="009B2C17" w:rsidP="009B2C17">
      <w:pPr>
        <w:pStyle w:val="EndNoteBibliography"/>
        <w:ind w:left="720" w:hanging="720"/>
      </w:pPr>
      <w:bookmarkStart w:id="130" w:name="_ENREF_122"/>
      <w:r w:rsidRPr="009B2C17">
        <w:t xml:space="preserve">SINGH, B., COPOLOV, D., GRAINGER, D. &amp; GOH, J. 2004. Partnerships between academic psychiatry and the pharmaceutical industry: The Lilly MAP Initiative. </w:t>
      </w:r>
      <w:r w:rsidRPr="009B2C17">
        <w:rPr>
          <w:i/>
        </w:rPr>
        <w:t>Australasian Psychiatry,</w:t>
      </w:r>
      <w:r w:rsidRPr="009B2C17">
        <w:t xml:space="preserve"> 12</w:t>
      </w:r>
      <w:r w:rsidRPr="009B2C17">
        <w:rPr>
          <w:b/>
        </w:rPr>
        <w:t>,</w:t>
      </w:r>
      <w:r w:rsidRPr="009B2C17">
        <w:t xml:space="preserve"> 220-226.</w:t>
      </w:r>
      <w:bookmarkEnd w:id="130"/>
    </w:p>
    <w:p w14:paraId="7B682FAA" w14:textId="77777777" w:rsidR="009B2C17" w:rsidRPr="009B2C17" w:rsidRDefault="009B2C17" w:rsidP="009B2C17">
      <w:pPr>
        <w:pStyle w:val="EndNoteBibliography"/>
        <w:ind w:left="720" w:hanging="720"/>
      </w:pPr>
      <w:bookmarkStart w:id="131" w:name="_ENREF_123"/>
      <w:r w:rsidRPr="009B2C17">
        <w:t xml:space="preserve">SONUGA-BARKE, E. J. S. 2014. Editorial: ‘What's up, (R)DoC?’ – Can identifying core dimensions of early functioning help us understand, and then reduce, developmental risk for mental disorders? </w:t>
      </w:r>
      <w:r w:rsidRPr="009B2C17">
        <w:rPr>
          <w:i/>
        </w:rPr>
        <w:t>Journal of Child Psychology and Psychiatry,</w:t>
      </w:r>
      <w:r w:rsidRPr="009B2C17">
        <w:t xml:space="preserve"> 55</w:t>
      </w:r>
      <w:r w:rsidRPr="009B2C17">
        <w:rPr>
          <w:b/>
        </w:rPr>
        <w:t>,</w:t>
      </w:r>
      <w:r w:rsidRPr="009B2C17">
        <w:t xml:space="preserve"> 849-851.</w:t>
      </w:r>
      <w:bookmarkEnd w:id="131"/>
    </w:p>
    <w:p w14:paraId="643D999D" w14:textId="77777777" w:rsidR="009B2C17" w:rsidRPr="009B2C17" w:rsidRDefault="009B2C17" w:rsidP="009B2C17">
      <w:pPr>
        <w:pStyle w:val="EndNoteBibliography"/>
        <w:ind w:left="720" w:hanging="720"/>
      </w:pPr>
      <w:bookmarkStart w:id="132" w:name="_ENREF_124"/>
      <w:r w:rsidRPr="009B2C17">
        <w:t xml:space="preserve">SOOTHILL, K. 2010. The qualifications and careers of psychiatrists, psychologists, social scientists and nurses interested in forensic mental health research. </w:t>
      </w:r>
      <w:r w:rsidRPr="009B2C17">
        <w:rPr>
          <w:i/>
        </w:rPr>
        <w:t>Journal of Forensic Psychiatry &amp; Psychology,</w:t>
      </w:r>
      <w:r w:rsidRPr="009B2C17">
        <w:t xml:space="preserve"> 21</w:t>
      </w:r>
      <w:r w:rsidRPr="009B2C17">
        <w:rPr>
          <w:b/>
        </w:rPr>
        <w:t>,</w:t>
      </w:r>
      <w:r w:rsidRPr="009B2C17">
        <w:t xml:space="preserve"> 697-710.</w:t>
      </w:r>
      <w:bookmarkEnd w:id="132"/>
    </w:p>
    <w:p w14:paraId="35E2C26C" w14:textId="77777777" w:rsidR="009B2C17" w:rsidRPr="009B2C17" w:rsidRDefault="009B2C17" w:rsidP="009B2C17">
      <w:pPr>
        <w:pStyle w:val="EndNoteBibliography"/>
        <w:ind w:left="720" w:hanging="720"/>
      </w:pPr>
      <w:bookmarkStart w:id="133" w:name="_ENREF_125"/>
      <w:r w:rsidRPr="009B2C17">
        <w:t xml:space="preserve">STALEY, K., KABIR, T. &amp; SZMUKLER, G. 2013. Service users as collaborators in mental health research: less stick, more carrot. </w:t>
      </w:r>
      <w:r w:rsidRPr="009B2C17">
        <w:rPr>
          <w:i/>
        </w:rPr>
        <w:t>Psychological medicine,</w:t>
      </w:r>
      <w:r w:rsidRPr="009B2C17">
        <w:t xml:space="preserve"> 43</w:t>
      </w:r>
      <w:r w:rsidRPr="009B2C17">
        <w:rPr>
          <w:b/>
        </w:rPr>
        <w:t>,</w:t>
      </w:r>
      <w:r w:rsidRPr="009B2C17">
        <w:t xml:space="preserve"> 1121-1125.</w:t>
      </w:r>
      <w:bookmarkEnd w:id="133"/>
    </w:p>
    <w:p w14:paraId="3ABEE683" w14:textId="77777777" w:rsidR="009B2C17" w:rsidRPr="009B2C17" w:rsidRDefault="009B2C17" w:rsidP="009B2C17">
      <w:pPr>
        <w:pStyle w:val="EndNoteBibliography"/>
        <w:ind w:left="720" w:hanging="720"/>
      </w:pPr>
      <w:bookmarkStart w:id="134" w:name="_ENREF_126"/>
      <w:r w:rsidRPr="009B2C17">
        <w:t xml:space="preserve">SWEETLAND, A. C., OQUENDO, M. A., CARLSON, C., MAGIDSON, J. F. &amp; WAINBERG, M. L. 2016. Mental Health Research in the Global Era: Training the Next Generation. </w:t>
      </w:r>
      <w:r w:rsidRPr="009B2C17">
        <w:rPr>
          <w:i/>
        </w:rPr>
        <w:t>Acad Psychiatry,</w:t>
      </w:r>
      <w:r w:rsidRPr="009B2C17">
        <w:t xml:space="preserve"> 40</w:t>
      </w:r>
      <w:r w:rsidRPr="009B2C17">
        <w:rPr>
          <w:b/>
        </w:rPr>
        <w:t>,</w:t>
      </w:r>
      <w:r w:rsidRPr="009B2C17">
        <w:t xml:space="preserve"> 715-20.</w:t>
      </w:r>
      <w:bookmarkEnd w:id="134"/>
    </w:p>
    <w:p w14:paraId="0E9218CB" w14:textId="77777777" w:rsidR="009B2C17" w:rsidRPr="009B2C17" w:rsidRDefault="009B2C17" w:rsidP="009B2C17">
      <w:pPr>
        <w:pStyle w:val="EndNoteBibliography"/>
        <w:ind w:left="720" w:hanging="720"/>
      </w:pPr>
      <w:bookmarkStart w:id="135" w:name="_ENREF_127"/>
      <w:r w:rsidRPr="009B2C17">
        <w:lastRenderedPageBreak/>
        <w:t xml:space="preserve">TAKIZAWA, R., MAUGHAN, B. &amp; ARSENEAULT, L. 2014. Adult health outcomes of childhood bullying victimization: evidence from a five-decade longitudinal British birth cohort. </w:t>
      </w:r>
      <w:r w:rsidRPr="009B2C17">
        <w:rPr>
          <w:i/>
        </w:rPr>
        <w:t>American journal of psychiatry,</w:t>
      </w:r>
      <w:r w:rsidRPr="009B2C17">
        <w:t xml:space="preserve"> 171</w:t>
      </w:r>
      <w:r w:rsidRPr="009B2C17">
        <w:rPr>
          <w:b/>
        </w:rPr>
        <w:t>,</w:t>
      </w:r>
      <w:r w:rsidRPr="009B2C17">
        <w:t xml:space="preserve"> 777-784.</w:t>
      </w:r>
      <w:bookmarkEnd w:id="135"/>
    </w:p>
    <w:p w14:paraId="135C2950" w14:textId="77777777" w:rsidR="009B2C17" w:rsidRPr="009B2C17" w:rsidRDefault="009B2C17" w:rsidP="009B2C17">
      <w:pPr>
        <w:pStyle w:val="EndNoteBibliography"/>
        <w:ind w:left="720" w:hanging="720"/>
      </w:pPr>
      <w:bookmarkStart w:id="136" w:name="_ENREF_128"/>
      <w:r w:rsidRPr="009B2C17">
        <w:t xml:space="preserve">TENNANT, J. P., DUGAN, J. M., GRAZIOTIN, D., JACQUES, D. C., WALDNER, F., MIETCHEN, D., ELKHATIB, Y., COLLISTER, L. B., PIKAS, C. K. &amp; CRICK, T. 2017. A multi-disciplinary perspective on emergent and future innovations in peer review. </w:t>
      </w:r>
      <w:r w:rsidRPr="009B2C17">
        <w:rPr>
          <w:i/>
        </w:rPr>
        <w:t>F1000Research,</w:t>
      </w:r>
      <w:r w:rsidRPr="009B2C17">
        <w:t xml:space="preserve"> 6.</w:t>
      </w:r>
      <w:bookmarkEnd w:id="136"/>
    </w:p>
    <w:p w14:paraId="10D1059E" w14:textId="6FCC666C" w:rsidR="009B2C17" w:rsidRPr="009B2C17" w:rsidRDefault="009B2C17" w:rsidP="009B2C17">
      <w:pPr>
        <w:pStyle w:val="EndNoteBibliography"/>
        <w:ind w:left="720" w:hanging="720"/>
      </w:pPr>
      <w:bookmarkStart w:id="137" w:name="_ENREF_129"/>
      <w:r w:rsidRPr="009B2C17">
        <w:t xml:space="preserve">THE NETHERLANDS ORGANISATION FOR HEALTH RESEARCH AND DEVELOPMENT. 2017. </w:t>
      </w:r>
      <w:r w:rsidRPr="009B2C17">
        <w:rPr>
          <w:i/>
        </w:rPr>
        <w:t xml:space="preserve">OnderzoeksProgramma GGz </w:t>
      </w:r>
      <w:r w:rsidRPr="009B2C17">
        <w:t>[Online]. Available: https://</w:t>
      </w:r>
      <w:hyperlink r:id="rId18" w:history="1">
        <w:r w:rsidRPr="009B2C17">
          <w:rPr>
            <w:rStyle w:val="Hyperlink"/>
          </w:rPr>
          <w:t>www.zonmw.nl/nl/onderzoek-resultaten/geestelijke-gezondheid-ggz/programmas/programma-detail/onderzoeksprogramma-ggz/</w:t>
        </w:r>
      </w:hyperlink>
      <w:r w:rsidRPr="009B2C17">
        <w:t xml:space="preserve"> [Accessed 28/12/2017.</w:t>
      </w:r>
      <w:bookmarkEnd w:id="137"/>
    </w:p>
    <w:p w14:paraId="47237772" w14:textId="77777777" w:rsidR="009B2C17" w:rsidRPr="009B2C17" w:rsidRDefault="009B2C17" w:rsidP="009B2C17">
      <w:pPr>
        <w:pStyle w:val="EndNoteBibliography"/>
        <w:ind w:left="720" w:hanging="720"/>
      </w:pPr>
      <w:bookmarkStart w:id="138" w:name="_ENREF_130"/>
      <w:r w:rsidRPr="009B2C17">
        <w:t xml:space="preserve">THOMAS, B., COURTENAY, K., HASSIOTIS, A., STRYDOM, A. &amp; RANTELL, K. 2014. Standardised patients with intellectual disabilities in training tomorrow's doctors. </w:t>
      </w:r>
      <w:r w:rsidRPr="009B2C17">
        <w:rPr>
          <w:i/>
        </w:rPr>
        <w:t>Psychiatr Bull (2014),</w:t>
      </w:r>
      <w:r w:rsidRPr="009B2C17">
        <w:t xml:space="preserve"> 38</w:t>
      </w:r>
      <w:r w:rsidRPr="009B2C17">
        <w:rPr>
          <w:b/>
        </w:rPr>
        <w:t>,</w:t>
      </w:r>
      <w:r w:rsidRPr="009B2C17">
        <w:t xml:space="preserve"> 132-6.</w:t>
      </w:r>
      <w:bookmarkEnd w:id="138"/>
    </w:p>
    <w:p w14:paraId="375AC5D9" w14:textId="77777777" w:rsidR="009B2C17" w:rsidRPr="009B2C17" w:rsidRDefault="009B2C17" w:rsidP="009B2C17">
      <w:pPr>
        <w:pStyle w:val="EndNoteBibliography"/>
        <w:ind w:left="720" w:hanging="720"/>
      </w:pPr>
      <w:bookmarkStart w:id="139" w:name="_ENREF_131"/>
      <w:r w:rsidRPr="009B2C17">
        <w:t xml:space="preserve">THORNICROFT, G., BINDMAN, J., GOLDBERG, D., GOURNAY, K. &amp; HUXLEY, P. 2002. Creating the infrastructure for mental health research. </w:t>
      </w:r>
      <w:r w:rsidRPr="009B2C17">
        <w:rPr>
          <w:i/>
        </w:rPr>
        <w:t>Psychiatric Bulletin,</w:t>
      </w:r>
      <w:r w:rsidRPr="009B2C17">
        <w:t xml:space="preserve"> 26</w:t>
      </w:r>
      <w:r w:rsidRPr="009B2C17">
        <w:rPr>
          <w:b/>
        </w:rPr>
        <w:t>,</w:t>
      </w:r>
      <w:r w:rsidRPr="009B2C17">
        <w:t xml:space="preserve"> 403-406.</w:t>
      </w:r>
      <w:bookmarkEnd w:id="139"/>
    </w:p>
    <w:p w14:paraId="1AFB3119" w14:textId="77777777" w:rsidR="009B2C17" w:rsidRPr="009B2C17" w:rsidRDefault="009B2C17" w:rsidP="009B2C17">
      <w:pPr>
        <w:pStyle w:val="EndNoteBibliography"/>
        <w:ind w:left="720" w:hanging="720"/>
      </w:pPr>
      <w:bookmarkStart w:id="140" w:name="_ENREF_132"/>
      <w:r w:rsidRPr="009B2C17">
        <w:t xml:space="preserve">VALENTINE, A., DEANGELO, D., ALEGRIA, M. &amp; COOK, B. L. 2014. Translating disparities research to policy: a qualitative study of state mental health policymakers' perceptions of mental health care disparities report cards. </w:t>
      </w:r>
      <w:r w:rsidRPr="009B2C17">
        <w:rPr>
          <w:i/>
        </w:rPr>
        <w:t>Psychol Serv,</w:t>
      </w:r>
      <w:r w:rsidRPr="009B2C17">
        <w:t xml:space="preserve"> 11</w:t>
      </w:r>
      <w:r w:rsidRPr="009B2C17">
        <w:rPr>
          <w:b/>
        </w:rPr>
        <w:t>,</w:t>
      </w:r>
      <w:r w:rsidRPr="009B2C17">
        <w:t xml:space="preserve"> 377-87.</w:t>
      </w:r>
      <w:bookmarkEnd w:id="140"/>
    </w:p>
    <w:p w14:paraId="509C7573" w14:textId="77777777" w:rsidR="009B2C17" w:rsidRPr="009B2C17" w:rsidRDefault="009B2C17" w:rsidP="009B2C17">
      <w:pPr>
        <w:pStyle w:val="EndNoteBibliography"/>
        <w:ind w:left="720" w:hanging="720"/>
      </w:pPr>
      <w:bookmarkStart w:id="141" w:name="_ENREF_133"/>
      <w:r w:rsidRPr="009B2C17">
        <w:t xml:space="preserve">VAN DER FELTZ-CORNELIS, C. M., VAN OS, J., KNAPPE, S., SCHUMANN, G., VIETA, E., WITTCHEN, H.-U., LEWIS, S. W., ELFEDDALI, I., WAHLBECK, K. &amp; LINSZEN, D. 2014. Towards horizon 2020: challenges and advances for clinical mental health research–outcome of an expert survey. </w:t>
      </w:r>
      <w:r w:rsidRPr="009B2C17">
        <w:rPr>
          <w:i/>
        </w:rPr>
        <w:t>Neuropsychiatric disease and treatment,</w:t>
      </w:r>
      <w:r w:rsidRPr="009B2C17">
        <w:t xml:space="preserve"> 10</w:t>
      </w:r>
      <w:r w:rsidRPr="009B2C17">
        <w:rPr>
          <w:b/>
        </w:rPr>
        <w:t>,</w:t>
      </w:r>
      <w:r w:rsidRPr="009B2C17">
        <w:t xml:space="preserve"> 1057.</w:t>
      </w:r>
      <w:bookmarkEnd w:id="141"/>
    </w:p>
    <w:p w14:paraId="033E0A86" w14:textId="77777777" w:rsidR="009B2C17" w:rsidRPr="009B2C17" w:rsidRDefault="009B2C17" w:rsidP="009B2C17">
      <w:pPr>
        <w:pStyle w:val="EndNoteBibliography"/>
        <w:ind w:left="720" w:hanging="720"/>
      </w:pPr>
      <w:bookmarkStart w:id="142" w:name="_ENREF_134"/>
      <w:r w:rsidRPr="009B2C17">
        <w:t xml:space="preserve">VIGO, D., THORNICROFT, G. &amp; ATUN, R. 2016. Estimating the true global burden of mental illness. </w:t>
      </w:r>
      <w:r w:rsidRPr="009B2C17">
        <w:rPr>
          <w:i/>
        </w:rPr>
        <w:t>The Lancet Psychiatry,</w:t>
      </w:r>
      <w:r w:rsidRPr="009B2C17">
        <w:t xml:space="preserve"> 3</w:t>
      </w:r>
      <w:r w:rsidRPr="009B2C17">
        <w:rPr>
          <w:b/>
        </w:rPr>
        <w:t>,</w:t>
      </w:r>
      <w:r w:rsidRPr="009B2C17">
        <w:t xml:space="preserve"> 171-178.</w:t>
      </w:r>
      <w:bookmarkEnd w:id="142"/>
    </w:p>
    <w:p w14:paraId="0CC37065" w14:textId="77777777" w:rsidR="009B2C17" w:rsidRPr="009B2C17" w:rsidRDefault="009B2C17" w:rsidP="009B2C17">
      <w:pPr>
        <w:pStyle w:val="EndNoteBibliography"/>
        <w:ind w:left="720" w:hanging="720"/>
      </w:pPr>
      <w:bookmarkStart w:id="143" w:name="_ENREF_135"/>
      <w:r w:rsidRPr="009B2C17">
        <w:t xml:space="preserve">VÖLLM, B., FOSTER, S., BATES, P. &amp; HUBAND, N. 2017. How best to engage users of forensic services in research: Literature review and recommendations. </w:t>
      </w:r>
      <w:r w:rsidRPr="009B2C17">
        <w:rPr>
          <w:i/>
        </w:rPr>
        <w:t>The International Journal of Forensic Mental Health,</w:t>
      </w:r>
      <w:r w:rsidRPr="009B2C17">
        <w:t xml:space="preserve"> 16</w:t>
      </w:r>
      <w:r w:rsidRPr="009B2C17">
        <w:rPr>
          <w:b/>
        </w:rPr>
        <w:t>,</w:t>
      </w:r>
      <w:r w:rsidRPr="009B2C17">
        <w:t xml:space="preserve"> 183-195.</w:t>
      </w:r>
      <w:bookmarkEnd w:id="143"/>
    </w:p>
    <w:p w14:paraId="54A388D1" w14:textId="77777777" w:rsidR="009B2C17" w:rsidRPr="009B2C17" w:rsidRDefault="009B2C17" w:rsidP="009B2C17">
      <w:pPr>
        <w:pStyle w:val="EndNoteBibliography"/>
        <w:ind w:left="720" w:hanging="720"/>
      </w:pPr>
      <w:bookmarkStart w:id="144" w:name="_ENREF_136"/>
      <w:r w:rsidRPr="009B2C17">
        <w:t xml:space="preserve">WALKER, E., MCGEE, R. E. &amp; DRUSS, B. G. 2015. Mortality in mental disorders and global disease burden implications: A systematic review and meta-analysis. </w:t>
      </w:r>
      <w:r w:rsidRPr="009B2C17">
        <w:rPr>
          <w:i/>
        </w:rPr>
        <w:t>JAMA Psychiatry,</w:t>
      </w:r>
      <w:r w:rsidRPr="009B2C17">
        <w:t xml:space="preserve"> 72</w:t>
      </w:r>
      <w:r w:rsidRPr="009B2C17">
        <w:rPr>
          <w:b/>
        </w:rPr>
        <w:t>,</w:t>
      </w:r>
      <w:r w:rsidRPr="009B2C17">
        <w:t xml:space="preserve"> 334-341.</w:t>
      </w:r>
      <w:bookmarkEnd w:id="144"/>
    </w:p>
    <w:p w14:paraId="2FE71D91" w14:textId="77777777" w:rsidR="009B2C17" w:rsidRPr="009B2C17" w:rsidRDefault="009B2C17" w:rsidP="009B2C17">
      <w:pPr>
        <w:pStyle w:val="EndNoteBibliography"/>
        <w:ind w:left="720" w:hanging="720"/>
      </w:pPr>
      <w:bookmarkStart w:id="145" w:name="_ENREF_137"/>
      <w:r w:rsidRPr="009B2C17">
        <w:t xml:space="preserve">WESSELY, S. &amp; NICHOLSON, K. 2016. The morning after: what now for psychiatry research? </w:t>
      </w:r>
      <w:r w:rsidRPr="009B2C17">
        <w:rPr>
          <w:i/>
        </w:rPr>
        <w:t>BMC Med,</w:t>
      </w:r>
      <w:r w:rsidRPr="009B2C17">
        <w:t xml:space="preserve"> 14</w:t>
      </w:r>
      <w:r w:rsidRPr="009B2C17">
        <w:rPr>
          <w:b/>
        </w:rPr>
        <w:t>,</w:t>
      </w:r>
      <w:r w:rsidRPr="009B2C17">
        <w:t xml:space="preserve"> 105.</w:t>
      </w:r>
      <w:bookmarkEnd w:id="145"/>
    </w:p>
    <w:p w14:paraId="0F1FC97B" w14:textId="3A8BA798" w:rsidR="009B2C17" w:rsidRPr="009B2C17" w:rsidRDefault="009B2C17" w:rsidP="009B2C17">
      <w:pPr>
        <w:pStyle w:val="EndNoteBibliography"/>
        <w:ind w:left="720" w:hanging="720"/>
      </w:pPr>
      <w:bookmarkStart w:id="146" w:name="_ENREF_138"/>
      <w:r w:rsidRPr="009B2C17">
        <w:t xml:space="preserve">WHO. 2017. </w:t>
      </w:r>
      <w:r w:rsidRPr="009B2C17">
        <w:rPr>
          <w:i/>
        </w:rPr>
        <w:t xml:space="preserve">Estimates for 2000–2015 for Disease Burden </w:t>
      </w:r>
      <w:r w:rsidRPr="009B2C17">
        <w:t xml:space="preserve">[Online]. Available: </w:t>
      </w:r>
      <w:hyperlink r:id="rId19" w:history="1">
        <w:r w:rsidRPr="009B2C17">
          <w:rPr>
            <w:rStyle w:val="Hyperlink"/>
          </w:rPr>
          <w:t>http://www.who.int/healthinfo/global_burden_disease/estimates/en/index2.html</w:t>
        </w:r>
      </w:hyperlink>
      <w:r w:rsidRPr="009B2C17">
        <w:t xml:space="preserve"> [Accessed 21/04/2017.</w:t>
      </w:r>
      <w:bookmarkEnd w:id="146"/>
    </w:p>
    <w:p w14:paraId="54D1E3CA" w14:textId="77777777" w:rsidR="009B2C17" w:rsidRPr="009B2C17" w:rsidRDefault="009B2C17" w:rsidP="009B2C17">
      <w:pPr>
        <w:pStyle w:val="EndNoteBibliography"/>
        <w:ind w:left="720" w:hanging="720"/>
      </w:pPr>
      <w:bookmarkStart w:id="147" w:name="_ENREF_139"/>
      <w:r w:rsidRPr="009B2C17">
        <w:t xml:space="preserve">WITTCHEN, H. U., KNAPPE, S., ANDERSSON, G., ARAYA, R., BANOS RIVERA, R. M., BARKHAM, M., BECH, P., BECKERS, T., BERGER, T., BERKING, M., BERROCAL, C., BOTELLA, C., CARLBRING, P., CHOUINARD, G., COLOM, F., CSILLAG, C., CUJIPERS, P., DAVID, D., EMMELKAMP, P. M. G., ESSAU, C. A., FAVA, G. A., GOSCHKE, T., HERMANS, D., HOFMANN, S. G., LUTZ, W., MURIS, P., OLLENDICK, T. H., RAES, F., RIEF, W., RIPER, H., TOSSANI, E., VAN DER OORD, S., VERVLIET, B., HARO, J. M. &amp; SCHUMANN, G. 2014a. The need for a behavioural science focus in research on mental health and mental disorders. </w:t>
      </w:r>
      <w:r w:rsidRPr="009B2C17">
        <w:rPr>
          <w:i/>
        </w:rPr>
        <w:t>International Journal of Methods in Psychiatric Research,</w:t>
      </w:r>
      <w:r w:rsidRPr="009B2C17">
        <w:t xml:space="preserve"> 23</w:t>
      </w:r>
      <w:r w:rsidRPr="009B2C17">
        <w:rPr>
          <w:b/>
        </w:rPr>
        <w:t>,</w:t>
      </w:r>
      <w:r w:rsidRPr="009B2C17">
        <w:t xml:space="preserve"> 28-40.</w:t>
      </w:r>
      <w:bookmarkEnd w:id="147"/>
    </w:p>
    <w:p w14:paraId="669F0D16" w14:textId="77777777" w:rsidR="009B2C17" w:rsidRPr="009B2C17" w:rsidRDefault="009B2C17" w:rsidP="009B2C17">
      <w:pPr>
        <w:pStyle w:val="EndNoteBibliography"/>
        <w:ind w:left="720" w:hanging="720"/>
      </w:pPr>
      <w:bookmarkStart w:id="148" w:name="_ENREF_140"/>
      <w:r w:rsidRPr="009B2C17">
        <w:t xml:space="preserve">WITTCHEN, H. U., KNAPPE, S. &amp; SCHUMANN, G. 2014b. The psychological perspective on mental health and mental disorder research: introduction to the ROAMER work package 5 consensus document. </w:t>
      </w:r>
      <w:r w:rsidRPr="009B2C17">
        <w:rPr>
          <w:i/>
        </w:rPr>
        <w:t>International journal of methods in psychiatric research,</w:t>
      </w:r>
      <w:r w:rsidRPr="009B2C17">
        <w:t xml:space="preserve"> 23</w:t>
      </w:r>
      <w:r w:rsidRPr="009B2C17">
        <w:rPr>
          <w:b/>
        </w:rPr>
        <w:t>,</w:t>
      </w:r>
      <w:r w:rsidRPr="009B2C17">
        <w:t xml:space="preserve"> 15-27.</w:t>
      </w:r>
      <w:bookmarkEnd w:id="148"/>
    </w:p>
    <w:p w14:paraId="6A4655B5" w14:textId="77777777" w:rsidR="009B2C17" w:rsidRPr="009B2C17" w:rsidRDefault="009B2C17" w:rsidP="009B2C17">
      <w:pPr>
        <w:pStyle w:val="EndNoteBibliography"/>
        <w:ind w:left="720" w:hanging="720"/>
      </w:pPr>
      <w:bookmarkStart w:id="149" w:name="_ENREF_141"/>
      <w:r w:rsidRPr="009B2C17">
        <w:lastRenderedPageBreak/>
        <w:t xml:space="preserve">WYKES, T. 2004. What kind of mental health research should we be doing in the 21st century?--Mental Health Research Networks. </w:t>
      </w:r>
      <w:r w:rsidRPr="009B2C17">
        <w:rPr>
          <w:i/>
        </w:rPr>
        <w:t>Journal of Mental Health,</w:t>
      </w:r>
      <w:r w:rsidRPr="009B2C17">
        <w:t xml:space="preserve"> 13</w:t>
      </w:r>
      <w:r w:rsidRPr="009B2C17">
        <w:rPr>
          <w:b/>
        </w:rPr>
        <w:t>,</w:t>
      </w:r>
      <w:r w:rsidRPr="009B2C17">
        <w:t xml:space="preserve"> 5-9.</w:t>
      </w:r>
      <w:bookmarkEnd w:id="149"/>
    </w:p>
    <w:p w14:paraId="2BD46855" w14:textId="77777777" w:rsidR="009B2C17" w:rsidRPr="009B2C17" w:rsidRDefault="009B2C17" w:rsidP="009B2C17">
      <w:pPr>
        <w:pStyle w:val="EndNoteBibliography"/>
        <w:ind w:left="720" w:hanging="720"/>
      </w:pPr>
      <w:bookmarkStart w:id="150" w:name="_ENREF_142"/>
      <w:r w:rsidRPr="009B2C17">
        <w:t xml:space="preserve">WYKES, T., HARO, J. M., BELLI, S. R., OBRADORS-TARRAGÓ, C., ARANGO, C., AYUSO-MATEOS, J. L., BITTER, I., BRUNN, M., CHEVREUL, K., DEMOTES-MAINARD, J., ELFEDDALI, I., EVANS-LACKO, S., FIORILLO, A., FORSMAN, A. K., HAZO, J.-B., KUEPPER, R., KNAPPE, S., LEBOYER, M., LEWIS, S. W., LINSZEN, D., LUCIANO, M., MAJ, M., MCDAID, D., MIRET, M., PAPP, S., PARK, A. L., SCHUMANN, G., THORNICROFT, G., VAN DER FELTZ-CORNELIS, C., VAN OS, J., WAHLBECK, K., WALKER-TILLEY, T. &amp; WITTCHEN, H.-U. 2015. Mental health research priorities for Europe. </w:t>
      </w:r>
      <w:r w:rsidRPr="009B2C17">
        <w:rPr>
          <w:i/>
        </w:rPr>
        <w:t>The Lancet Psychiatry,</w:t>
      </w:r>
      <w:r w:rsidRPr="009B2C17">
        <w:t xml:space="preserve"> 2</w:t>
      </w:r>
      <w:r w:rsidRPr="009B2C17">
        <w:rPr>
          <w:b/>
        </w:rPr>
        <w:t>,</w:t>
      </w:r>
      <w:r w:rsidRPr="009B2C17">
        <w:t xml:space="preserve"> 1036-1042.</w:t>
      </w:r>
      <w:bookmarkEnd w:id="150"/>
    </w:p>
    <w:p w14:paraId="3CC84B91" w14:textId="77777777" w:rsidR="009B2C17" w:rsidRPr="009B2C17" w:rsidRDefault="009B2C17" w:rsidP="009B2C17">
      <w:pPr>
        <w:pStyle w:val="EndNoteBibliography"/>
        <w:ind w:left="720" w:hanging="720"/>
      </w:pPr>
      <w:bookmarkStart w:id="151" w:name="_ENREF_143"/>
      <w:r w:rsidRPr="009B2C17">
        <w:t xml:space="preserve">WYKES, T. &amp; MARSHALL, M. 2004. Reshaping mental health practice with evidence: The Mental Health Research Network. </w:t>
      </w:r>
      <w:r w:rsidRPr="009B2C17">
        <w:rPr>
          <w:i/>
        </w:rPr>
        <w:t>Psychiatric Bulletin,</w:t>
      </w:r>
      <w:r w:rsidRPr="009B2C17">
        <w:t xml:space="preserve"> 28</w:t>
      </w:r>
      <w:r w:rsidRPr="009B2C17">
        <w:rPr>
          <w:b/>
        </w:rPr>
        <w:t>,</w:t>
      </w:r>
      <w:r w:rsidRPr="009B2C17">
        <w:t xml:space="preserve"> 153-155.</w:t>
      </w:r>
      <w:bookmarkEnd w:id="151"/>
    </w:p>
    <w:p w14:paraId="2439586C" w14:textId="77777777" w:rsidR="009B2C17" w:rsidRPr="009B2C17" w:rsidRDefault="009B2C17" w:rsidP="009B2C17">
      <w:pPr>
        <w:pStyle w:val="EndNoteBibliography"/>
        <w:ind w:left="720" w:hanging="720"/>
      </w:pPr>
      <w:bookmarkStart w:id="152" w:name="_ENREF_144"/>
      <w:r w:rsidRPr="009B2C17">
        <w:t xml:space="preserve">YANAGIHARA, R., CHANG, L. &amp; ERNST, T. 2009. Building infrastructure for HIV/AIDS and mental health research at institutions serving minorities. </w:t>
      </w:r>
      <w:r w:rsidRPr="009B2C17">
        <w:rPr>
          <w:i/>
        </w:rPr>
        <w:t>American journal of public health,</w:t>
      </w:r>
      <w:r w:rsidRPr="009B2C17">
        <w:t xml:space="preserve"> 99</w:t>
      </w:r>
      <w:r w:rsidRPr="009B2C17">
        <w:rPr>
          <w:b/>
        </w:rPr>
        <w:t>,</w:t>
      </w:r>
      <w:r w:rsidRPr="009B2C17">
        <w:t xml:space="preserve"> S82-S86.</w:t>
      </w:r>
      <w:bookmarkEnd w:id="152"/>
    </w:p>
    <w:p w14:paraId="6A0878CA" w14:textId="6B07C5BA" w:rsidR="005B2E0B" w:rsidRDefault="001F3897">
      <w:r w:rsidRPr="00D10B6B">
        <w:fldChar w:fldCharType="end"/>
      </w:r>
    </w:p>
    <w:sectPr w:rsidR="005B2E0B" w:rsidSect="00F371B3">
      <w:headerReference w:type="default" r:id="rId20"/>
      <w:footerReference w:type="defaul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DF7771" w14:textId="77777777" w:rsidR="00184743" w:rsidRDefault="00184743" w:rsidP="00485862">
      <w:r>
        <w:separator/>
      </w:r>
    </w:p>
  </w:endnote>
  <w:endnote w:type="continuationSeparator" w:id="0">
    <w:p w14:paraId="35AF1498" w14:textId="77777777" w:rsidR="00184743" w:rsidRDefault="00184743" w:rsidP="00485862">
      <w:r>
        <w:continuationSeparator/>
      </w:r>
    </w:p>
  </w:endnote>
  <w:endnote w:type="continuationNotice" w:id="1">
    <w:p w14:paraId="11306685" w14:textId="77777777" w:rsidR="00184743" w:rsidRDefault="0018474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MS Serif">
    <w:altName w:val="Calibri"/>
    <w:panose1 w:val="00000000000000000000"/>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News Gothic MT OT">
    <w:altName w:val="News Gothic MT OT"/>
    <w:panose1 w:val="00000000000000000000"/>
    <w:charset w:val="00"/>
    <w:family w:val="swiss"/>
    <w:notTrueType/>
    <w:pitch w:val="default"/>
    <w:sig w:usb0="00000003" w:usb1="00000000" w:usb2="00000000" w:usb3="00000000" w:csb0="00000001"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9083F" w14:textId="77777777" w:rsidR="0062369A" w:rsidRDefault="00623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9707DF" w14:textId="77777777" w:rsidR="00184743" w:rsidRDefault="00184743" w:rsidP="00485862">
      <w:r>
        <w:separator/>
      </w:r>
    </w:p>
  </w:footnote>
  <w:footnote w:type="continuationSeparator" w:id="0">
    <w:p w14:paraId="2697A99B" w14:textId="77777777" w:rsidR="00184743" w:rsidRDefault="00184743" w:rsidP="00485862">
      <w:r>
        <w:continuationSeparator/>
      </w:r>
    </w:p>
  </w:footnote>
  <w:footnote w:type="continuationNotice" w:id="1">
    <w:p w14:paraId="2A584282" w14:textId="77777777" w:rsidR="00184743" w:rsidRDefault="00184743">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9D0E2" w14:textId="77777777" w:rsidR="0062369A" w:rsidRDefault="006236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6552F"/>
    <w:multiLevelType w:val="hybridMultilevel"/>
    <w:tmpl w:val="A8DA2D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616E67"/>
    <w:multiLevelType w:val="hybridMultilevel"/>
    <w:tmpl w:val="AE1A88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016954"/>
    <w:multiLevelType w:val="hybridMultilevel"/>
    <w:tmpl w:val="860E3AEE"/>
    <w:lvl w:ilvl="0" w:tplc="D5DCE576">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9A44FB9"/>
    <w:multiLevelType w:val="multilevel"/>
    <w:tmpl w:val="BFE43C16"/>
    <w:lvl w:ilvl="0">
      <w:start w:val="1"/>
      <w:numFmt w:val="upperRoman"/>
      <w:suff w:val="space"/>
      <w:lvlText w:val="%1."/>
      <w:lvlJc w:val="center"/>
      <w:pPr>
        <w:ind w:left="432" w:hanging="144"/>
      </w:pPr>
      <w:rPr>
        <w:rFonts w:ascii="Garamond" w:hAnsi="Garamond" w:hint="default"/>
        <w:b/>
        <w:i w:val="0"/>
        <w:sz w:val="28"/>
      </w:rPr>
    </w:lvl>
    <w:lvl w:ilvl="1">
      <w:start w:val="1"/>
      <w:numFmt w:val="decimal"/>
      <w:lvlText w:val="%1.%2"/>
      <w:lvlJc w:val="left"/>
      <w:pPr>
        <w:tabs>
          <w:tab w:val="num" w:pos="851"/>
        </w:tabs>
        <w:ind w:left="567" w:hanging="567"/>
      </w:pPr>
      <w:rPr>
        <w:rFonts w:hint="default"/>
      </w:rPr>
    </w:lvl>
    <w:lvl w:ilvl="2">
      <w:start w:val="1"/>
      <w:numFmt w:val="decimal"/>
      <w:lvlText w:val="%1.%2.%3"/>
      <w:lvlJc w:val="left"/>
      <w:pPr>
        <w:ind w:left="851" w:hanging="851"/>
      </w:pPr>
      <w:rPr>
        <w:rFonts w:ascii="Garamond" w:hAnsi="Garamond" w:hint="default"/>
        <w:b/>
        <w:i w:val="0"/>
        <w:sz w:val="24"/>
      </w:rPr>
    </w:lvl>
    <w:lvl w:ilvl="3">
      <w:start w:val="1"/>
      <w:numFmt w:val="lowerLetter"/>
      <w:lvlText w:val="%1.%2.%3.%4"/>
      <w:lvlJc w:val="left"/>
      <w:pPr>
        <w:ind w:left="1134" w:hanging="850"/>
      </w:pPr>
      <w:rPr>
        <w:rFonts w:ascii="Garamond" w:hAnsi="Garamond" w:hint="default"/>
        <w:b w:val="0"/>
        <w:i/>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DFC499E"/>
    <w:multiLevelType w:val="hybridMultilevel"/>
    <w:tmpl w:val="F52663FC"/>
    <w:lvl w:ilvl="0" w:tplc="EEA4C144">
      <w:start w:val="21"/>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1DE4904"/>
    <w:multiLevelType w:val="hybridMultilevel"/>
    <w:tmpl w:val="9B98807E"/>
    <w:lvl w:ilvl="0" w:tplc="9C2839B0">
      <w:numFmt w:val="bullet"/>
      <w:lvlText w:val="-"/>
      <w:lvlJc w:val="left"/>
      <w:pPr>
        <w:ind w:left="360" w:hanging="360"/>
      </w:pPr>
      <w:rPr>
        <w:rFonts w:ascii="Times New Roman" w:eastAsiaTheme="minorHAnsi"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38BD7421"/>
    <w:multiLevelType w:val="hybridMultilevel"/>
    <w:tmpl w:val="BE1AA5B6"/>
    <w:lvl w:ilvl="0" w:tplc="040C0001">
      <w:start w:val="1"/>
      <w:numFmt w:val="bullet"/>
      <w:lvlText w:val=""/>
      <w:lvlJc w:val="left"/>
      <w:pPr>
        <w:ind w:left="360" w:hanging="360"/>
      </w:pPr>
      <w:rPr>
        <w:rFonts w:ascii="Symbol" w:hAnsi="Symbol" w:hint="default"/>
      </w:rPr>
    </w:lvl>
    <w:lvl w:ilvl="1" w:tplc="040C0001">
      <w:start w:val="1"/>
      <w:numFmt w:val="bullet"/>
      <w:lvlText w:val=""/>
      <w:lvlJc w:val="left"/>
      <w:pPr>
        <w:ind w:left="1080" w:hanging="360"/>
      </w:pPr>
      <w:rPr>
        <w:rFonts w:ascii="Symbol" w:hAnsi="Symbol"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9176C75"/>
    <w:multiLevelType w:val="hybridMultilevel"/>
    <w:tmpl w:val="301030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ABD2DA6"/>
    <w:multiLevelType w:val="hybridMultilevel"/>
    <w:tmpl w:val="E8C2144E"/>
    <w:lvl w:ilvl="0" w:tplc="9DF68AE2">
      <w:start w:val="9"/>
      <w:numFmt w:val="decimal"/>
      <w:lvlText w:val="%1."/>
      <w:lvlJc w:val="left"/>
      <w:pPr>
        <w:ind w:left="720" w:hanging="360"/>
      </w:pPr>
      <w:rPr>
        <w:rFonts w:asciiTheme="minorHAnsi" w:eastAsiaTheme="minorEastAsia" w:hAnsiTheme="minorHAnsi" w:cstheme="minorBidi" w:hint="default"/>
        <w:b w:val="0"/>
        <w:i w:val="0"/>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AF51402"/>
    <w:multiLevelType w:val="hybridMultilevel"/>
    <w:tmpl w:val="9940BD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F196FED"/>
    <w:multiLevelType w:val="multilevel"/>
    <w:tmpl w:val="18AA9D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2C83A29"/>
    <w:multiLevelType w:val="hybridMultilevel"/>
    <w:tmpl w:val="5B0E97F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76D662F"/>
    <w:multiLevelType w:val="hybridMultilevel"/>
    <w:tmpl w:val="EA22A3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02D14E2"/>
    <w:multiLevelType w:val="hybridMultilevel"/>
    <w:tmpl w:val="7D14E1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8697A5E"/>
    <w:multiLevelType w:val="hybridMultilevel"/>
    <w:tmpl w:val="746CD14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AC32E19"/>
    <w:multiLevelType w:val="hybridMultilevel"/>
    <w:tmpl w:val="3E2219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BB5040F"/>
    <w:multiLevelType w:val="hybridMultilevel"/>
    <w:tmpl w:val="7EB673B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DAB2113"/>
    <w:multiLevelType w:val="hybridMultilevel"/>
    <w:tmpl w:val="2586F1A6"/>
    <w:lvl w:ilvl="0" w:tplc="C00891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DD9288E"/>
    <w:multiLevelType w:val="hybridMultilevel"/>
    <w:tmpl w:val="F740D2C8"/>
    <w:lvl w:ilvl="0" w:tplc="EE50156E">
      <w:start w:val="1"/>
      <w:numFmt w:val="decimal"/>
      <w:lvlText w:val="%1."/>
      <w:lvlJc w:val="left"/>
      <w:pPr>
        <w:ind w:left="360" w:hanging="360"/>
      </w:pPr>
      <w:rPr>
        <w:rFonts w:hint="default"/>
        <w:b/>
        <w:color w:val="auto"/>
        <w:sz w:val="20"/>
        <w:szCs w:val="2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1693651"/>
    <w:multiLevelType w:val="hybridMultilevel"/>
    <w:tmpl w:val="075003AC"/>
    <w:lvl w:ilvl="0" w:tplc="367A6C22">
      <w:start w:val="1"/>
      <w:numFmt w:val="decimal"/>
      <w:lvlText w:val="%1."/>
      <w:lvlJc w:val="left"/>
      <w:pPr>
        <w:ind w:left="720" w:hanging="360"/>
      </w:pPr>
      <w:rPr>
        <w:rFonts w:hint="default"/>
        <w:b/>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2462F87"/>
    <w:multiLevelType w:val="hybridMultilevel"/>
    <w:tmpl w:val="06BA8294"/>
    <w:lvl w:ilvl="0" w:tplc="05DAF062">
      <w:start w:val="1"/>
      <w:numFmt w:val="upperRoman"/>
      <w:pStyle w:val="grandI"/>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8"/>
  </w:num>
  <w:num w:numId="2">
    <w:abstractNumId w:val="15"/>
  </w:num>
  <w:num w:numId="3">
    <w:abstractNumId w:val="7"/>
  </w:num>
  <w:num w:numId="4">
    <w:abstractNumId w:val="13"/>
  </w:num>
  <w:num w:numId="5">
    <w:abstractNumId w:val="6"/>
  </w:num>
  <w:num w:numId="6">
    <w:abstractNumId w:val="10"/>
  </w:num>
  <w:num w:numId="7">
    <w:abstractNumId w:val="19"/>
  </w:num>
  <w:num w:numId="8">
    <w:abstractNumId w:val="0"/>
  </w:num>
  <w:num w:numId="9">
    <w:abstractNumId w:val="5"/>
  </w:num>
  <w:num w:numId="10">
    <w:abstractNumId w:val="20"/>
  </w:num>
  <w:num w:numId="11">
    <w:abstractNumId w:val="20"/>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2"/>
  </w:num>
  <w:num w:numId="31">
    <w:abstractNumId w:val="16"/>
  </w:num>
  <w:num w:numId="32">
    <w:abstractNumId w:val="14"/>
  </w:num>
  <w:num w:numId="33">
    <w:abstractNumId w:val="4"/>
  </w:num>
  <w:num w:numId="34">
    <w:abstractNumId w:val="8"/>
  </w:num>
  <w:num w:numId="35">
    <w:abstractNumId w:val="1"/>
  </w:num>
  <w:num w:numId="36">
    <w:abstractNumId w:val="17"/>
  </w:num>
  <w:num w:numId="37">
    <w:abstractNumId w:val="11"/>
  </w:num>
  <w:num w:numId="38">
    <w:abstractNumId w:val="12"/>
  </w:num>
  <w:num w:numId="39">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t02ad9ssvew8esdstvee0mpswss20t2tzf&quot;&gt;thesis library-Saved-Saved&lt;record-ids&gt;&lt;item&gt;244&lt;/item&gt;&lt;item&gt;245&lt;/item&gt;&lt;item&gt;260&lt;/item&gt;&lt;item&gt;262&lt;/item&gt;&lt;item&gt;263&lt;/item&gt;&lt;item&gt;549&lt;/item&gt;&lt;item&gt;553&lt;/item&gt;&lt;item&gt;782&lt;/item&gt;&lt;item&gt;783&lt;/item&gt;&lt;item&gt;784&lt;/item&gt;&lt;item&gt;788&lt;/item&gt;&lt;item&gt;790&lt;/item&gt;&lt;item&gt;791&lt;/item&gt;&lt;item&gt;792&lt;/item&gt;&lt;item&gt;793&lt;/item&gt;&lt;item&gt;797&lt;/item&gt;&lt;item&gt;800&lt;/item&gt;&lt;item&gt;805&lt;/item&gt;&lt;item&gt;806&lt;/item&gt;&lt;item&gt;808&lt;/item&gt;&lt;item&gt;815&lt;/item&gt;&lt;item&gt;816&lt;/item&gt;&lt;item&gt;817&lt;/item&gt;&lt;item&gt;825&lt;/item&gt;&lt;item&gt;827&lt;/item&gt;&lt;item&gt;828&lt;/item&gt;&lt;item&gt;833&lt;/item&gt;&lt;item&gt;835&lt;/item&gt;&lt;item&gt;836&lt;/item&gt;&lt;item&gt;837&lt;/item&gt;&lt;item&gt;838&lt;/item&gt;&lt;item&gt;839&lt;/item&gt;&lt;item&gt;840&lt;/item&gt;&lt;item&gt;842&lt;/item&gt;&lt;item&gt;844&lt;/item&gt;&lt;item&gt;848&lt;/item&gt;&lt;item&gt;849&lt;/item&gt;&lt;item&gt;851&lt;/item&gt;&lt;item&gt;853&lt;/item&gt;&lt;item&gt;855&lt;/item&gt;&lt;item&gt;857&lt;/item&gt;&lt;item&gt;860&lt;/item&gt;&lt;item&gt;861&lt;/item&gt;&lt;item&gt;867&lt;/item&gt;&lt;item&gt;868&lt;/item&gt;&lt;item&gt;869&lt;/item&gt;&lt;item&gt;871&lt;/item&gt;&lt;item&gt;872&lt;/item&gt;&lt;item&gt;880&lt;/item&gt;&lt;item&gt;881&lt;/item&gt;&lt;item&gt;883&lt;/item&gt;&lt;item&gt;935&lt;/item&gt;&lt;item&gt;936&lt;/item&gt;&lt;item&gt;938&lt;/item&gt;&lt;item&gt;944&lt;/item&gt;&lt;item&gt;1039&lt;/item&gt;&lt;item&gt;1188&lt;/item&gt;&lt;item&gt;1190&lt;/item&gt;&lt;item&gt;1191&lt;/item&gt;&lt;item&gt;1192&lt;/item&gt;&lt;item&gt;1214&lt;/item&gt;&lt;item&gt;1215&lt;/item&gt;&lt;item&gt;1217&lt;/item&gt;&lt;item&gt;1218&lt;/item&gt;&lt;item&gt;1219&lt;/item&gt;&lt;item&gt;1220&lt;/item&gt;&lt;item&gt;1221&lt;/item&gt;&lt;item&gt;1222&lt;/item&gt;&lt;item&gt;1223&lt;/item&gt;&lt;item&gt;1224&lt;/item&gt;&lt;item&gt;1226&lt;/item&gt;&lt;item&gt;1518&lt;/item&gt;&lt;item&gt;1528&lt;/item&gt;&lt;item&gt;1529&lt;/item&gt;&lt;item&gt;1538&lt;/item&gt;&lt;item&gt;1540&lt;/item&gt;&lt;item&gt;1569&lt;/item&gt;&lt;item&gt;1572&lt;/item&gt;&lt;item&gt;1573&lt;/item&gt;&lt;item&gt;1575&lt;/item&gt;&lt;item&gt;1576&lt;/item&gt;&lt;item&gt;1580&lt;/item&gt;&lt;item&gt;1586&lt;/item&gt;&lt;item&gt;1597&lt;/item&gt;&lt;item&gt;1602&lt;/item&gt;&lt;item&gt;1608&lt;/item&gt;&lt;item&gt;1616&lt;/item&gt;&lt;item&gt;1619&lt;/item&gt;&lt;item&gt;1621&lt;/item&gt;&lt;item&gt;1635&lt;/item&gt;&lt;item&gt;1640&lt;/item&gt;&lt;item&gt;1645&lt;/item&gt;&lt;item&gt;1650&lt;/item&gt;&lt;item&gt;1652&lt;/item&gt;&lt;item&gt;1668&lt;/item&gt;&lt;item&gt;1671&lt;/item&gt;&lt;item&gt;1682&lt;/item&gt;&lt;item&gt;1686&lt;/item&gt;&lt;item&gt;1687&lt;/item&gt;&lt;item&gt;1688&lt;/item&gt;&lt;item&gt;1694&lt;/item&gt;&lt;item&gt;1698&lt;/item&gt;&lt;item&gt;1705&lt;/item&gt;&lt;item&gt;1712&lt;/item&gt;&lt;item&gt;1718&lt;/item&gt;&lt;item&gt;1724&lt;/item&gt;&lt;item&gt;1727&lt;/item&gt;&lt;item&gt;1729&lt;/item&gt;&lt;item&gt;1731&lt;/item&gt;&lt;item&gt;1739&lt;/item&gt;&lt;item&gt;1743&lt;/item&gt;&lt;item&gt;1755&lt;/item&gt;&lt;item&gt;1760&lt;/item&gt;&lt;item&gt;1852&lt;/item&gt;&lt;item&gt;1856&lt;/item&gt;&lt;item&gt;1857&lt;/item&gt;&lt;item&gt;1859&lt;/item&gt;&lt;item&gt;1863&lt;/item&gt;&lt;item&gt;1864&lt;/item&gt;&lt;/record-ids&gt;&lt;/item&gt;&lt;/Libraries&gt;"/>
  </w:docVars>
  <w:rsids>
    <w:rsidRoot w:val="0034737F"/>
    <w:rsid w:val="0000463A"/>
    <w:rsid w:val="00010559"/>
    <w:rsid w:val="00012AD6"/>
    <w:rsid w:val="000214F5"/>
    <w:rsid w:val="000265AB"/>
    <w:rsid w:val="00033FC8"/>
    <w:rsid w:val="000350B3"/>
    <w:rsid w:val="00037577"/>
    <w:rsid w:val="000406D2"/>
    <w:rsid w:val="00041124"/>
    <w:rsid w:val="00041504"/>
    <w:rsid w:val="00041754"/>
    <w:rsid w:val="00041F13"/>
    <w:rsid w:val="00042B5B"/>
    <w:rsid w:val="00042BFE"/>
    <w:rsid w:val="000463BE"/>
    <w:rsid w:val="000500C5"/>
    <w:rsid w:val="00051B29"/>
    <w:rsid w:val="00053269"/>
    <w:rsid w:val="00055274"/>
    <w:rsid w:val="000554D5"/>
    <w:rsid w:val="00055772"/>
    <w:rsid w:val="000557AF"/>
    <w:rsid w:val="000562D1"/>
    <w:rsid w:val="00060E58"/>
    <w:rsid w:val="00061592"/>
    <w:rsid w:val="0006468B"/>
    <w:rsid w:val="000664E3"/>
    <w:rsid w:val="00067768"/>
    <w:rsid w:val="0007051A"/>
    <w:rsid w:val="000709B6"/>
    <w:rsid w:val="00070F58"/>
    <w:rsid w:val="000723C1"/>
    <w:rsid w:val="00073B49"/>
    <w:rsid w:val="00074B92"/>
    <w:rsid w:val="00076170"/>
    <w:rsid w:val="000762B9"/>
    <w:rsid w:val="00082E7D"/>
    <w:rsid w:val="00083C97"/>
    <w:rsid w:val="000849A7"/>
    <w:rsid w:val="000856CA"/>
    <w:rsid w:val="000910BA"/>
    <w:rsid w:val="000918A9"/>
    <w:rsid w:val="00091A8E"/>
    <w:rsid w:val="00091F13"/>
    <w:rsid w:val="00096085"/>
    <w:rsid w:val="000A2463"/>
    <w:rsid w:val="000B660B"/>
    <w:rsid w:val="000C0325"/>
    <w:rsid w:val="000C0661"/>
    <w:rsid w:val="000C7485"/>
    <w:rsid w:val="000D0A5C"/>
    <w:rsid w:val="000D1572"/>
    <w:rsid w:val="000D5EA6"/>
    <w:rsid w:val="000D6E4E"/>
    <w:rsid w:val="000E3062"/>
    <w:rsid w:val="000E48DA"/>
    <w:rsid w:val="000F1D40"/>
    <w:rsid w:val="000F4F45"/>
    <w:rsid w:val="000F5687"/>
    <w:rsid w:val="0010266A"/>
    <w:rsid w:val="001072A2"/>
    <w:rsid w:val="00107B8A"/>
    <w:rsid w:val="00111F66"/>
    <w:rsid w:val="00112EEC"/>
    <w:rsid w:val="001143C1"/>
    <w:rsid w:val="00117E7C"/>
    <w:rsid w:val="0012077C"/>
    <w:rsid w:val="00120ED0"/>
    <w:rsid w:val="0012169E"/>
    <w:rsid w:val="00122494"/>
    <w:rsid w:val="00123AA4"/>
    <w:rsid w:val="00125B86"/>
    <w:rsid w:val="001323D4"/>
    <w:rsid w:val="00134C2A"/>
    <w:rsid w:val="0014000A"/>
    <w:rsid w:val="00150070"/>
    <w:rsid w:val="00150D1F"/>
    <w:rsid w:val="001521E4"/>
    <w:rsid w:val="001529C2"/>
    <w:rsid w:val="001568CE"/>
    <w:rsid w:val="001600DB"/>
    <w:rsid w:val="00160604"/>
    <w:rsid w:val="0016103E"/>
    <w:rsid w:val="001615CE"/>
    <w:rsid w:val="001620A6"/>
    <w:rsid w:val="00166CF5"/>
    <w:rsid w:val="00170A10"/>
    <w:rsid w:val="00173579"/>
    <w:rsid w:val="001818B7"/>
    <w:rsid w:val="001841C3"/>
    <w:rsid w:val="00184743"/>
    <w:rsid w:val="0018544F"/>
    <w:rsid w:val="001859BB"/>
    <w:rsid w:val="00187CA8"/>
    <w:rsid w:val="00193DC0"/>
    <w:rsid w:val="001940C2"/>
    <w:rsid w:val="00194B34"/>
    <w:rsid w:val="0019524A"/>
    <w:rsid w:val="00195C71"/>
    <w:rsid w:val="00196202"/>
    <w:rsid w:val="001A40E2"/>
    <w:rsid w:val="001A70ED"/>
    <w:rsid w:val="001A746C"/>
    <w:rsid w:val="001A791C"/>
    <w:rsid w:val="001B0325"/>
    <w:rsid w:val="001B1FF9"/>
    <w:rsid w:val="001B29DC"/>
    <w:rsid w:val="001B367C"/>
    <w:rsid w:val="001B7673"/>
    <w:rsid w:val="001C06EF"/>
    <w:rsid w:val="001C0BD2"/>
    <w:rsid w:val="001C227E"/>
    <w:rsid w:val="001C264F"/>
    <w:rsid w:val="001C2738"/>
    <w:rsid w:val="001C2B9B"/>
    <w:rsid w:val="001C486F"/>
    <w:rsid w:val="001C6BFA"/>
    <w:rsid w:val="001C742A"/>
    <w:rsid w:val="001C7EDC"/>
    <w:rsid w:val="001D0A93"/>
    <w:rsid w:val="001D344B"/>
    <w:rsid w:val="001E26FE"/>
    <w:rsid w:val="001F10CB"/>
    <w:rsid w:val="001F1E37"/>
    <w:rsid w:val="001F223F"/>
    <w:rsid w:val="001F25F7"/>
    <w:rsid w:val="001F299F"/>
    <w:rsid w:val="001F3076"/>
    <w:rsid w:val="001F3897"/>
    <w:rsid w:val="001F6034"/>
    <w:rsid w:val="001F6311"/>
    <w:rsid w:val="002019C9"/>
    <w:rsid w:val="00204805"/>
    <w:rsid w:val="00205AAA"/>
    <w:rsid w:val="00210349"/>
    <w:rsid w:val="00210B7D"/>
    <w:rsid w:val="00210EAC"/>
    <w:rsid w:val="002132BC"/>
    <w:rsid w:val="0021419E"/>
    <w:rsid w:val="00220038"/>
    <w:rsid w:val="00220383"/>
    <w:rsid w:val="002222D4"/>
    <w:rsid w:val="002230D5"/>
    <w:rsid w:val="00223F4E"/>
    <w:rsid w:val="00225670"/>
    <w:rsid w:val="002275F6"/>
    <w:rsid w:val="00233975"/>
    <w:rsid w:val="00234126"/>
    <w:rsid w:val="00235F5C"/>
    <w:rsid w:val="00240BD6"/>
    <w:rsid w:val="00240C4F"/>
    <w:rsid w:val="002419C3"/>
    <w:rsid w:val="00241AE3"/>
    <w:rsid w:val="00244073"/>
    <w:rsid w:val="002558B8"/>
    <w:rsid w:val="0025759C"/>
    <w:rsid w:val="002579A4"/>
    <w:rsid w:val="002620C2"/>
    <w:rsid w:val="002621FE"/>
    <w:rsid w:val="002646FD"/>
    <w:rsid w:val="00265BEA"/>
    <w:rsid w:val="00266A68"/>
    <w:rsid w:val="00267F84"/>
    <w:rsid w:val="00273F66"/>
    <w:rsid w:val="002750F4"/>
    <w:rsid w:val="00275FFB"/>
    <w:rsid w:val="002809FD"/>
    <w:rsid w:val="00286FEC"/>
    <w:rsid w:val="0029160A"/>
    <w:rsid w:val="00291C80"/>
    <w:rsid w:val="002934FC"/>
    <w:rsid w:val="00293565"/>
    <w:rsid w:val="00293C98"/>
    <w:rsid w:val="00295750"/>
    <w:rsid w:val="00295D70"/>
    <w:rsid w:val="0029668A"/>
    <w:rsid w:val="0029738F"/>
    <w:rsid w:val="002A07CF"/>
    <w:rsid w:val="002A2740"/>
    <w:rsid w:val="002A2DDC"/>
    <w:rsid w:val="002A3F02"/>
    <w:rsid w:val="002A64C0"/>
    <w:rsid w:val="002A71CB"/>
    <w:rsid w:val="002B14B8"/>
    <w:rsid w:val="002B1A94"/>
    <w:rsid w:val="002B1FD9"/>
    <w:rsid w:val="002B23D6"/>
    <w:rsid w:val="002B2E9E"/>
    <w:rsid w:val="002B412A"/>
    <w:rsid w:val="002C0A1C"/>
    <w:rsid w:val="002C1F86"/>
    <w:rsid w:val="002C35BA"/>
    <w:rsid w:val="002C477E"/>
    <w:rsid w:val="002C5D19"/>
    <w:rsid w:val="002D056F"/>
    <w:rsid w:val="002D0C49"/>
    <w:rsid w:val="002D102B"/>
    <w:rsid w:val="002D639B"/>
    <w:rsid w:val="002D69F5"/>
    <w:rsid w:val="002D71BC"/>
    <w:rsid w:val="002D798C"/>
    <w:rsid w:val="002E15FF"/>
    <w:rsid w:val="002E326D"/>
    <w:rsid w:val="002E7D31"/>
    <w:rsid w:val="002E7F10"/>
    <w:rsid w:val="002F0B7C"/>
    <w:rsid w:val="002F0F0C"/>
    <w:rsid w:val="002F110B"/>
    <w:rsid w:val="002F11DC"/>
    <w:rsid w:val="002F11EA"/>
    <w:rsid w:val="002F15C1"/>
    <w:rsid w:val="002F1A4D"/>
    <w:rsid w:val="002F426B"/>
    <w:rsid w:val="002F4890"/>
    <w:rsid w:val="002F6038"/>
    <w:rsid w:val="00301793"/>
    <w:rsid w:val="0030497E"/>
    <w:rsid w:val="0030604C"/>
    <w:rsid w:val="00306115"/>
    <w:rsid w:val="0031681C"/>
    <w:rsid w:val="00317384"/>
    <w:rsid w:val="00317859"/>
    <w:rsid w:val="0032016D"/>
    <w:rsid w:val="00323A80"/>
    <w:rsid w:val="00327392"/>
    <w:rsid w:val="00327C63"/>
    <w:rsid w:val="00327DFD"/>
    <w:rsid w:val="00336DB7"/>
    <w:rsid w:val="003415F1"/>
    <w:rsid w:val="0034164E"/>
    <w:rsid w:val="00341E17"/>
    <w:rsid w:val="003423D5"/>
    <w:rsid w:val="00342B58"/>
    <w:rsid w:val="0034737F"/>
    <w:rsid w:val="00354E8B"/>
    <w:rsid w:val="0036072B"/>
    <w:rsid w:val="00361A56"/>
    <w:rsid w:val="003658AC"/>
    <w:rsid w:val="00370487"/>
    <w:rsid w:val="0037164E"/>
    <w:rsid w:val="00377903"/>
    <w:rsid w:val="00377EF8"/>
    <w:rsid w:val="00381194"/>
    <w:rsid w:val="00382735"/>
    <w:rsid w:val="00386846"/>
    <w:rsid w:val="00390276"/>
    <w:rsid w:val="003913CD"/>
    <w:rsid w:val="00391F3D"/>
    <w:rsid w:val="00392330"/>
    <w:rsid w:val="00395A20"/>
    <w:rsid w:val="00397619"/>
    <w:rsid w:val="00397EF7"/>
    <w:rsid w:val="003A01FE"/>
    <w:rsid w:val="003A0AB0"/>
    <w:rsid w:val="003A31C0"/>
    <w:rsid w:val="003A3903"/>
    <w:rsid w:val="003A401A"/>
    <w:rsid w:val="003A4142"/>
    <w:rsid w:val="003B0925"/>
    <w:rsid w:val="003B201D"/>
    <w:rsid w:val="003B21D6"/>
    <w:rsid w:val="003B25EC"/>
    <w:rsid w:val="003B328D"/>
    <w:rsid w:val="003B3B62"/>
    <w:rsid w:val="003B4707"/>
    <w:rsid w:val="003B58C2"/>
    <w:rsid w:val="003B7B92"/>
    <w:rsid w:val="003C0865"/>
    <w:rsid w:val="003C4765"/>
    <w:rsid w:val="003C5729"/>
    <w:rsid w:val="003C718C"/>
    <w:rsid w:val="003C7F9C"/>
    <w:rsid w:val="003D07BA"/>
    <w:rsid w:val="003D4D47"/>
    <w:rsid w:val="003D7419"/>
    <w:rsid w:val="003D7B61"/>
    <w:rsid w:val="003E2A30"/>
    <w:rsid w:val="003E5556"/>
    <w:rsid w:val="003E5569"/>
    <w:rsid w:val="003E6109"/>
    <w:rsid w:val="003E6122"/>
    <w:rsid w:val="003F0512"/>
    <w:rsid w:val="003F4742"/>
    <w:rsid w:val="0040266F"/>
    <w:rsid w:val="00404E07"/>
    <w:rsid w:val="00411E57"/>
    <w:rsid w:val="00414A68"/>
    <w:rsid w:val="004155BD"/>
    <w:rsid w:val="00416719"/>
    <w:rsid w:val="004173BE"/>
    <w:rsid w:val="004205BF"/>
    <w:rsid w:val="00421744"/>
    <w:rsid w:val="00425321"/>
    <w:rsid w:val="00427EC6"/>
    <w:rsid w:val="00430866"/>
    <w:rsid w:val="004309D8"/>
    <w:rsid w:val="0043433E"/>
    <w:rsid w:val="004343A6"/>
    <w:rsid w:val="00435DD2"/>
    <w:rsid w:val="004364CB"/>
    <w:rsid w:val="004365D7"/>
    <w:rsid w:val="00437C1B"/>
    <w:rsid w:val="0044332D"/>
    <w:rsid w:val="004436B9"/>
    <w:rsid w:val="00443A24"/>
    <w:rsid w:val="00444E3E"/>
    <w:rsid w:val="004472DD"/>
    <w:rsid w:val="00447DF0"/>
    <w:rsid w:val="004539B8"/>
    <w:rsid w:val="004555D2"/>
    <w:rsid w:val="00455616"/>
    <w:rsid w:val="004612C7"/>
    <w:rsid w:val="00461B34"/>
    <w:rsid w:val="0046452F"/>
    <w:rsid w:val="004664C4"/>
    <w:rsid w:val="00470BC9"/>
    <w:rsid w:val="00473918"/>
    <w:rsid w:val="00474EEF"/>
    <w:rsid w:val="0047538C"/>
    <w:rsid w:val="0047619D"/>
    <w:rsid w:val="004817CD"/>
    <w:rsid w:val="00483CA2"/>
    <w:rsid w:val="00485862"/>
    <w:rsid w:val="004962A0"/>
    <w:rsid w:val="00497669"/>
    <w:rsid w:val="004A0DCB"/>
    <w:rsid w:val="004A1C82"/>
    <w:rsid w:val="004A6A3A"/>
    <w:rsid w:val="004B16A9"/>
    <w:rsid w:val="004B1816"/>
    <w:rsid w:val="004B1C10"/>
    <w:rsid w:val="004B7D64"/>
    <w:rsid w:val="004B7ED8"/>
    <w:rsid w:val="004C2258"/>
    <w:rsid w:val="004D1DBB"/>
    <w:rsid w:val="004D62B2"/>
    <w:rsid w:val="004D6A7A"/>
    <w:rsid w:val="004E0A3E"/>
    <w:rsid w:val="004E4151"/>
    <w:rsid w:val="004E5B93"/>
    <w:rsid w:val="004E6798"/>
    <w:rsid w:val="004F0A16"/>
    <w:rsid w:val="004F4E16"/>
    <w:rsid w:val="004F6D52"/>
    <w:rsid w:val="004F7299"/>
    <w:rsid w:val="004F79B7"/>
    <w:rsid w:val="005027D6"/>
    <w:rsid w:val="005052A5"/>
    <w:rsid w:val="00507E47"/>
    <w:rsid w:val="00513CF3"/>
    <w:rsid w:val="00513F85"/>
    <w:rsid w:val="00515754"/>
    <w:rsid w:val="00516A50"/>
    <w:rsid w:val="00520C8A"/>
    <w:rsid w:val="00520EA6"/>
    <w:rsid w:val="00521A89"/>
    <w:rsid w:val="0052440E"/>
    <w:rsid w:val="005246B8"/>
    <w:rsid w:val="005278D1"/>
    <w:rsid w:val="00530199"/>
    <w:rsid w:val="0053153E"/>
    <w:rsid w:val="00535ED3"/>
    <w:rsid w:val="00540BD8"/>
    <w:rsid w:val="00544A68"/>
    <w:rsid w:val="00547ED0"/>
    <w:rsid w:val="00550067"/>
    <w:rsid w:val="005534BD"/>
    <w:rsid w:val="005550DE"/>
    <w:rsid w:val="00555E58"/>
    <w:rsid w:val="00556767"/>
    <w:rsid w:val="00560D95"/>
    <w:rsid w:val="00561556"/>
    <w:rsid w:val="0056468D"/>
    <w:rsid w:val="00567789"/>
    <w:rsid w:val="00570662"/>
    <w:rsid w:val="005751F8"/>
    <w:rsid w:val="005774C6"/>
    <w:rsid w:val="0058118A"/>
    <w:rsid w:val="005868B3"/>
    <w:rsid w:val="005910FA"/>
    <w:rsid w:val="005917E9"/>
    <w:rsid w:val="00593973"/>
    <w:rsid w:val="005A0209"/>
    <w:rsid w:val="005A11C7"/>
    <w:rsid w:val="005A14D7"/>
    <w:rsid w:val="005A25BA"/>
    <w:rsid w:val="005A389C"/>
    <w:rsid w:val="005A654B"/>
    <w:rsid w:val="005B009B"/>
    <w:rsid w:val="005B0A25"/>
    <w:rsid w:val="005B2E0B"/>
    <w:rsid w:val="005B49F4"/>
    <w:rsid w:val="005B4E12"/>
    <w:rsid w:val="005B4EA4"/>
    <w:rsid w:val="005B722B"/>
    <w:rsid w:val="005C14DA"/>
    <w:rsid w:val="005C2514"/>
    <w:rsid w:val="005D2683"/>
    <w:rsid w:val="005D3338"/>
    <w:rsid w:val="005D3F85"/>
    <w:rsid w:val="005D702A"/>
    <w:rsid w:val="005E0C7A"/>
    <w:rsid w:val="005E1127"/>
    <w:rsid w:val="005E1913"/>
    <w:rsid w:val="005E2370"/>
    <w:rsid w:val="005E65DC"/>
    <w:rsid w:val="005E6B64"/>
    <w:rsid w:val="005F53B0"/>
    <w:rsid w:val="0060035A"/>
    <w:rsid w:val="00600CBA"/>
    <w:rsid w:val="006012DE"/>
    <w:rsid w:val="00603247"/>
    <w:rsid w:val="00603374"/>
    <w:rsid w:val="00603CCD"/>
    <w:rsid w:val="0060712B"/>
    <w:rsid w:val="00613717"/>
    <w:rsid w:val="0062369A"/>
    <w:rsid w:val="00624208"/>
    <w:rsid w:val="00625940"/>
    <w:rsid w:val="00627764"/>
    <w:rsid w:val="0062779A"/>
    <w:rsid w:val="00627DA3"/>
    <w:rsid w:val="00630B5B"/>
    <w:rsid w:val="00630DBC"/>
    <w:rsid w:val="00632826"/>
    <w:rsid w:val="006330F2"/>
    <w:rsid w:val="00633679"/>
    <w:rsid w:val="006344A3"/>
    <w:rsid w:val="00634BF0"/>
    <w:rsid w:val="006368D1"/>
    <w:rsid w:val="0063773D"/>
    <w:rsid w:val="006378DF"/>
    <w:rsid w:val="00642189"/>
    <w:rsid w:val="00643568"/>
    <w:rsid w:val="006443DC"/>
    <w:rsid w:val="0064468E"/>
    <w:rsid w:val="00644E75"/>
    <w:rsid w:val="006462C1"/>
    <w:rsid w:val="00650ED6"/>
    <w:rsid w:val="0065178D"/>
    <w:rsid w:val="0065264F"/>
    <w:rsid w:val="00656102"/>
    <w:rsid w:val="00656ADD"/>
    <w:rsid w:val="00656BD0"/>
    <w:rsid w:val="00662F88"/>
    <w:rsid w:val="00664269"/>
    <w:rsid w:val="006653B7"/>
    <w:rsid w:val="00666826"/>
    <w:rsid w:val="00670E30"/>
    <w:rsid w:val="00674ABC"/>
    <w:rsid w:val="00674C62"/>
    <w:rsid w:val="0067628C"/>
    <w:rsid w:val="00680CF4"/>
    <w:rsid w:val="00684C06"/>
    <w:rsid w:val="006902E1"/>
    <w:rsid w:val="00691338"/>
    <w:rsid w:val="00691339"/>
    <w:rsid w:val="0069305D"/>
    <w:rsid w:val="0069696A"/>
    <w:rsid w:val="006A15BC"/>
    <w:rsid w:val="006A320B"/>
    <w:rsid w:val="006A3C49"/>
    <w:rsid w:val="006A56B5"/>
    <w:rsid w:val="006A69D5"/>
    <w:rsid w:val="006A7300"/>
    <w:rsid w:val="006A74AC"/>
    <w:rsid w:val="006B087E"/>
    <w:rsid w:val="006B0944"/>
    <w:rsid w:val="006B247D"/>
    <w:rsid w:val="006B3991"/>
    <w:rsid w:val="006B4E25"/>
    <w:rsid w:val="006B637A"/>
    <w:rsid w:val="006B6BDE"/>
    <w:rsid w:val="006C070C"/>
    <w:rsid w:val="006D7931"/>
    <w:rsid w:val="006E0918"/>
    <w:rsid w:val="006E1D03"/>
    <w:rsid w:val="006F0AEC"/>
    <w:rsid w:val="006F309F"/>
    <w:rsid w:val="006F7276"/>
    <w:rsid w:val="00700022"/>
    <w:rsid w:val="00700316"/>
    <w:rsid w:val="00700743"/>
    <w:rsid w:val="00702AEB"/>
    <w:rsid w:val="0070405B"/>
    <w:rsid w:val="00706800"/>
    <w:rsid w:val="00706DA4"/>
    <w:rsid w:val="007135D2"/>
    <w:rsid w:val="00714ED2"/>
    <w:rsid w:val="00717B4C"/>
    <w:rsid w:val="00717D42"/>
    <w:rsid w:val="00723ECC"/>
    <w:rsid w:val="00723F7C"/>
    <w:rsid w:val="00731098"/>
    <w:rsid w:val="00731638"/>
    <w:rsid w:val="00735351"/>
    <w:rsid w:val="0073730C"/>
    <w:rsid w:val="0074280B"/>
    <w:rsid w:val="007432E1"/>
    <w:rsid w:val="00743F43"/>
    <w:rsid w:val="00744457"/>
    <w:rsid w:val="0074572A"/>
    <w:rsid w:val="00746B61"/>
    <w:rsid w:val="007652E4"/>
    <w:rsid w:val="00765E19"/>
    <w:rsid w:val="00770E25"/>
    <w:rsid w:val="00771237"/>
    <w:rsid w:val="007739F5"/>
    <w:rsid w:val="00776776"/>
    <w:rsid w:val="007804E9"/>
    <w:rsid w:val="00780B35"/>
    <w:rsid w:val="00781008"/>
    <w:rsid w:val="00782368"/>
    <w:rsid w:val="0078411F"/>
    <w:rsid w:val="00784913"/>
    <w:rsid w:val="00785BF3"/>
    <w:rsid w:val="00785C5F"/>
    <w:rsid w:val="00794B44"/>
    <w:rsid w:val="007A0ED6"/>
    <w:rsid w:val="007A7F47"/>
    <w:rsid w:val="007B07D1"/>
    <w:rsid w:val="007B1F3E"/>
    <w:rsid w:val="007B34E3"/>
    <w:rsid w:val="007B3667"/>
    <w:rsid w:val="007B6A1C"/>
    <w:rsid w:val="007C54B7"/>
    <w:rsid w:val="007D2EAF"/>
    <w:rsid w:val="007D5819"/>
    <w:rsid w:val="007D620B"/>
    <w:rsid w:val="007E194F"/>
    <w:rsid w:val="007E1B70"/>
    <w:rsid w:val="007E2085"/>
    <w:rsid w:val="007E4B9C"/>
    <w:rsid w:val="007E4DD3"/>
    <w:rsid w:val="007E6CB8"/>
    <w:rsid w:val="007E77EA"/>
    <w:rsid w:val="007F0FC0"/>
    <w:rsid w:val="007F17E0"/>
    <w:rsid w:val="007F1A4B"/>
    <w:rsid w:val="007F1F02"/>
    <w:rsid w:val="007F4628"/>
    <w:rsid w:val="007F6C1C"/>
    <w:rsid w:val="00803F08"/>
    <w:rsid w:val="00813BF3"/>
    <w:rsid w:val="00815D49"/>
    <w:rsid w:val="008219CA"/>
    <w:rsid w:val="00822330"/>
    <w:rsid w:val="008232D4"/>
    <w:rsid w:val="00832E85"/>
    <w:rsid w:val="00834EBE"/>
    <w:rsid w:val="00836E4C"/>
    <w:rsid w:val="0083775D"/>
    <w:rsid w:val="008403C0"/>
    <w:rsid w:val="0084066A"/>
    <w:rsid w:val="00842102"/>
    <w:rsid w:val="00842263"/>
    <w:rsid w:val="008432F4"/>
    <w:rsid w:val="008442B7"/>
    <w:rsid w:val="0084495C"/>
    <w:rsid w:val="00846C70"/>
    <w:rsid w:val="008530DC"/>
    <w:rsid w:val="00853FF5"/>
    <w:rsid w:val="00854422"/>
    <w:rsid w:val="00854749"/>
    <w:rsid w:val="008565B7"/>
    <w:rsid w:val="00856A34"/>
    <w:rsid w:val="00856D78"/>
    <w:rsid w:val="00862DCC"/>
    <w:rsid w:val="00864DCD"/>
    <w:rsid w:val="008669A2"/>
    <w:rsid w:val="00872A7F"/>
    <w:rsid w:val="008735C6"/>
    <w:rsid w:val="00875CDD"/>
    <w:rsid w:val="00876BF4"/>
    <w:rsid w:val="00881AE1"/>
    <w:rsid w:val="00884C2B"/>
    <w:rsid w:val="00885771"/>
    <w:rsid w:val="00890DA3"/>
    <w:rsid w:val="00891523"/>
    <w:rsid w:val="008916EE"/>
    <w:rsid w:val="008934C4"/>
    <w:rsid w:val="00893D97"/>
    <w:rsid w:val="008946C6"/>
    <w:rsid w:val="00896BDD"/>
    <w:rsid w:val="00896C39"/>
    <w:rsid w:val="00897827"/>
    <w:rsid w:val="008A02B8"/>
    <w:rsid w:val="008A060D"/>
    <w:rsid w:val="008A1A99"/>
    <w:rsid w:val="008A2FC7"/>
    <w:rsid w:val="008A522D"/>
    <w:rsid w:val="008B0157"/>
    <w:rsid w:val="008B1512"/>
    <w:rsid w:val="008B16C7"/>
    <w:rsid w:val="008B23B5"/>
    <w:rsid w:val="008B432F"/>
    <w:rsid w:val="008B4B51"/>
    <w:rsid w:val="008B5E2B"/>
    <w:rsid w:val="008B602F"/>
    <w:rsid w:val="008C3263"/>
    <w:rsid w:val="008C4335"/>
    <w:rsid w:val="008D1336"/>
    <w:rsid w:val="008D2AA3"/>
    <w:rsid w:val="008D55B2"/>
    <w:rsid w:val="008D7597"/>
    <w:rsid w:val="008E03B0"/>
    <w:rsid w:val="008E1CB4"/>
    <w:rsid w:val="008E2727"/>
    <w:rsid w:val="008E7546"/>
    <w:rsid w:val="00905CE7"/>
    <w:rsid w:val="00911449"/>
    <w:rsid w:val="009200F8"/>
    <w:rsid w:val="009225EA"/>
    <w:rsid w:val="009326EB"/>
    <w:rsid w:val="009340D6"/>
    <w:rsid w:val="00936EBB"/>
    <w:rsid w:val="00937A64"/>
    <w:rsid w:val="00942747"/>
    <w:rsid w:val="00954F63"/>
    <w:rsid w:val="009552A1"/>
    <w:rsid w:val="009600A2"/>
    <w:rsid w:val="009607AE"/>
    <w:rsid w:val="009618BC"/>
    <w:rsid w:val="00961CEA"/>
    <w:rsid w:val="00965EFA"/>
    <w:rsid w:val="009660A8"/>
    <w:rsid w:val="009667A8"/>
    <w:rsid w:val="00970881"/>
    <w:rsid w:val="009745D2"/>
    <w:rsid w:val="0097545C"/>
    <w:rsid w:val="009819E9"/>
    <w:rsid w:val="00983ED7"/>
    <w:rsid w:val="00983F80"/>
    <w:rsid w:val="009865EA"/>
    <w:rsid w:val="00986EAC"/>
    <w:rsid w:val="009917C2"/>
    <w:rsid w:val="00991B12"/>
    <w:rsid w:val="00991D35"/>
    <w:rsid w:val="009966C9"/>
    <w:rsid w:val="009A0859"/>
    <w:rsid w:val="009A265C"/>
    <w:rsid w:val="009A2C45"/>
    <w:rsid w:val="009A73DD"/>
    <w:rsid w:val="009A7717"/>
    <w:rsid w:val="009B0347"/>
    <w:rsid w:val="009B18D7"/>
    <w:rsid w:val="009B243F"/>
    <w:rsid w:val="009B2C17"/>
    <w:rsid w:val="009C0F80"/>
    <w:rsid w:val="009C1104"/>
    <w:rsid w:val="009C1815"/>
    <w:rsid w:val="009C4655"/>
    <w:rsid w:val="009C784B"/>
    <w:rsid w:val="009D07A8"/>
    <w:rsid w:val="009D3589"/>
    <w:rsid w:val="009D4F87"/>
    <w:rsid w:val="009D7D8A"/>
    <w:rsid w:val="009E4254"/>
    <w:rsid w:val="009E4450"/>
    <w:rsid w:val="009E70A4"/>
    <w:rsid w:val="009E716C"/>
    <w:rsid w:val="009E7C22"/>
    <w:rsid w:val="009F070F"/>
    <w:rsid w:val="009F19C0"/>
    <w:rsid w:val="009F22D0"/>
    <w:rsid w:val="009F2774"/>
    <w:rsid w:val="009F31F5"/>
    <w:rsid w:val="009F4155"/>
    <w:rsid w:val="009F4F45"/>
    <w:rsid w:val="00A03028"/>
    <w:rsid w:val="00A073BB"/>
    <w:rsid w:val="00A10BAA"/>
    <w:rsid w:val="00A25DB8"/>
    <w:rsid w:val="00A27AD2"/>
    <w:rsid w:val="00A31F99"/>
    <w:rsid w:val="00A35740"/>
    <w:rsid w:val="00A372F3"/>
    <w:rsid w:val="00A40B73"/>
    <w:rsid w:val="00A41FF2"/>
    <w:rsid w:val="00A44CBD"/>
    <w:rsid w:val="00A453CD"/>
    <w:rsid w:val="00A51742"/>
    <w:rsid w:val="00A51E0A"/>
    <w:rsid w:val="00A527A3"/>
    <w:rsid w:val="00A54288"/>
    <w:rsid w:val="00A542C4"/>
    <w:rsid w:val="00A542D2"/>
    <w:rsid w:val="00A55E5B"/>
    <w:rsid w:val="00A56A73"/>
    <w:rsid w:val="00A6062E"/>
    <w:rsid w:val="00A6171B"/>
    <w:rsid w:val="00A64836"/>
    <w:rsid w:val="00A64916"/>
    <w:rsid w:val="00A65DD4"/>
    <w:rsid w:val="00A70BD0"/>
    <w:rsid w:val="00A73864"/>
    <w:rsid w:val="00A73EA2"/>
    <w:rsid w:val="00A77836"/>
    <w:rsid w:val="00A855CC"/>
    <w:rsid w:val="00A85D26"/>
    <w:rsid w:val="00A86437"/>
    <w:rsid w:val="00A86ABA"/>
    <w:rsid w:val="00A90400"/>
    <w:rsid w:val="00A92D14"/>
    <w:rsid w:val="00A93CF6"/>
    <w:rsid w:val="00A96AAD"/>
    <w:rsid w:val="00AA1D46"/>
    <w:rsid w:val="00AA41BE"/>
    <w:rsid w:val="00AA4DC3"/>
    <w:rsid w:val="00AA5B5E"/>
    <w:rsid w:val="00AA7574"/>
    <w:rsid w:val="00AA77E1"/>
    <w:rsid w:val="00AB3993"/>
    <w:rsid w:val="00AB4555"/>
    <w:rsid w:val="00AB5909"/>
    <w:rsid w:val="00AB5D0D"/>
    <w:rsid w:val="00AB5DD2"/>
    <w:rsid w:val="00AC2683"/>
    <w:rsid w:val="00AC56AB"/>
    <w:rsid w:val="00AC6DC5"/>
    <w:rsid w:val="00AD11DA"/>
    <w:rsid w:val="00AD375C"/>
    <w:rsid w:val="00AE2DD1"/>
    <w:rsid w:val="00AE4D66"/>
    <w:rsid w:val="00AE692F"/>
    <w:rsid w:val="00AE6955"/>
    <w:rsid w:val="00AF08A3"/>
    <w:rsid w:val="00AF284B"/>
    <w:rsid w:val="00AF3F6E"/>
    <w:rsid w:val="00AF5956"/>
    <w:rsid w:val="00AF5A7E"/>
    <w:rsid w:val="00AF6FC4"/>
    <w:rsid w:val="00B00C93"/>
    <w:rsid w:val="00B0103A"/>
    <w:rsid w:val="00B0116E"/>
    <w:rsid w:val="00B058C6"/>
    <w:rsid w:val="00B07D33"/>
    <w:rsid w:val="00B11BAD"/>
    <w:rsid w:val="00B12786"/>
    <w:rsid w:val="00B135AC"/>
    <w:rsid w:val="00B154DE"/>
    <w:rsid w:val="00B17BAC"/>
    <w:rsid w:val="00B204D1"/>
    <w:rsid w:val="00B20D1A"/>
    <w:rsid w:val="00B228E9"/>
    <w:rsid w:val="00B35A6B"/>
    <w:rsid w:val="00B4022F"/>
    <w:rsid w:val="00B43DDF"/>
    <w:rsid w:val="00B44A81"/>
    <w:rsid w:val="00B523F1"/>
    <w:rsid w:val="00B52FF5"/>
    <w:rsid w:val="00B6120F"/>
    <w:rsid w:val="00B6215A"/>
    <w:rsid w:val="00B64401"/>
    <w:rsid w:val="00B64E95"/>
    <w:rsid w:val="00B66F5D"/>
    <w:rsid w:val="00B71EC1"/>
    <w:rsid w:val="00B766AF"/>
    <w:rsid w:val="00B80C57"/>
    <w:rsid w:val="00B83CE6"/>
    <w:rsid w:val="00B85ADB"/>
    <w:rsid w:val="00B86001"/>
    <w:rsid w:val="00B92C8C"/>
    <w:rsid w:val="00B946BE"/>
    <w:rsid w:val="00B97DEC"/>
    <w:rsid w:val="00BA2868"/>
    <w:rsid w:val="00BA30AF"/>
    <w:rsid w:val="00BA3329"/>
    <w:rsid w:val="00BA3F4A"/>
    <w:rsid w:val="00BA4630"/>
    <w:rsid w:val="00BA5526"/>
    <w:rsid w:val="00BA6A8D"/>
    <w:rsid w:val="00BB058F"/>
    <w:rsid w:val="00BB0921"/>
    <w:rsid w:val="00BB1ABF"/>
    <w:rsid w:val="00BB2FF2"/>
    <w:rsid w:val="00BC250C"/>
    <w:rsid w:val="00BC6C56"/>
    <w:rsid w:val="00BC7DB3"/>
    <w:rsid w:val="00BD13B7"/>
    <w:rsid w:val="00BD26AB"/>
    <w:rsid w:val="00BD2A75"/>
    <w:rsid w:val="00BD3814"/>
    <w:rsid w:val="00BD6635"/>
    <w:rsid w:val="00BD7B9D"/>
    <w:rsid w:val="00BE0A74"/>
    <w:rsid w:val="00BE2724"/>
    <w:rsid w:val="00BF1F6F"/>
    <w:rsid w:val="00BF29C0"/>
    <w:rsid w:val="00BF5565"/>
    <w:rsid w:val="00BF62F9"/>
    <w:rsid w:val="00C01A61"/>
    <w:rsid w:val="00C04656"/>
    <w:rsid w:val="00C061D6"/>
    <w:rsid w:val="00C0769D"/>
    <w:rsid w:val="00C119F5"/>
    <w:rsid w:val="00C12589"/>
    <w:rsid w:val="00C1524C"/>
    <w:rsid w:val="00C216A8"/>
    <w:rsid w:val="00C22ED8"/>
    <w:rsid w:val="00C2371D"/>
    <w:rsid w:val="00C261E1"/>
    <w:rsid w:val="00C27EA3"/>
    <w:rsid w:val="00C3392F"/>
    <w:rsid w:val="00C339E7"/>
    <w:rsid w:val="00C350A1"/>
    <w:rsid w:val="00C36547"/>
    <w:rsid w:val="00C4270D"/>
    <w:rsid w:val="00C45E06"/>
    <w:rsid w:val="00C50C47"/>
    <w:rsid w:val="00C5269C"/>
    <w:rsid w:val="00C558D4"/>
    <w:rsid w:val="00C56B1D"/>
    <w:rsid w:val="00C61593"/>
    <w:rsid w:val="00C630C5"/>
    <w:rsid w:val="00C6422F"/>
    <w:rsid w:val="00C649B3"/>
    <w:rsid w:val="00C66AC7"/>
    <w:rsid w:val="00C673AD"/>
    <w:rsid w:val="00C7394A"/>
    <w:rsid w:val="00C74CF2"/>
    <w:rsid w:val="00C75F84"/>
    <w:rsid w:val="00C80C20"/>
    <w:rsid w:val="00C82089"/>
    <w:rsid w:val="00C85C6B"/>
    <w:rsid w:val="00C8641C"/>
    <w:rsid w:val="00C90226"/>
    <w:rsid w:val="00C93FE9"/>
    <w:rsid w:val="00C95B42"/>
    <w:rsid w:val="00CA0792"/>
    <w:rsid w:val="00CA13F5"/>
    <w:rsid w:val="00CA2164"/>
    <w:rsid w:val="00CA34C1"/>
    <w:rsid w:val="00CA48AB"/>
    <w:rsid w:val="00CA61A3"/>
    <w:rsid w:val="00CB06F5"/>
    <w:rsid w:val="00CB1BEA"/>
    <w:rsid w:val="00CB582C"/>
    <w:rsid w:val="00CB68AF"/>
    <w:rsid w:val="00CB697E"/>
    <w:rsid w:val="00CC57CF"/>
    <w:rsid w:val="00CD23CC"/>
    <w:rsid w:val="00CD343F"/>
    <w:rsid w:val="00CD7B4E"/>
    <w:rsid w:val="00CE0382"/>
    <w:rsid w:val="00CE07DA"/>
    <w:rsid w:val="00CE170A"/>
    <w:rsid w:val="00CE431E"/>
    <w:rsid w:val="00CE58CF"/>
    <w:rsid w:val="00CF1AF7"/>
    <w:rsid w:val="00CF4F86"/>
    <w:rsid w:val="00CF5F08"/>
    <w:rsid w:val="00D0330B"/>
    <w:rsid w:val="00D04234"/>
    <w:rsid w:val="00D06C0B"/>
    <w:rsid w:val="00D10B6B"/>
    <w:rsid w:val="00D11EF7"/>
    <w:rsid w:val="00D17FA0"/>
    <w:rsid w:val="00D233B2"/>
    <w:rsid w:val="00D24E1C"/>
    <w:rsid w:val="00D27F8D"/>
    <w:rsid w:val="00D33CD6"/>
    <w:rsid w:val="00D36195"/>
    <w:rsid w:val="00D361D3"/>
    <w:rsid w:val="00D4084D"/>
    <w:rsid w:val="00D4164A"/>
    <w:rsid w:val="00D41A6D"/>
    <w:rsid w:val="00D438D1"/>
    <w:rsid w:val="00D43EAE"/>
    <w:rsid w:val="00D51B2A"/>
    <w:rsid w:val="00D55C72"/>
    <w:rsid w:val="00D57A5F"/>
    <w:rsid w:val="00D60535"/>
    <w:rsid w:val="00D63825"/>
    <w:rsid w:val="00D64C9A"/>
    <w:rsid w:val="00D65584"/>
    <w:rsid w:val="00D7174F"/>
    <w:rsid w:val="00D72B85"/>
    <w:rsid w:val="00D76434"/>
    <w:rsid w:val="00D76D0F"/>
    <w:rsid w:val="00D77CE8"/>
    <w:rsid w:val="00D8120C"/>
    <w:rsid w:val="00D8141F"/>
    <w:rsid w:val="00D81EA8"/>
    <w:rsid w:val="00D8427E"/>
    <w:rsid w:val="00D86031"/>
    <w:rsid w:val="00D861C9"/>
    <w:rsid w:val="00D91ADB"/>
    <w:rsid w:val="00D91CB9"/>
    <w:rsid w:val="00D9262C"/>
    <w:rsid w:val="00D9615F"/>
    <w:rsid w:val="00D96EEE"/>
    <w:rsid w:val="00DA0975"/>
    <w:rsid w:val="00DA0B98"/>
    <w:rsid w:val="00DA1BC8"/>
    <w:rsid w:val="00DA76C8"/>
    <w:rsid w:val="00DB031F"/>
    <w:rsid w:val="00DB4220"/>
    <w:rsid w:val="00DB4599"/>
    <w:rsid w:val="00DB53BE"/>
    <w:rsid w:val="00DB7623"/>
    <w:rsid w:val="00DC29AD"/>
    <w:rsid w:val="00DC4BB5"/>
    <w:rsid w:val="00DC6CB1"/>
    <w:rsid w:val="00DC7431"/>
    <w:rsid w:val="00DD04C6"/>
    <w:rsid w:val="00DD0527"/>
    <w:rsid w:val="00DD0914"/>
    <w:rsid w:val="00DD4A7C"/>
    <w:rsid w:val="00DD6623"/>
    <w:rsid w:val="00DD72C3"/>
    <w:rsid w:val="00DE05FF"/>
    <w:rsid w:val="00DE0E52"/>
    <w:rsid w:val="00DE7810"/>
    <w:rsid w:val="00DF0E3F"/>
    <w:rsid w:val="00DF6962"/>
    <w:rsid w:val="00DF725E"/>
    <w:rsid w:val="00DF7365"/>
    <w:rsid w:val="00DF7CFF"/>
    <w:rsid w:val="00E10AF2"/>
    <w:rsid w:val="00E1486D"/>
    <w:rsid w:val="00E20FF2"/>
    <w:rsid w:val="00E2260C"/>
    <w:rsid w:val="00E308B6"/>
    <w:rsid w:val="00E32849"/>
    <w:rsid w:val="00E32CE2"/>
    <w:rsid w:val="00E33CDD"/>
    <w:rsid w:val="00E33D53"/>
    <w:rsid w:val="00E36F3B"/>
    <w:rsid w:val="00E44887"/>
    <w:rsid w:val="00E468C5"/>
    <w:rsid w:val="00E46A33"/>
    <w:rsid w:val="00E477A3"/>
    <w:rsid w:val="00E50ECF"/>
    <w:rsid w:val="00E526A8"/>
    <w:rsid w:val="00E67A68"/>
    <w:rsid w:val="00E708D5"/>
    <w:rsid w:val="00E74C54"/>
    <w:rsid w:val="00E8147C"/>
    <w:rsid w:val="00E8199A"/>
    <w:rsid w:val="00E8362F"/>
    <w:rsid w:val="00E87854"/>
    <w:rsid w:val="00E87A39"/>
    <w:rsid w:val="00E91085"/>
    <w:rsid w:val="00E91437"/>
    <w:rsid w:val="00E929F2"/>
    <w:rsid w:val="00E961D2"/>
    <w:rsid w:val="00E96AEE"/>
    <w:rsid w:val="00EA1B64"/>
    <w:rsid w:val="00EA202E"/>
    <w:rsid w:val="00EA2E2D"/>
    <w:rsid w:val="00EA487A"/>
    <w:rsid w:val="00EA7FFC"/>
    <w:rsid w:val="00EB15FB"/>
    <w:rsid w:val="00EB1EC7"/>
    <w:rsid w:val="00EB2B1F"/>
    <w:rsid w:val="00EB524D"/>
    <w:rsid w:val="00EB6F46"/>
    <w:rsid w:val="00EB7E91"/>
    <w:rsid w:val="00EC1B38"/>
    <w:rsid w:val="00EC2892"/>
    <w:rsid w:val="00EC449B"/>
    <w:rsid w:val="00EC4C4F"/>
    <w:rsid w:val="00EC7B59"/>
    <w:rsid w:val="00EC7F11"/>
    <w:rsid w:val="00ED09AB"/>
    <w:rsid w:val="00ED0F15"/>
    <w:rsid w:val="00ED224D"/>
    <w:rsid w:val="00ED3197"/>
    <w:rsid w:val="00ED3218"/>
    <w:rsid w:val="00ED564F"/>
    <w:rsid w:val="00EE346D"/>
    <w:rsid w:val="00EE37CB"/>
    <w:rsid w:val="00EE39B5"/>
    <w:rsid w:val="00EE47A1"/>
    <w:rsid w:val="00EF169A"/>
    <w:rsid w:val="00EF1B04"/>
    <w:rsid w:val="00EF5127"/>
    <w:rsid w:val="00EF7433"/>
    <w:rsid w:val="00EF7B9C"/>
    <w:rsid w:val="00F00D89"/>
    <w:rsid w:val="00F03F06"/>
    <w:rsid w:val="00F05A4B"/>
    <w:rsid w:val="00F05F99"/>
    <w:rsid w:val="00F070E6"/>
    <w:rsid w:val="00F07B0F"/>
    <w:rsid w:val="00F07B9E"/>
    <w:rsid w:val="00F103FC"/>
    <w:rsid w:val="00F1068F"/>
    <w:rsid w:val="00F11BE9"/>
    <w:rsid w:val="00F11D37"/>
    <w:rsid w:val="00F22A10"/>
    <w:rsid w:val="00F25365"/>
    <w:rsid w:val="00F26BE1"/>
    <w:rsid w:val="00F30831"/>
    <w:rsid w:val="00F3090A"/>
    <w:rsid w:val="00F328DD"/>
    <w:rsid w:val="00F33218"/>
    <w:rsid w:val="00F3402B"/>
    <w:rsid w:val="00F3456D"/>
    <w:rsid w:val="00F36852"/>
    <w:rsid w:val="00F36B65"/>
    <w:rsid w:val="00F371B3"/>
    <w:rsid w:val="00F4105A"/>
    <w:rsid w:val="00F42C93"/>
    <w:rsid w:val="00F46889"/>
    <w:rsid w:val="00F476E9"/>
    <w:rsid w:val="00F510EB"/>
    <w:rsid w:val="00F5195E"/>
    <w:rsid w:val="00F51FC4"/>
    <w:rsid w:val="00F52D04"/>
    <w:rsid w:val="00F53F97"/>
    <w:rsid w:val="00F61BC1"/>
    <w:rsid w:val="00F63703"/>
    <w:rsid w:val="00F639DE"/>
    <w:rsid w:val="00F66D00"/>
    <w:rsid w:val="00F70193"/>
    <w:rsid w:val="00F74D33"/>
    <w:rsid w:val="00F766EC"/>
    <w:rsid w:val="00F7756D"/>
    <w:rsid w:val="00F81979"/>
    <w:rsid w:val="00F81CA9"/>
    <w:rsid w:val="00F85277"/>
    <w:rsid w:val="00F85B74"/>
    <w:rsid w:val="00F90085"/>
    <w:rsid w:val="00F92DC0"/>
    <w:rsid w:val="00F94872"/>
    <w:rsid w:val="00F94E1E"/>
    <w:rsid w:val="00F94FE4"/>
    <w:rsid w:val="00F96063"/>
    <w:rsid w:val="00F9646E"/>
    <w:rsid w:val="00FA2A7C"/>
    <w:rsid w:val="00FA4D04"/>
    <w:rsid w:val="00FA61A2"/>
    <w:rsid w:val="00FB15C7"/>
    <w:rsid w:val="00FB40DB"/>
    <w:rsid w:val="00FB423C"/>
    <w:rsid w:val="00FB44DE"/>
    <w:rsid w:val="00FB4F39"/>
    <w:rsid w:val="00FB6950"/>
    <w:rsid w:val="00FB6F1E"/>
    <w:rsid w:val="00FB7793"/>
    <w:rsid w:val="00FB7F7B"/>
    <w:rsid w:val="00FC3F5D"/>
    <w:rsid w:val="00FC4532"/>
    <w:rsid w:val="00FC5700"/>
    <w:rsid w:val="00FC58D2"/>
    <w:rsid w:val="00FC7F13"/>
    <w:rsid w:val="00FD44CD"/>
    <w:rsid w:val="00FD45AF"/>
    <w:rsid w:val="00FD54A5"/>
    <w:rsid w:val="00FE0C41"/>
    <w:rsid w:val="00FF1CFD"/>
    <w:rsid w:val="00FF4726"/>
    <w:rsid w:val="00FF5882"/>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D98F5E3"/>
  <w15:docId w15:val="{5F0B161D-9F45-47E1-B928-A0F495878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862"/>
    <w:pPr>
      <w:spacing w:before="120" w:line="276" w:lineRule="auto"/>
      <w:jc w:val="both"/>
    </w:pPr>
    <w:rPr>
      <w:rFonts w:ascii="Garamond" w:hAnsi="Garamond"/>
      <w:lang w:val="en-GB"/>
    </w:rPr>
  </w:style>
  <w:style w:type="paragraph" w:styleId="Heading1">
    <w:name w:val="heading 1"/>
    <w:aliases w:val="TITRE 1 CHAP"/>
    <w:basedOn w:val="Normal"/>
    <w:next w:val="Normal"/>
    <w:link w:val="Heading1Char"/>
    <w:qFormat/>
    <w:rsid w:val="003B201D"/>
    <w:pPr>
      <w:keepNext/>
      <w:spacing w:before="600" w:after="60"/>
      <w:ind w:left="432"/>
      <w:outlineLvl w:val="0"/>
    </w:pPr>
    <w:rPr>
      <w:rFonts w:eastAsiaTheme="majorEastAsia" w:cstheme="majorBidi"/>
      <w:b/>
      <w:bCs/>
      <w:kern w:val="32"/>
      <w:sz w:val="28"/>
      <w:szCs w:val="32"/>
      <w:lang w:eastAsia="fr-FR"/>
    </w:rPr>
  </w:style>
  <w:style w:type="paragraph" w:styleId="Heading2">
    <w:name w:val="heading 2"/>
    <w:basedOn w:val="Normal"/>
    <w:next w:val="Normal"/>
    <w:link w:val="Heading2Char"/>
    <w:qFormat/>
    <w:rsid w:val="003D07BA"/>
    <w:pPr>
      <w:keepNext/>
      <w:spacing w:before="360" w:after="120"/>
      <w:ind w:left="567"/>
      <w:jc w:val="left"/>
      <w:outlineLvl w:val="1"/>
    </w:pPr>
    <w:rPr>
      <w:rFonts w:eastAsiaTheme="majorEastAsia" w:cstheme="majorBidi"/>
      <w:bCs/>
      <w:sz w:val="28"/>
      <w:szCs w:val="28"/>
    </w:rPr>
  </w:style>
  <w:style w:type="paragraph" w:styleId="Heading3">
    <w:name w:val="heading 3"/>
    <w:basedOn w:val="Normal"/>
    <w:next w:val="Normal"/>
    <w:link w:val="Heading3Char"/>
    <w:qFormat/>
    <w:rsid w:val="003B201D"/>
    <w:pPr>
      <w:keepNext/>
      <w:spacing w:before="240" w:after="120"/>
      <w:ind w:left="851"/>
      <w:jc w:val="left"/>
      <w:outlineLvl w:val="2"/>
    </w:pPr>
    <w:rPr>
      <w:rFonts w:eastAsiaTheme="majorEastAsia" w:cstheme="majorBidi"/>
      <w:b/>
    </w:rPr>
  </w:style>
  <w:style w:type="paragraph" w:styleId="Heading4">
    <w:name w:val="heading 4"/>
    <w:basedOn w:val="Normal"/>
    <w:next w:val="Normal"/>
    <w:link w:val="Heading4Char"/>
    <w:qFormat/>
    <w:rsid w:val="003B201D"/>
    <w:pPr>
      <w:keepNext/>
      <w:spacing w:before="240" w:after="120"/>
      <w:ind w:left="1134"/>
      <w:jc w:val="left"/>
      <w:outlineLvl w:val="3"/>
    </w:pPr>
    <w:rPr>
      <w:rFonts w:eastAsiaTheme="majorEastAsia" w:cstheme="majorBidi"/>
      <w:bCs/>
      <w:i/>
      <w:szCs w:val="28"/>
    </w:rPr>
  </w:style>
  <w:style w:type="paragraph" w:styleId="Heading5">
    <w:name w:val="heading 5"/>
    <w:basedOn w:val="Normal"/>
    <w:next w:val="Normal"/>
    <w:link w:val="Heading5Char"/>
    <w:qFormat/>
    <w:rsid w:val="00691339"/>
    <w:pPr>
      <w:keepNext/>
      <w:numPr>
        <w:ilvl w:val="4"/>
        <w:numId w:val="29"/>
      </w:numPr>
      <w:jc w:val="center"/>
      <w:outlineLvl w:val="4"/>
    </w:pPr>
    <w:rPr>
      <w:rFonts w:ascii="MS Serif" w:eastAsiaTheme="majorEastAsia" w:hAnsi="MS Serif" w:cstheme="majorBidi"/>
      <w:b/>
      <w:snapToGrid w:val="0"/>
      <w:color w:val="000000"/>
      <w:szCs w:val="20"/>
      <w:lang w:eastAsia="fr-FR"/>
    </w:rPr>
  </w:style>
  <w:style w:type="paragraph" w:styleId="Heading6">
    <w:name w:val="heading 6"/>
    <w:basedOn w:val="Normal"/>
    <w:next w:val="Normal"/>
    <w:link w:val="Heading6Char"/>
    <w:qFormat/>
    <w:rsid w:val="00691339"/>
    <w:pPr>
      <w:keepNext/>
      <w:numPr>
        <w:ilvl w:val="5"/>
        <w:numId w:val="29"/>
      </w:numPr>
      <w:jc w:val="left"/>
      <w:outlineLvl w:val="5"/>
    </w:pPr>
    <w:rPr>
      <w:rFonts w:ascii="MS Serif" w:eastAsiaTheme="majorEastAsia" w:hAnsi="MS Serif" w:cstheme="majorBidi"/>
      <w:b/>
      <w:snapToGrid w:val="0"/>
      <w:color w:val="000000"/>
      <w:sz w:val="17"/>
      <w:szCs w:val="20"/>
      <w:lang w:eastAsia="fr-FR"/>
    </w:rPr>
  </w:style>
  <w:style w:type="paragraph" w:styleId="Heading7">
    <w:name w:val="heading 7"/>
    <w:basedOn w:val="Normal"/>
    <w:next w:val="Normal"/>
    <w:link w:val="Heading7Char"/>
    <w:qFormat/>
    <w:rsid w:val="00691339"/>
    <w:pPr>
      <w:keepNext/>
      <w:numPr>
        <w:ilvl w:val="6"/>
        <w:numId w:val="29"/>
      </w:numPr>
      <w:jc w:val="left"/>
      <w:outlineLvl w:val="6"/>
    </w:pPr>
    <w:rPr>
      <w:rFonts w:ascii="MS Serif" w:eastAsiaTheme="majorEastAsia" w:hAnsi="MS Serif" w:cstheme="majorBidi"/>
      <w:b/>
      <w:snapToGrid w:val="0"/>
      <w:color w:val="000000"/>
      <w:sz w:val="20"/>
      <w:szCs w:val="20"/>
      <w:lang w:eastAsia="fr-FR"/>
    </w:rPr>
  </w:style>
  <w:style w:type="paragraph" w:styleId="Heading8">
    <w:name w:val="heading 8"/>
    <w:basedOn w:val="Normal"/>
    <w:next w:val="Normal"/>
    <w:link w:val="Heading8Char"/>
    <w:qFormat/>
    <w:rsid w:val="00691339"/>
    <w:pPr>
      <w:keepNext/>
      <w:numPr>
        <w:ilvl w:val="7"/>
        <w:numId w:val="29"/>
      </w:numPr>
      <w:jc w:val="left"/>
      <w:outlineLvl w:val="7"/>
    </w:pPr>
    <w:rPr>
      <w:rFonts w:ascii="Arial" w:eastAsiaTheme="majorEastAsia" w:hAnsi="Arial" w:cstheme="majorBidi"/>
      <w:b/>
      <w:snapToGrid w:val="0"/>
      <w:color w:val="000000"/>
      <w:sz w:val="18"/>
      <w:szCs w:val="20"/>
      <w:lang w:eastAsia="fr-FR"/>
    </w:rPr>
  </w:style>
  <w:style w:type="paragraph" w:styleId="Heading9">
    <w:name w:val="heading 9"/>
    <w:basedOn w:val="Normal"/>
    <w:next w:val="Normal"/>
    <w:link w:val="Heading9Char"/>
    <w:qFormat/>
    <w:rsid w:val="00691339"/>
    <w:pPr>
      <w:keepNext/>
      <w:ind w:left="1584" w:hanging="1584"/>
      <w:jc w:val="center"/>
      <w:outlineLvl w:val="8"/>
    </w:pPr>
    <w:rPr>
      <w:rFonts w:ascii="Arial" w:eastAsiaTheme="majorEastAsia" w:hAnsi="Arial" w:cstheme="majorBidi"/>
      <w:b/>
      <w:snapToGrid w:val="0"/>
      <w:color w:val="000000"/>
      <w:sz w:val="18"/>
      <w:szCs w:val="20"/>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24E1C"/>
    <w:pPr>
      <w:spacing w:after="240" w:line="240" w:lineRule="auto"/>
      <w:ind w:left="720" w:hanging="720"/>
    </w:pPr>
  </w:style>
  <w:style w:type="paragraph" w:styleId="ListParagraph">
    <w:name w:val="List Paragraph"/>
    <w:basedOn w:val="Normal"/>
    <w:link w:val="ListParagraphChar"/>
    <w:uiPriority w:val="34"/>
    <w:qFormat/>
    <w:rsid w:val="00691339"/>
    <w:pPr>
      <w:ind w:left="720"/>
      <w:contextualSpacing/>
    </w:pPr>
  </w:style>
  <w:style w:type="paragraph" w:styleId="FootnoteText">
    <w:name w:val="footnote text"/>
    <w:aliases w:val="Schriftart: 9 pt,Schriftart: 10 pt,Schriftart: 8 pt,WB-Fußnotentext,fn,footnote text,Footnotes,Footnote ak"/>
    <w:basedOn w:val="Normal"/>
    <w:link w:val="FootnoteTextChar"/>
    <w:uiPriority w:val="99"/>
    <w:semiHidden/>
    <w:unhideWhenUsed/>
    <w:rsid w:val="00E36F3B"/>
    <w:pPr>
      <w:spacing w:line="240" w:lineRule="auto"/>
    </w:pPr>
    <w:rPr>
      <w:rFonts w:eastAsia="Times New Roman"/>
      <w:sz w:val="20"/>
      <w:szCs w:val="20"/>
      <w:lang w:eastAsia="it-IT"/>
    </w:rPr>
  </w:style>
  <w:style w:type="character" w:customStyle="1" w:styleId="FootnoteTextChar">
    <w:name w:val="Footnote Text Char"/>
    <w:aliases w:val="Schriftart: 9 pt Char,Schriftart: 10 pt Char,Schriftart: 8 pt Char,WB-Fußnotentext Char,fn Char,footnote text Char,Footnotes Char,Footnote ak Char"/>
    <w:basedOn w:val="DefaultParagraphFont"/>
    <w:link w:val="FootnoteText"/>
    <w:uiPriority w:val="99"/>
    <w:semiHidden/>
    <w:rsid w:val="00E36F3B"/>
    <w:rPr>
      <w:rFonts w:eastAsia="Times New Roman" w:cs="Times New Roman"/>
      <w:sz w:val="20"/>
      <w:szCs w:val="20"/>
      <w:lang w:val="en-GB" w:eastAsia="it-IT"/>
    </w:rPr>
  </w:style>
  <w:style w:type="character" w:styleId="FootnoteReference">
    <w:name w:val="footnote reference"/>
    <w:basedOn w:val="DefaultParagraphFont"/>
    <w:uiPriority w:val="99"/>
    <w:semiHidden/>
    <w:unhideWhenUsed/>
    <w:rsid w:val="00E36F3B"/>
    <w:rPr>
      <w:vertAlign w:val="superscript"/>
    </w:rPr>
  </w:style>
  <w:style w:type="paragraph" w:styleId="BalloonText">
    <w:name w:val="Balloon Text"/>
    <w:basedOn w:val="Normal"/>
    <w:link w:val="BalloonTextChar"/>
    <w:uiPriority w:val="99"/>
    <w:semiHidden/>
    <w:unhideWhenUsed/>
    <w:rsid w:val="004F4E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4E16"/>
    <w:rPr>
      <w:rFonts w:ascii="Tahoma" w:hAnsi="Tahoma" w:cs="Tahoma"/>
      <w:sz w:val="16"/>
      <w:szCs w:val="16"/>
      <w:lang w:val="en-US"/>
    </w:rPr>
  </w:style>
  <w:style w:type="character" w:customStyle="1" w:styleId="Heading1Char">
    <w:name w:val="Heading 1 Char"/>
    <w:aliases w:val="TITRE 1 CHAP Char"/>
    <w:link w:val="Heading1"/>
    <w:rsid w:val="003B201D"/>
    <w:rPr>
      <w:rFonts w:ascii="Garamond" w:eastAsiaTheme="majorEastAsia" w:hAnsi="Garamond" w:cstheme="majorBidi"/>
      <w:b/>
      <w:bCs/>
      <w:kern w:val="32"/>
      <w:sz w:val="28"/>
      <w:szCs w:val="32"/>
      <w:lang w:eastAsia="fr-FR"/>
    </w:rPr>
  </w:style>
  <w:style w:type="character" w:customStyle="1" w:styleId="Heading2Char">
    <w:name w:val="Heading 2 Char"/>
    <w:link w:val="Heading2"/>
    <w:rsid w:val="003D07BA"/>
    <w:rPr>
      <w:rFonts w:ascii="Garamond" w:eastAsiaTheme="majorEastAsia" w:hAnsi="Garamond" w:cstheme="majorBidi"/>
      <w:bCs/>
      <w:sz w:val="28"/>
      <w:szCs w:val="28"/>
      <w:lang w:val="en-GB"/>
    </w:rPr>
  </w:style>
  <w:style w:type="character" w:customStyle="1" w:styleId="Heading3Char">
    <w:name w:val="Heading 3 Char"/>
    <w:link w:val="Heading3"/>
    <w:rsid w:val="003B201D"/>
    <w:rPr>
      <w:rFonts w:ascii="Garamond" w:eastAsiaTheme="majorEastAsia" w:hAnsi="Garamond" w:cstheme="majorBidi"/>
      <w:b/>
      <w:lang w:val="en-GB"/>
    </w:rPr>
  </w:style>
  <w:style w:type="character" w:customStyle="1" w:styleId="Heading4Char">
    <w:name w:val="Heading 4 Char"/>
    <w:link w:val="Heading4"/>
    <w:rsid w:val="003B201D"/>
    <w:rPr>
      <w:rFonts w:ascii="Garamond" w:eastAsiaTheme="majorEastAsia" w:hAnsi="Garamond" w:cstheme="majorBidi"/>
      <w:bCs/>
      <w:i/>
      <w:szCs w:val="28"/>
      <w:lang w:val="en-GB"/>
    </w:rPr>
  </w:style>
  <w:style w:type="character" w:customStyle="1" w:styleId="Heading5Char">
    <w:name w:val="Heading 5 Char"/>
    <w:link w:val="Heading5"/>
    <w:rsid w:val="00691339"/>
    <w:rPr>
      <w:rFonts w:ascii="MS Serif" w:eastAsiaTheme="majorEastAsia" w:hAnsi="MS Serif" w:cstheme="majorBidi"/>
      <w:b/>
      <w:snapToGrid w:val="0"/>
      <w:color w:val="000000"/>
      <w:szCs w:val="20"/>
      <w:lang w:eastAsia="fr-FR"/>
    </w:rPr>
  </w:style>
  <w:style w:type="character" w:customStyle="1" w:styleId="Heading6Char">
    <w:name w:val="Heading 6 Char"/>
    <w:link w:val="Heading6"/>
    <w:rsid w:val="00691339"/>
    <w:rPr>
      <w:rFonts w:ascii="MS Serif" w:eastAsiaTheme="majorEastAsia" w:hAnsi="MS Serif" w:cstheme="majorBidi"/>
      <w:b/>
      <w:snapToGrid w:val="0"/>
      <w:color w:val="000000"/>
      <w:sz w:val="17"/>
      <w:szCs w:val="20"/>
      <w:lang w:eastAsia="fr-FR"/>
    </w:rPr>
  </w:style>
  <w:style w:type="character" w:customStyle="1" w:styleId="Heading7Char">
    <w:name w:val="Heading 7 Char"/>
    <w:link w:val="Heading7"/>
    <w:rsid w:val="00691339"/>
    <w:rPr>
      <w:rFonts w:ascii="MS Serif" w:eastAsiaTheme="majorEastAsia" w:hAnsi="MS Serif" w:cstheme="majorBidi"/>
      <w:b/>
      <w:snapToGrid w:val="0"/>
      <w:color w:val="000000"/>
      <w:sz w:val="20"/>
      <w:szCs w:val="20"/>
      <w:lang w:eastAsia="fr-FR"/>
    </w:rPr>
  </w:style>
  <w:style w:type="character" w:customStyle="1" w:styleId="Heading8Char">
    <w:name w:val="Heading 8 Char"/>
    <w:link w:val="Heading8"/>
    <w:rsid w:val="00691339"/>
    <w:rPr>
      <w:rFonts w:ascii="Arial" w:eastAsiaTheme="majorEastAsia" w:hAnsi="Arial" w:cstheme="majorBidi"/>
      <w:b/>
      <w:snapToGrid w:val="0"/>
      <w:color w:val="000000"/>
      <w:sz w:val="18"/>
      <w:szCs w:val="20"/>
      <w:lang w:eastAsia="fr-FR"/>
    </w:rPr>
  </w:style>
  <w:style w:type="character" w:customStyle="1" w:styleId="Heading9Char">
    <w:name w:val="Heading 9 Char"/>
    <w:link w:val="Heading9"/>
    <w:rsid w:val="00691339"/>
    <w:rPr>
      <w:rFonts w:ascii="Arial" w:eastAsiaTheme="majorEastAsia" w:hAnsi="Arial" w:cstheme="majorBidi"/>
      <w:b/>
      <w:snapToGrid w:val="0"/>
      <w:color w:val="000000"/>
      <w:sz w:val="18"/>
      <w:szCs w:val="20"/>
      <w:lang w:eastAsia="fr-FR"/>
    </w:rPr>
  </w:style>
  <w:style w:type="table" w:styleId="TableGrid">
    <w:name w:val="Table Grid"/>
    <w:basedOn w:val="TableNormal"/>
    <w:rsid w:val="006B4E25"/>
    <w:rPr>
      <w:rFonts w:ascii="Cambria" w:eastAsia="Cambria" w:hAnsi="Cambria"/>
      <w:sz w:val="20"/>
      <w:szCs w:val="20"/>
      <w:lang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basedOn w:val="DefaultParagraphFont"/>
    <w:link w:val="ListParagraph"/>
    <w:uiPriority w:val="34"/>
    <w:rsid w:val="00F42C93"/>
    <w:rPr>
      <w:rFonts w:ascii="Garamond" w:hAnsi="Garamond"/>
    </w:rPr>
  </w:style>
  <w:style w:type="paragraph" w:customStyle="1" w:styleId="Pa16">
    <w:name w:val="Pa16"/>
    <w:basedOn w:val="Normal"/>
    <w:next w:val="Normal"/>
    <w:uiPriority w:val="99"/>
    <w:rsid w:val="006B4E25"/>
    <w:pPr>
      <w:autoSpaceDE w:val="0"/>
      <w:autoSpaceDN w:val="0"/>
      <w:adjustRightInd w:val="0"/>
      <w:spacing w:line="140" w:lineRule="atLeast"/>
    </w:pPr>
    <w:rPr>
      <w:rFonts w:ascii="News Gothic MT OT" w:hAnsi="News Gothic MT OT"/>
      <w:lang w:val="fi-FI" w:eastAsia="fi-FI"/>
    </w:rPr>
  </w:style>
  <w:style w:type="character" w:styleId="CommentReference">
    <w:name w:val="annotation reference"/>
    <w:basedOn w:val="DefaultParagraphFont"/>
    <w:uiPriority w:val="99"/>
    <w:semiHidden/>
    <w:unhideWhenUsed/>
    <w:rsid w:val="006B4E25"/>
    <w:rPr>
      <w:sz w:val="16"/>
      <w:szCs w:val="16"/>
    </w:rPr>
  </w:style>
  <w:style w:type="paragraph" w:styleId="CommentText">
    <w:name w:val="annotation text"/>
    <w:basedOn w:val="Normal"/>
    <w:link w:val="CommentTextChar"/>
    <w:uiPriority w:val="99"/>
    <w:semiHidden/>
    <w:unhideWhenUsed/>
    <w:rsid w:val="006B4E25"/>
    <w:pPr>
      <w:spacing w:line="240" w:lineRule="auto"/>
    </w:pPr>
    <w:rPr>
      <w:rFonts w:ascii="Adobe Garamond Pro" w:eastAsia="Cambria" w:hAnsi="Adobe Garamond Pro"/>
      <w:sz w:val="20"/>
      <w:szCs w:val="20"/>
    </w:rPr>
  </w:style>
  <w:style w:type="character" w:customStyle="1" w:styleId="CommentTextChar">
    <w:name w:val="Comment Text Char"/>
    <w:basedOn w:val="DefaultParagraphFont"/>
    <w:link w:val="CommentText"/>
    <w:uiPriority w:val="99"/>
    <w:semiHidden/>
    <w:rsid w:val="006B4E25"/>
    <w:rPr>
      <w:rFonts w:ascii="Adobe Garamond Pro" w:eastAsia="Cambria" w:hAnsi="Adobe Garamond Pro"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B4E25"/>
    <w:rPr>
      <w:b/>
      <w:bCs/>
    </w:rPr>
  </w:style>
  <w:style w:type="character" w:customStyle="1" w:styleId="CommentSubjectChar">
    <w:name w:val="Comment Subject Char"/>
    <w:basedOn w:val="CommentTextChar"/>
    <w:link w:val="CommentSubject"/>
    <w:uiPriority w:val="99"/>
    <w:semiHidden/>
    <w:rsid w:val="006B4E25"/>
    <w:rPr>
      <w:rFonts w:ascii="Adobe Garamond Pro" w:eastAsia="Cambria" w:hAnsi="Adobe Garamond Pro" w:cs="Times New Roman"/>
      <w:b/>
      <w:bCs/>
      <w:sz w:val="20"/>
      <w:szCs w:val="20"/>
      <w:lang w:val="en-GB"/>
    </w:rPr>
  </w:style>
  <w:style w:type="paragraph" w:styleId="Header">
    <w:name w:val="header"/>
    <w:basedOn w:val="Normal"/>
    <w:link w:val="HeaderChar"/>
    <w:uiPriority w:val="99"/>
    <w:unhideWhenUsed/>
    <w:rsid w:val="006B4E25"/>
    <w:pPr>
      <w:tabs>
        <w:tab w:val="center" w:pos="4536"/>
        <w:tab w:val="right" w:pos="9072"/>
      </w:tabs>
      <w:spacing w:line="240" w:lineRule="auto"/>
    </w:pPr>
    <w:rPr>
      <w:rFonts w:ascii="Adobe Garamond Pro" w:eastAsia="Cambria" w:hAnsi="Adobe Garamond Pro"/>
    </w:rPr>
  </w:style>
  <w:style w:type="character" w:customStyle="1" w:styleId="HeaderChar">
    <w:name w:val="Header Char"/>
    <w:basedOn w:val="DefaultParagraphFont"/>
    <w:link w:val="Header"/>
    <w:uiPriority w:val="99"/>
    <w:rsid w:val="006B4E25"/>
    <w:rPr>
      <w:rFonts w:ascii="Adobe Garamond Pro" w:eastAsia="Cambria" w:hAnsi="Adobe Garamond Pro" w:cs="Times New Roman"/>
      <w:szCs w:val="24"/>
      <w:lang w:val="en-GB"/>
    </w:rPr>
  </w:style>
  <w:style w:type="paragraph" w:styleId="Footer">
    <w:name w:val="footer"/>
    <w:basedOn w:val="Normal"/>
    <w:link w:val="FooterChar"/>
    <w:uiPriority w:val="99"/>
    <w:unhideWhenUsed/>
    <w:rsid w:val="006B4E25"/>
    <w:pPr>
      <w:tabs>
        <w:tab w:val="center" w:pos="4536"/>
        <w:tab w:val="right" w:pos="9072"/>
      </w:tabs>
      <w:spacing w:line="240" w:lineRule="auto"/>
    </w:pPr>
    <w:rPr>
      <w:rFonts w:ascii="Adobe Garamond Pro" w:eastAsia="Cambria" w:hAnsi="Adobe Garamond Pro"/>
    </w:rPr>
  </w:style>
  <w:style w:type="character" w:customStyle="1" w:styleId="FooterChar">
    <w:name w:val="Footer Char"/>
    <w:basedOn w:val="DefaultParagraphFont"/>
    <w:link w:val="Footer"/>
    <w:uiPriority w:val="99"/>
    <w:rsid w:val="006B4E25"/>
    <w:rPr>
      <w:rFonts w:ascii="Adobe Garamond Pro" w:eastAsia="Cambria" w:hAnsi="Adobe Garamond Pro" w:cs="Times New Roman"/>
      <w:szCs w:val="24"/>
      <w:lang w:val="en-GB"/>
    </w:rPr>
  </w:style>
  <w:style w:type="character" w:styleId="Hyperlink">
    <w:name w:val="Hyperlink"/>
    <w:basedOn w:val="DefaultParagraphFont"/>
    <w:uiPriority w:val="99"/>
    <w:unhideWhenUsed/>
    <w:rsid w:val="006B4E25"/>
    <w:rPr>
      <w:color w:val="0000FF"/>
      <w:u w:val="single"/>
    </w:rPr>
  </w:style>
  <w:style w:type="character" w:styleId="FollowedHyperlink">
    <w:name w:val="FollowedHyperlink"/>
    <w:basedOn w:val="DefaultParagraphFont"/>
    <w:uiPriority w:val="99"/>
    <w:semiHidden/>
    <w:unhideWhenUsed/>
    <w:rsid w:val="006B4E25"/>
    <w:rPr>
      <w:color w:val="800080" w:themeColor="followedHyperlink"/>
      <w:u w:val="single"/>
    </w:rPr>
  </w:style>
  <w:style w:type="paragraph" w:styleId="TOCHeading">
    <w:name w:val="TOC Heading"/>
    <w:basedOn w:val="Heading1"/>
    <w:next w:val="Normal"/>
    <w:uiPriority w:val="39"/>
    <w:qFormat/>
    <w:rsid w:val="00691339"/>
    <w:pPr>
      <w:keepLines/>
      <w:spacing w:before="480" w:after="0"/>
      <w:ind w:left="0"/>
      <w:jc w:val="left"/>
      <w:outlineLvl w:val="9"/>
    </w:pPr>
    <w:rPr>
      <w:color w:val="365F91"/>
      <w:kern w:val="0"/>
      <w:szCs w:val="28"/>
      <w:lang w:eastAsia="en-US"/>
    </w:rPr>
  </w:style>
  <w:style w:type="paragraph" w:styleId="TOC1">
    <w:name w:val="toc 1"/>
    <w:basedOn w:val="Normal"/>
    <w:next w:val="Normal"/>
    <w:autoRedefine/>
    <w:uiPriority w:val="39"/>
    <w:unhideWhenUsed/>
    <w:rsid w:val="006B4E25"/>
    <w:pPr>
      <w:spacing w:after="100"/>
    </w:pPr>
    <w:rPr>
      <w:rFonts w:ascii="Adobe Garamond Pro" w:eastAsia="Cambria" w:hAnsi="Adobe Garamond Pro"/>
    </w:rPr>
  </w:style>
  <w:style w:type="paragraph" w:styleId="TOC2">
    <w:name w:val="toc 2"/>
    <w:basedOn w:val="Normal"/>
    <w:next w:val="Normal"/>
    <w:autoRedefine/>
    <w:uiPriority w:val="39"/>
    <w:unhideWhenUsed/>
    <w:rsid w:val="006B4E25"/>
    <w:pPr>
      <w:spacing w:after="100"/>
      <w:ind w:left="220"/>
    </w:pPr>
    <w:rPr>
      <w:rFonts w:ascii="Adobe Garamond Pro" w:eastAsia="Cambria" w:hAnsi="Adobe Garamond Pro"/>
    </w:rPr>
  </w:style>
  <w:style w:type="paragraph" w:styleId="TOC3">
    <w:name w:val="toc 3"/>
    <w:basedOn w:val="Normal"/>
    <w:next w:val="Normal"/>
    <w:autoRedefine/>
    <w:uiPriority w:val="39"/>
    <w:unhideWhenUsed/>
    <w:rsid w:val="006B4E25"/>
    <w:pPr>
      <w:tabs>
        <w:tab w:val="left" w:pos="851"/>
        <w:tab w:val="right" w:leader="dot" w:pos="10054"/>
      </w:tabs>
      <w:spacing w:after="100"/>
      <w:ind w:left="440"/>
    </w:pPr>
    <w:rPr>
      <w:rFonts w:ascii="Adobe Garamond Pro" w:eastAsia="Cambria" w:hAnsi="Adobe Garamond Pro"/>
    </w:rPr>
  </w:style>
  <w:style w:type="paragraph" w:styleId="NoSpacing">
    <w:name w:val="No Spacing"/>
    <w:link w:val="NoSpacingChar"/>
    <w:uiPriority w:val="1"/>
    <w:qFormat/>
    <w:rsid w:val="00691339"/>
    <w:rPr>
      <w:sz w:val="22"/>
      <w:szCs w:val="22"/>
    </w:rPr>
  </w:style>
  <w:style w:type="paragraph" w:customStyle="1" w:styleId="EndNoteBibliographyTitle">
    <w:name w:val="EndNote Bibliography Title"/>
    <w:basedOn w:val="Normal"/>
    <w:link w:val="EndNoteBibliographyTitleCar"/>
    <w:rsid w:val="00937A64"/>
    <w:pPr>
      <w:jc w:val="center"/>
    </w:pPr>
    <w:rPr>
      <w:rFonts w:ascii="Calibri" w:hAnsi="Calibri" w:cs="Calibri"/>
      <w:noProof/>
      <w:sz w:val="22"/>
    </w:rPr>
  </w:style>
  <w:style w:type="character" w:customStyle="1" w:styleId="EndNoteBibliographyTitleCar">
    <w:name w:val="EndNote Bibliography Title Car"/>
    <w:basedOn w:val="DefaultParagraphFont"/>
    <w:link w:val="EndNoteBibliographyTitle"/>
    <w:rsid w:val="00937A64"/>
    <w:rPr>
      <w:rFonts w:cs="Calibri"/>
      <w:noProof/>
      <w:sz w:val="22"/>
      <w:lang w:val="en-GB"/>
    </w:rPr>
  </w:style>
  <w:style w:type="paragraph" w:customStyle="1" w:styleId="EndNoteBibliography">
    <w:name w:val="EndNote Bibliography"/>
    <w:basedOn w:val="Normal"/>
    <w:link w:val="EndNoteBibliographyCar"/>
    <w:rsid w:val="00937A64"/>
    <w:pPr>
      <w:spacing w:line="240" w:lineRule="auto"/>
    </w:pPr>
    <w:rPr>
      <w:rFonts w:ascii="Calibri" w:hAnsi="Calibri" w:cs="Calibri"/>
      <w:noProof/>
      <w:sz w:val="22"/>
    </w:rPr>
  </w:style>
  <w:style w:type="character" w:customStyle="1" w:styleId="EndNoteBibliographyCar">
    <w:name w:val="EndNote Bibliography Car"/>
    <w:basedOn w:val="DefaultParagraphFont"/>
    <w:link w:val="EndNoteBibliography"/>
    <w:rsid w:val="00937A64"/>
    <w:rPr>
      <w:rFonts w:cs="Calibri"/>
      <w:noProof/>
      <w:sz w:val="22"/>
      <w:lang w:val="en-GB"/>
    </w:rPr>
  </w:style>
  <w:style w:type="paragraph" w:customStyle="1" w:styleId="grandI">
    <w:name w:val="grand I"/>
    <w:basedOn w:val="Normal"/>
    <w:rsid w:val="00F42C93"/>
    <w:pPr>
      <w:keepNext/>
      <w:keepLines/>
      <w:numPr>
        <w:numId w:val="11"/>
      </w:numPr>
      <w:spacing w:before="480"/>
      <w:jc w:val="left"/>
      <w:outlineLvl w:val="0"/>
    </w:pPr>
    <w:rPr>
      <w:rFonts w:ascii="Calibri" w:eastAsia="Times New Roman" w:hAnsi="Calibri"/>
      <w:b/>
      <w:bCs/>
      <w:sz w:val="26"/>
      <w:szCs w:val="26"/>
    </w:rPr>
  </w:style>
  <w:style w:type="paragraph" w:customStyle="1" w:styleId="papierscientific">
    <w:name w:val="papier scientific"/>
    <w:basedOn w:val="Normal"/>
    <w:link w:val="papierscientificCar"/>
    <w:rsid w:val="00F42C93"/>
    <w:rPr>
      <w:b/>
    </w:rPr>
  </w:style>
  <w:style w:type="character" w:customStyle="1" w:styleId="papierscientificCar">
    <w:name w:val="papier scientific Car"/>
    <w:basedOn w:val="DefaultParagraphFont"/>
    <w:link w:val="papierscientific"/>
    <w:rsid w:val="00F42C93"/>
    <w:rPr>
      <w:rFonts w:ascii="Garamond" w:hAnsi="Garamond"/>
      <w:b/>
    </w:rPr>
  </w:style>
  <w:style w:type="paragraph" w:styleId="Caption">
    <w:name w:val="caption"/>
    <w:basedOn w:val="Normal"/>
    <w:next w:val="Normal"/>
    <w:qFormat/>
    <w:rsid w:val="00691339"/>
    <w:rPr>
      <w:rFonts w:eastAsiaTheme="minorEastAsia"/>
      <w:b/>
      <w:bCs/>
      <w:sz w:val="20"/>
    </w:rPr>
  </w:style>
  <w:style w:type="paragraph" w:styleId="Title">
    <w:name w:val="Title"/>
    <w:basedOn w:val="Normal"/>
    <w:link w:val="TitleChar"/>
    <w:qFormat/>
    <w:rsid w:val="00691339"/>
    <w:pPr>
      <w:spacing w:line="360" w:lineRule="auto"/>
    </w:pPr>
    <w:rPr>
      <w:rFonts w:eastAsiaTheme="majorEastAsia" w:cstheme="majorBidi"/>
      <w:b/>
      <w:bCs/>
      <w:lang w:eastAsia="fr-FR"/>
    </w:rPr>
  </w:style>
  <w:style w:type="character" w:customStyle="1" w:styleId="TitleChar">
    <w:name w:val="Title Char"/>
    <w:link w:val="Title"/>
    <w:rsid w:val="00691339"/>
    <w:rPr>
      <w:rFonts w:ascii="Garamond" w:eastAsiaTheme="majorEastAsia" w:hAnsi="Garamond" w:cstheme="majorBidi"/>
      <w:b/>
      <w:bCs/>
      <w:lang w:eastAsia="fr-FR"/>
    </w:rPr>
  </w:style>
  <w:style w:type="paragraph" w:styleId="Subtitle">
    <w:name w:val="Subtitle"/>
    <w:basedOn w:val="Normal"/>
    <w:link w:val="SubtitleChar"/>
    <w:qFormat/>
    <w:rsid w:val="00691339"/>
    <w:pPr>
      <w:spacing w:line="360" w:lineRule="auto"/>
    </w:pPr>
    <w:rPr>
      <w:rFonts w:eastAsiaTheme="majorEastAsia" w:cstheme="majorBidi"/>
      <w:b/>
      <w:szCs w:val="20"/>
      <w:lang w:eastAsia="fr-FR"/>
    </w:rPr>
  </w:style>
  <w:style w:type="character" w:customStyle="1" w:styleId="SubtitleChar">
    <w:name w:val="Subtitle Char"/>
    <w:link w:val="Subtitle"/>
    <w:rsid w:val="00691339"/>
    <w:rPr>
      <w:rFonts w:ascii="Garamond" w:eastAsiaTheme="majorEastAsia" w:hAnsi="Garamond" w:cstheme="majorBidi"/>
      <w:b/>
      <w:szCs w:val="20"/>
      <w:lang w:eastAsia="fr-FR"/>
    </w:rPr>
  </w:style>
  <w:style w:type="character" w:styleId="Strong">
    <w:name w:val="Strong"/>
    <w:uiPriority w:val="99"/>
    <w:qFormat/>
    <w:rsid w:val="00691339"/>
    <w:rPr>
      <w:rFonts w:cs="Times New Roman"/>
      <w:b/>
      <w:bCs/>
    </w:rPr>
  </w:style>
  <w:style w:type="character" w:styleId="Emphasis">
    <w:name w:val="Emphasis"/>
    <w:basedOn w:val="DefaultParagraphFont"/>
    <w:uiPriority w:val="20"/>
    <w:qFormat/>
    <w:rsid w:val="00691339"/>
    <w:rPr>
      <w:i/>
      <w:iCs/>
    </w:rPr>
  </w:style>
  <w:style w:type="character" w:customStyle="1" w:styleId="NoSpacingChar">
    <w:name w:val="No Spacing Char"/>
    <w:basedOn w:val="DefaultParagraphFont"/>
    <w:link w:val="NoSpacing"/>
    <w:uiPriority w:val="1"/>
    <w:rsid w:val="00691339"/>
    <w:rPr>
      <w:sz w:val="22"/>
      <w:szCs w:val="22"/>
    </w:rPr>
  </w:style>
  <w:style w:type="paragraph" w:styleId="Quote">
    <w:name w:val="Quote"/>
    <w:basedOn w:val="Normal"/>
    <w:next w:val="Normal"/>
    <w:link w:val="QuoteChar"/>
    <w:uiPriority w:val="29"/>
    <w:rsid w:val="00691339"/>
    <w:pPr>
      <w:spacing w:line="360" w:lineRule="auto"/>
      <w:jc w:val="center"/>
    </w:pPr>
    <w:rPr>
      <w:rFonts w:eastAsiaTheme="minorEastAsia"/>
      <w:b/>
      <w:i/>
      <w:iCs/>
      <w:color w:val="4F81BD" w:themeColor="accent1"/>
      <w:sz w:val="26"/>
      <w:lang w:bidi="hi-IN"/>
    </w:rPr>
  </w:style>
  <w:style w:type="character" w:customStyle="1" w:styleId="QuoteChar">
    <w:name w:val="Quote Char"/>
    <w:basedOn w:val="DefaultParagraphFont"/>
    <w:link w:val="Quote"/>
    <w:uiPriority w:val="29"/>
    <w:rsid w:val="00691339"/>
    <w:rPr>
      <w:rFonts w:eastAsiaTheme="minorEastAsia"/>
      <w:b/>
      <w:i/>
      <w:iCs/>
      <w:color w:val="4F81BD" w:themeColor="accent1"/>
      <w:sz w:val="26"/>
      <w:lang w:bidi="hi-IN"/>
    </w:rPr>
  </w:style>
  <w:style w:type="paragraph" w:styleId="IntenseQuote">
    <w:name w:val="Intense Quote"/>
    <w:basedOn w:val="Normal"/>
    <w:next w:val="Normal"/>
    <w:link w:val="IntenseQuoteChar"/>
    <w:uiPriority w:val="30"/>
    <w:rsid w:val="00691339"/>
    <w:pPr>
      <w:pBdr>
        <w:top w:val="single" w:sz="36" w:space="8" w:color="4F81BD" w:themeColor="accent1"/>
        <w:left w:val="single" w:sz="36" w:space="8" w:color="4F81BD" w:themeColor="accent1"/>
        <w:bottom w:val="single" w:sz="36" w:space="8" w:color="4F81BD" w:themeColor="accent1"/>
        <w:right w:val="single" w:sz="36" w:space="8" w:color="4F81BD" w:themeColor="accent1"/>
      </w:pBdr>
      <w:shd w:val="clear" w:color="auto" w:fill="4F81BD" w:themeFill="accent1"/>
      <w:spacing w:before="200" w:after="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691339"/>
    <w:rPr>
      <w:rFonts w:asciiTheme="majorHAnsi" w:eastAsiaTheme="minorEastAsia" w:hAnsiTheme="majorHAnsi"/>
      <w:bCs/>
      <w:iCs/>
      <w:color w:val="FFFFFF" w:themeColor="background1"/>
      <w:sz w:val="28"/>
      <w:shd w:val="clear" w:color="auto" w:fill="4F81BD" w:themeFill="accent1"/>
      <w:lang w:bidi="hi-IN"/>
    </w:rPr>
  </w:style>
  <w:style w:type="character" w:styleId="SubtleEmphasis">
    <w:name w:val="Subtle Emphasis"/>
    <w:basedOn w:val="DefaultParagraphFont"/>
    <w:uiPriority w:val="19"/>
    <w:qFormat/>
    <w:rsid w:val="00691339"/>
    <w:rPr>
      <w:i/>
      <w:iCs/>
      <w:color w:val="808080" w:themeColor="text1" w:themeTint="7F"/>
    </w:rPr>
  </w:style>
  <w:style w:type="character" w:styleId="IntenseEmphasis">
    <w:name w:val="Intense Emphasis"/>
    <w:basedOn w:val="DefaultParagraphFont"/>
    <w:uiPriority w:val="21"/>
    <w:qFormat/>
    <w:rsid w:val="00691339"/>
    <w:rPr>
      <w:b/>
      <w:bCs/>
      <w:i/>
      <w:iCs/>
      <w:color w:val="4F81BD" w:themeColor="accent1"/>
    </w:rPr>
  </w:style>
  <w:style w:type="character" w:styleId="SubtleReference">
    <w:name w:val="Subtle Reference"/>
    <w:basedOn w:val="DefaultParagraphFont"/>
    <w:uiPriority w:val="31"/>
    <w:qFormat/>
    <w:rsid w:val="00691339"/>
    <w:rPr>
      <w:smallCaps/>
      <w:color w:val="C0504D" w:themeColor="accent2"/>
      <w:u w:val="single"/>
    </w:rPr>
  </w:style>
  <w:style w:type="character" w:styleId="IntenseReference">
    <w:name w:val="Intense Reference"/>
    <w:basedOn w:val="DefaultParagraphFont"/>
    <w:uiPriority w:val="32"/>
    <w:qFormat/>
    <w:rsid w:val="00691339"/>
    <w:rPr>
      <w:b/>
      <w:bCs/>
      <w:smallCaps/>
      <w:color w:val="C0504D" w:themeColor="accent2"/>
      <w:spacing w:val="5"/>
      <w:u w:val="single"/>
    </w:rPr>
  </w:style>
  <w:style w:type="character" w:styleId="BookTitle">
    <w:name w:val="Book Title"/>
    <w:basedOn w:val="DefaultParagraphFont"/>
    <w:uiPriority w:val="33"/>
    <w:qFormat/>
    <w:rsid w:val="00691339"/>
    <w:rPr>
      <w:b/>
      <w:bCs/>
      <w:smallCaps/>
      <w:spacing w:val="5"/>
    </w:rPr>
  </w:style>
  <w:style w:type="paragraph" w:customStyle="1" w:styleId="Autre">
    <w:name w:val="Autre"/>
    <w:basedOn w:val="Normal"/>
    <w:link w:val="AutreCar"/>
    <w:qFormat/>
    <w:rsid w:val="00691339"/>
    <w:pPr>
      <w:spacing w:before="480" w:line="288" w:lineRule="auto"/>
      <w:outlineLvl w:val="0"/>
    </w:pPr>
    <w:rPr>
      <w:rFonts w:ascii="Arial" w:eastAsia="Arial Unicode MS" w:hAnsi="Arial"/>
      <w:b/>
      <w:color w:val="365F91"/>
      <w:u w:color="365F91"/>
    </w:rPr>
  </w:style>
  <w:style w:type="character" w:customStyle="1" w:styleId="AutreCar">
    <w:name w:val="Autre Car"/>
    <w:link w:val="Autre"/>
    <w:rsid w:val="00691339"/>
    <w:rPr>
      <w:rFonts w:ascii="Arial" w:eastAsia="Arial Unicode MS" w:hAnsi="Arial"/>
      <w:b/>
      <w:color w:val="365F91"/>
      <w:u w:color="365F91"/>
    </w:rPr>
  </w:style>
  <w:style w:type="paragraph" w:customStyle="1" w:styleId="Corpsdetexte-Thse">
    <w:name w:val="Corps de texte - Thèse"/>
    <w:qFormat/>
    <w:rsid w:val="00691339"/>
    <w:pPr>
      <w:spacing w:before="120" w:after="120" w:line="360" w:lineRule="auto"/>
      <w:jc w:val="both"/>
    </w:pPr>
    <w:rPr>
      <w:rFonts w:ascii="Times New Roman" w:eastAsiaTheme="minorHAnsi" w:hAnsi="Times New Roman"/>
      <w:color w:val="000000" w:themeColor="text1"/>
      <w:spacing w:val="5"/>
      <w:kern w:val="28"/>
    </w:rPr>
  </w:style>
  <w:style w:type="paragraph" w:customStyle="1" w:styleId="URC">
    <w:name w:val="URC"/>
    <w:basedOn w:val="Normal"/>
    <w:link w:val="URCCar"/>
    <w:qFormat/>
    <w:rsid w:val="00691339"/>
    <w:pPr>
      <w:tabs>
        <w:tab w:val="left" w:pos="284"/>
      </w:tabs>
    </w:pPr>
    <w:rPr>
      <w:rFonts w:eastAsia="Times New Roman"/>
    </w:rPr>
  </w:style>
  <w:style w:type="character" w:customStyle="1" w:styleId="URCCar">
    <w:name w:val="URC Car"/>
    <w:basedOn w:val="DefaultParagraphFont"/>
    <w:link w:val="URC"/>
    <w:rsid w:val="00691339"/>
    <w:rPr>
      <w:rFonts w:ascii="Garamond" w:eastAsia="Times New Roman" w:hAnsi="Garamond"/>
    </w:rPr>
  </w:style>
  <w:style w:type="paragraph" w:customStyle="1" w:styleId="PersonalName">
    <w:name w:val="Personal Name"/>
    <w:basedOn w:val="Title"/>
    <w:rsid w:val="00691339"/>
    <w:rPr>
      <w:b w:val="0"/>
      <w:caps/>
      <w:color w:val="000000"/>
      <w:sz w:val="28"/>
      <w:szCs w:val="28"/>
    </w:rPr>
  </w:style>
  <w:style w:type="paragraph" w:styleId="DocumentMap">
    <w:name w:val="Document Map"/>
    <w:basedOn w:val="Normal"/>
    <w:link w:val="DocumentMapChar"/>
    <w:uiPriority w:val="99"/>
    <w:semiHidden/>
    <w:unhideWhenUsed/>
    <w:rsid w:val="00291C80"/>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91C80"/>
    <w:rPr>
      <w:rFonts w:ascii="Tahoma" w:hAnsi="Tahoma" w:cs="Tahoma"/>
      <w:sz w:val="16"/>
      <w:szCs w:val="16"/>
    </w:rPr>
  </w:style>
  <w:style w:type="character" w:customStyle="1" w:styleId="UnresolvedMention1">
    <w:name w:val="Unresolved Mention1"/>
    <w:basedOn w:val="DefaultParagraphFont"/>
    <w:uiPriority w:val="99"/>
    <w:semiHidden/>
    <w:unhideWhenUsed/>
    <w:rsid w:val="006F7276"/>
    <w:rPr>
      <w:color w:val="808080"/>
      <w:shd w:val="clear" w:color="auto" w:fill="E6E6E6"/>
    </w:rPr>
  </w:style>
  <w:style w:type="character" w:customStyle="1" w:styleId="NichtaufgelsteErwhnung1">
    <w:name w:val="Nicht aufgelöste Erwähnung1"/>
    <w:basedOn w:val="DefaultParagraphFont"/>
    <w:uiPriority w:val="99"/>
    <w:semiHidden/>
    <w:unhideWhenUsed/>
    <w:rsid w:val="003B201D"/>
    <w:rPr>
      <w:color w:val="808080"/>
      <w:shd w:val="clear" w:color="auto" w:fill="E6E6E6"/>
    </w:rPr>
  </w:style>
  <w:style w:type="table" w:customStyle="1" w:styleId="Ombrageclair1">
    <w:name w:val="Ombrage clair1"/>
    <w:basedOn w:val="TableNormal"/>
    <w:uiPriority w:val="60"/>
    <w:rsid w:val="0069133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3B0925"/>
    <w:rPr>
      <w:rFonts w:ascii="Garamond" w:hAnsi="Garamond"/>
      <w:lang w:val="en-GB"/>
    </w:rPr>
  </w:style>
  <w:style w:type="character" w:customStyle="1" w:styleId="UnresolvedMention2">
    <w:name w:val="Unresolved Mention2"/>
    <w:basedOn w:val="DefaultParagraphFont"/>
    <w:uiPriority w:val="99"/>
    <w:semiHidden/>
    <w:unhideWhenUsed/>
    <w:rsid w:val="009660A8"/>
    <w:rPr>
      <w:color w:val="808080"/>
      <w:shd w:val="clear" w:color="auto" w:fill="E6E6E6"/>
    </w:rPr>
  </w:style>
  <w:style w:type="character" w:customStyle="1" w:styleId="Onopgelostemelding1">
    <w:name w:val="Onopgeloste melding1"/>
    <w:basedOn w:val="DefaultParagraphFont"/>
    <w:uiPriority w:val="99"/>
    <w:semiHidden/>
    <w:unhideWhenUsed/>
    <w:rsid w:val="00AA77E1"/>
    <w:rPr>
      <w:color w:val="808080"/>
      <w:shd w:val="clear" w:color="auto" w:fill="E6E6E6"/>
    </w:rPr>
  </w:style>
  <w:style w:type="table" w:customStyle="1" w:styleId="Ombrageclair10">
    <w:name w:val="Ombrage clair1"/>
    <w:basedOn w:val="TableNormal"/>
    <w:uiPriority w:val="60"/>
    <w:rsid w:val="00AA77E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F0B7C"/>
    <w:pPr>
      <w:spacing w:before="100" w:beforeAutospacing="1" w:after="100" w:afterAutospacing="1" w:line="240" w:lineRule="auto"/>
      <w:jc w:val="left"/>
    </w:pPr>
    <w:rPr>
      <w:rFonts w:ascii="Times New Roman" w:eastAsia="Times New Roman" w:hAnsi="Times New Roman"/>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368177">
      <w:bodyDiv w:val="1"/>
      <w:marLeft w:val="0"/>
      <w:marRight w:val="0"/>
      <w:marTop w:val="0"/>
      <w:marBottom w:val="0"/>
      <w:divBdr>
        <w:top w:val="none" w:sz="0" w:space="0" w:color="auto"/>
        <w:left w:val="none" w:sz="0" w:space="0" w:color="auto"/>
        <w:bottom w:val="none" w:sz="0" w:space="0" w:color="auto"/>
        <w:right w:val="none" w:sz="0" w:space="0" w:color="auto"/>
      </w:divBdr>
      <w:divsChild>
        <w:div w:id="442119999">
          <w:marLeft w:val="547"/>
          <w:marRight w:val="0"/>
          <w:marTop w:val="134"/>
          <w:marBottom w:val="0"/>
          <w:divBdr>
            <w:top w:val="none" w:sz="0" w:space="0" w:color="auto"/>
            <w:left w:val="none" w:sz="0" w:space="0" w:color="auto"/>
            <w:bottom w:val="none" w:sz="0" w:space="0" w:color="auto"/>
            <w:right w:val="none" w:sz="0" w:space="0" w:color="auto"/>
          </w:divBdr>
        </w:div>
        <w:div w:id="567768823">
          <w:marLeft w:val="547"/>
          <w:marRight w:val="0"/>
          <w:marTop w:val="134"/>
          <w:marBottom w:val="0"/>
          <w:divBdr>
            <w:top w:val="none" w:sz="0" w:space="0" w:color="auto"/>
            <w:left w:val="none" w:sz="0" w:space="0" w:color="auto"/>
            <w:bottom w:val="none" w:sz="0" w:space="0" w:color="auto"/>
            <w:right w:val="none" w:sz="0" w:space="0" w:color="auto"/>
          </w:divBdr>
        </w:div>
        <w:div w:id="972442687">
          <w:marLeft w:val="1166"/>
          <w:marRight w:val="0"/>
          <w:marTop w:val="115"/>
          <w:marBottom w:val="0"/>
          <w:divBdr>
            <w:top w:val="none" w:sz="0" w:space="0" w:color="auto"/>
            <w:left w:val="none" w:sz="0" w:space="0" w:color="auto"/>
            <w:bottom w:val="none" w:sz="0" w:space="0" w:color="auto"/>
            <w:right w:val="none" w:sz="0" w:space="0" w:color="auto"/>
          </w:divBdr>
        </w:div>
        <w:div w:id="1032847671">
          <w:marLeft w:val="1166"/>
          <w:marRight w:val="0"/>
          <w:marTop w:val="115"/>
          <w:marBottom w:val="0"/>
          <w:divBdr>
            <w:top w:val="none" w:sz="0" w:space="0" w:color="auto"/>
            <w:left w:val="none" w:sz="0" w:space="0" w:color="auto"/>
            <w:bottom w:val="none" w:sz="0" w:space="0" w:color="auto"/>
            <w:right w:val="none" w:sz="0" w:space="0" w:color="auto"/>
          </w:divBdr>
        </w:div>
        <w:div w:id="1090007180">
          <w:marLeft w:val="1166"/>
          <w:marRight w:val="0"/>
          <w:marTop w:val="115"/>
          <w:marBottom w:val="0"/>
          <w:divBdr>
            <w:top w:val="none" w:sz="0" w:space="0" w:color="auto"/>
            <w:left w:val="none" w:sz="0" w:space="0" w:color="auto"/>
            <w:bottom w:val="none" w:sz="0" w:space="0" w:color="auto"/>
            <w:right w:val="none" w:sz="0" w:space="0" w:color="auto"/>
          </w:divBdr>
        </w:div>
      </w:divsChild>
    </w:div>
    <w:div w:id="293173306">
      <w:bodyDiv w:val="1"/>
      <w:marLeft w:val="0"/>
      <w:marRight w:val="0"/>
      <w:marTop w:val="0"/>
      <w:marBottom w:val="0"/>
      <w:divBdr>
        <w:top w:val="none" w:sz="0" w:space="0" w:color="auto"/>
        <w:left w:val="none" w:sz="0" w:space="0" w:color="auto"/>
        <w:bottom w:val="none" w:sz="0" w:space="0" w:color="auto"/>
        <w:right w:val="none" w:sz="0" w:space="0" w:color="auto"/>
      </w:divBdr>
    </w:div>
    <w:div w:id="405349183">
      <w:bodyDiv w:val="1"/>
      <w:marLeft w:val="0"/>
      <w:marRight w:val="0"/>
      <w:marTop w:val="0"/>
      <w:marBottom w:val="0"/>
      <w:divBdr>
        <w:top w:val="none" w:sz="0" w:space="0" w:color="auto"/>
        <w:left w:val="none" w:sz="0" w:space="0" w:color="auto"/>
        <w:bottom w:val="none" w:sz="0" w:space="0" w:color="auto"/>
        <w:right w:val="none" w:sz="0" w:space="0" w:color="auto"/>
      </w:divBdr>
    </w:div>
    <w:div w:id="417335653">
      <w:bodyDiv w:val="1"/>
      <w:marLeft w:val="0"/>
      <w:marRight w:val="0"/>
      <w:marTop w:val="0"/>
      <w:marBottom w:val="0"/>
      <w:divBdr>
        <w:top w:val="none" w:sz="0" w:space="0" w:color="auto"/>
        <w:left w:val="none" w:sz="0" w:space="0" w:color="auto"/>
        <w:bottom w:val="none" w:sz="0" w:space="0" w:color="auto"/>
        <w:right w:val="none" w:sz="0" w:space="0" w:color="auto"/>
      </w:divBdr>
    </w:div>
    <w:div w:id="507597001">
      <w:bodyDiv w:val="1"/>
      <w:marLeft w:val="0"/>
      <w:marRight w:val="0"/>
      <w:marTop w:val="0"/>
      <w:marBottom w:val="0"/>
      <w:divBdr>
        <w:top w:val="none" w:sz="0" w:space="0" w:color="auto"/>
        <w:left w:val="none" w:sz="0" w:space="0" w:color="auto"/>
        <w:bottom w:val="none" w:sz="0" w:space="0" w:color="auto"/>
        <w:right w:val="none" w:sz="0" w:space="0" w:color="auto"/>
      </w:divBdr>
    </w:div>
    <w:div w:id="597057649">
      <w:bodyDiv w:val="1"/>
      <w:marLeft w:val="0"/>
      <w:marRight w:val="0"/>
      <w:marTop w:val="0"/>
      <w:marBottom w:val="0"/>
      <w:divBdr>
        <w:top w:val="none" w:sz="0" w:space="0" w:color="auto"/>
        <w:left w:val="none" w:sz="0" w:space="0" w:color="auto"/>
        <w:bottom w:val="none" w:sz="0" w:space="0" w:color="auto"/>
        <w:right w:val="none" w:sz="0" w:space="0" w:color="auto"/>
      </w:divBdr>
    </w:div>
    <w:div w:id="597368882">
      <w:bodyDiv w:val="1"/>
      <w:marLeft w:val="0"/>
      <w:marRight w:val="0"/>
      <w:marTop w:val="0"/>
      <w:marBottom w:val="0"/>
      <w:divBdr>
        <w:top w:val="none" w:sz="0" w:space="0" w:color="auto"/>
        <w:left w:val="none" w:sz="0" w:space="0" w:color="auto"/>
        <w:bottom w:val="none" w:sz="0" w:space="0" w:color="auto"/>
        <w:right w:val="none" w:sz="0" w:space="0" w:color="auto"/>
      </w:divBdr>
    </w:div>
    <w:div w:id="688259762">
      <w:bodyDiv w:val="1"/>
      <w:marLeft w:val="0"/>
      <w:marRight w:val="0"/>
      <w:marTop w:val="0"/>
      <w:marBottom w:val="0"/>
      <w:divBdr>
        <w:top w:val="none" w:sz="0" w:space="0" w:color="auto"/>
        <w:left w:val="none" w:sz="0" w:space="0" w:color="auto"/>
        <w:bottom w:val="none" w:sz="0" w:space="0" w:color="auto"/>
        <w:right w:val="none" w:sz="0" w:space="0" w:color="auto"/>
      </w:divBdr>
    </w:div>
    <w:div w:id="1070693200">
      <w:bodyDiv w:val="1"/>
      <w:marLeft w:val="0"/>
      <w:marRight w:val="0"/>
      <w:marTop w:val="0"/>
      <w:marBottom w:val="0"/>
      <w:divBdr>
        <w:top w:val="none" w:sz="0" w:space="0" w:color="auto"/>
        <w:left w:val="none" w:sz="0" w:space="0" w:color="auto"/>
        <w:bottom w:val="none" w:sz="0" w:space="0" w:color="auto"/>
        <w:right w:val="none" w:sz="0" w:space="0" w:color="auto"/>
      </w:divBdr>
    </w:div>
    <w:div w:id="1351564902">
      <w:bodyDiv w:val="1"/>
      <w:marLeft w:val="0"/>
      <w:marRight w:val="0"/>
      <w:marTop w:val="0"/>
      <w:marBottom w:val="0"/>
      <w:divBdr>
        <w:top w:val="none" w:sz="0" w:space="0" w:color="auto"/>
        <w:left w:val="none" w:sz="0" w:space="0" w:color="auto"/>
        <w:bottom w:val="none" w:sz="0" w:space="0" w:color="auto"/>
        <w:right w:val="none" w:sz="0" w:space="0" w:color="auto"/>
      </w:divBdr>
    </w:div>
    <w:div w:id="1549535058">
      <w:bodyDiv w:val="1"/>
      <w:marLeft w:val="0"/>
      <w:marRight w:val="0"/>
      <w:marTop w:val="0"/>
      <w:marBottom w:val="0"/>
      <w:divBdr>
        <w:top w:val="none" w:sz="0" w:space="0" w:color="auto"/>
        <w:left w:val="none" w:sz="0" w:space="0" w:color="auto"/>
        <w:bottom w:val="none" w:sz="0" w:space="0" w:color="auto"/>
        <w:right w:val="none" w:sz="0" w:space="0" w:color="auto"/>
      </w:divBdr>
    </w:div>
    <w:div w:id="1667249864">
      <w:bodyDiv w:val="1"/>
      <w:marLeft w:val="0"/>
      <w:marRight w:val="0"/>
      <w:marTop w:val="0"/>
      <w:marBottom w:val="0"/>
      <w:divBdr>
        <w:top w:val="none" w:sz="0" w:space="0" w:color="auto"/>
        <w:left w:val="none" w:sz="0" w:space="0" w:color="auto"/>
        <w:bottom w:val="none" w:sz="0" w:space="0" w:color="auto"/>
        <w:right w:val="none" w:sz="0" w:space="0" w:color="auto"/>
      </w:divBdr>
    </w:div>
    <w:div w:id="1766337449">
      <w:bodyDiv w:val="1"/>
      <w:marLeft w:val="0"/>
      <w:marRight w:val="0"/>
      <w:marTop w:val="0"/>
      <w:marBottom w:val="0"/>
      <w:divBdr>
        <w:top w:val="none" w:sz="0" w:space="0" w:color="auto"/>
        <w:left w:val="none" w:sz="0" w:space="0" w:color="auto"/>
        <w:bottom w:val="none" w:sz="0" w:space="0" w:color="auto"/>
        <w:right w:val="none" w:sz="0" w:space="0" w:color="auto"/>
      </w:divBdr>
      <w:divsChild>
        <w:div w:id="656499349">
          <w:marLeft w:val="0"/>
          <w:marRight w:val="0"/>
          <w:marTop w:val="0"/>
          <w:marBottom w:val="0"/>
          <w:divBdr>
            <w:top w:val="none" w:sz="0" w:space="0" w:color="auto"/>
            <w:left w:val="none" w:sz="0" w:space="0" w:color="auto"/>
            <w:bottom w:val="none" w:sz="0" w:space="0" w:color="auto"/>
            <w:right w:val="none" w:sz="0" w:space="0" w:color="auto"/>
          </w:divBdr>
          <w:divsChild>
            <w:div w:id="1104301603">
              <w:marLeft w:val="0"/>
              <w:marRight w:val="0"/>
              <w:marTop w:val="0"/>
              <w:marBottom w:val="0"/>
              <w:divBdr>
                <w:top w:val="none" w:sz="0" w:space="0" w:color="auto"/>
                <w:left w:val="none" w:sz="0" w:space="0" w:color="auto"/>
                <w:bottom w:val="none" w:sz="0" w:space="0" w:color="auto"/>
                <w:right w:val="none" w:sz="0" w:space="0" w:color="auto"/>
              </w:divBdr>
              <w:divsChild>
                <w:div w:id="877356519">
                  <w:marLeft w:val="0"/>
                  <w:marRight w:val="0"/>
                  <w:marTop w:val="0"/>
                  <w:marBottom w:val="0"/>
                  <w:divBdr>
                    <w:top w:val="none" w:sz="0" w:space="0" w:color="auto"/>
                    <w:left w:val="none" w:sz="0" w:space="0" w:color="auto"/>
                    <w:bottom w:val="none" w:sz="0" w:space="0" w:color="auto"/>
                    <w:right w:val="none" w:sz="0" w:space="0" w:color="auto"/>
                  </w:divBdr>
                </w:div>
                <w:div w:id="17198232">
                  <w:marLeft w:val="0"/>
                  <w:marRight w:val="0"/>
                  <w:marTop w:val="0"/>
                  <w:marBottom w:val="0"/>
                  <w:divBdr>
                    <w:top w:val="none" w:sz="0" w:space="0" w:color="auto"/>
                    <w:left w:val="none" w:sz="0" w:space="0" w:color="auto"/>
                    <w:bottom w:val="none" w:sz="0" w:space="0" w:color="auto"/>
                    <w:right w:val="none" w:sz="0" w:space="0" w:color="auto"/>
                  </w:divBdr>
                </w:div>
                <w:div w:id="921109218">
                  <w:marLeft w:val="0"/>
                  <w:marRight w:val="0"/>
                  <w:marTop w:val="0"/>
                  <w:marBottom w:val="0"/>
                  <w:divBdr>
                    <w:top w:val="none" w:sz="0" w:space="0" w:color="auto"/>
                    <w:left w:val="none" w:sz="0" w:space="0" w:color="auto"/>
                    <w:bottom w:val="none" w:sz="0" w:space="0" w:color="auto"/>
                    <w:right w:val="none" w:sz="0" w:space="0" w:color="auto"/>
                  </w:divBdr>
                </w:div>
                <w:div w:id="733355821">
                  <w:marLeft w:val="0"/>
                  <w:marRight w:val="0"/>
                  <w:marTop w:val="0"/>
                  <w:marBottom w:val="0"/>
                  <w:divBdr>
                    <w:top w:val="none" w:sz="0" w:space="0" w:color="auto"/>
                    <w:left w:val="none" w:sz="0" w:space="0" w:color="auto"/>
                    <w:bottom w:val="none" w:sz="0" w:space="0" w:color="auto"/>
                    <w:right w:val="none" w:sz="0" w:space="0" w:color="auto"/>
                  </w:divBdr>
                </w:div>
                <w:div w:id="67113696">
                  <w:marLeft w:val="0"/>
                  <w:marRight w:val="0"/>
                  <w:marTop w:val="0"/>
                  <w:marBottom w:val="0"/>
                  <w:divBdr>
                    <w:top w:val="none" w:sz="0" w:space="0" w:color="auto"/>
                    <w:left w:val="none" w:sz="0" w:space="0" w:color="auto"/>
                    <w:bottom w:val="none" w:sz="0" w:space="0" w:color="auto"/>
                    <w:right w:val="none" w:sz="0" w:space="0" w:color="auto"/>
                  </w:divBdr>
                </w:div>
                <w:div w:id="596212218">
                  <w:marLeft w:val="0"/>
                  <w:marRight w:val="0"/>
                  <w:marTop w:val="0"/>
                  <w:marBottom w:val="0"/>
                  <w:divBdr>
                    <w:top w:val="none" w:sz="0" w:space="0" w:color="auto"/>
                    <w:left w:val="none" w:sz="0" w:space="0" w:color="auto"/>
                    <w:bottom w:val="none" w:sz="0" w:space="0" w:color="auto"/>
                    <w:right w:val="none" w:sz="0" w:space="0" w:color="auto"/>
                  </w:divBdr>
                </w:div>
                <w:div w:id="327291251">
                  <w:marLeft w:val="0"/>
                  <w:marRight w:val="0"/>
                  <w:marTop w:val="0"/>
                  <w:marBottom w:val="0"/>
                  <w:divBdr>
                    <w:top w:val="none" w:sz="0" w:space="0" w:color="auto"/>
                    <w:left w:val="none" w:sz="0" w:space="0" w:color="auto"/>
                    <w:bottom w:val="none" w:sz="0" w:space="0" w:color="auto"/>
                    <w:right w:val="none" w:sz="0" w:space="0" w:color="auto"/>
                  </w:divBdr>
                </w:div>
                <w:div w:id="135495113">
                  <w:marLeft w:val="0"/>
                  <w:marRight w:val="0"/>
                  <w:marTop w:val="0"/>
                  <w:marBottom w:val="0"/>
                  <w:divBdr>
                    <w:top w:val="none" w:sz="0" w:space="0" w:color="auto"/>
                    <w:left w:val="none" w:sz="0" w:space="0" w:color="auto"/>
                    <w:bottom w:val="none" w:sz="0" w:space="0" w:color="auto"/>
                    <w:right w:val="none" w:sz="0" w:space="0" w:color="auto"/>
                  </w:divBdr>
                </w:div>
                <w:div w:id="626204503">
                  <w:marLeft w:val="0"/>
                  <w:marRight w:val="0"/>
                  <w:marTop w:val="0"/>
                  <w:marBottom w:val="0"/>
                  <w:divBdr>
                    <w:top w:val="none" w:sz="0" w:space="0" w:color="auto"/>
                    <w:left w:val="none" w:sz="0" w:space="0" w:color="auto"/>
                    <w:bottom w:val="none" w:sz="0" w:space="0" w:color="auto"/>
                    <w:right w:val="none" w:sz="0" w:space="0" w:color="auto"/>
                  </w:divBdr>
                </w:div>
                <w:div w:id="1743986973">
                  <w:marLeft w:val="0"/>
                  <w:marRight w:val="0"/>
                  <w:marTop w:val="0"/>
                  <w:marBottom w:val="0"/>
                  <w:divBdr>
                    <w:top w:val="none" w:sz="0" w:space="0" w:color="auto"/>
                    <w:left w:val="none" w:sz="0" w:space="0" w:color="auto"/>
                    <w:bottom w:val="none" w:sz="0" w:space="0" w:color="auto"/>
                    <w:right w:val="none" w:sz="0" w:space="0" w:color="auto"/>
                  </w:divBdr>
                </w:div>
                <w:div w:id="1627154725">
                  <w:marLeft w:val="0"/>
                  <w:marRight w:val="0"/>
                  <w:marTop w:val="0"/>
                  <w:marBottom w:val="0"/>
                  <w:divBdr>
                    <w:top w:val="none" w:sz="0" w:space="0" w:color="auto"/>
                    <w:left w:val="none" w:sz="0" w:space="0" w:color="auto"/>
                    <w:bottom w:val="none" w:sz="0" w:space="0" w:color="auto"/>
                    <w:right w:val="none" w:sz="0" w:space="0" w:color="auto"/>
                  </w:divBdr>
                </w:div>
                <w:div w:id="171627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415707">
          <w:marLeft w:val="0"/>
          <w:marRight w:val="0"/>
          <w:marTop w:val="0"/>
          <w:marBottom w:val="0"/>
          <w:divBdr>
            <w:top w:val="none" w:sz="0" w:space="0" w:color="auto"/>
            <w:left w:val="none" w:sz="0" w:space="0" w:color="auto"/>
            <w:bottom w:val="none" w:sz="0" w:space="0" w:color="auto"/>
            <w:right w:val="none" w:sz="0" w:space="0" w:color="auto"/>
          </w:divBdr>
        </w:div>
        <w:div w:id="493572012">
          <w:marLeft w:val="0"/>
          <w:marRight w:val="0"/>
          <w:marTop w:val="0"/>
          <w:marBottom w:val="0"/>
          <w:divBdr>
            <w:top w:val="none" w:sz="0" w:space="0" w:color="auto"/>
            <w:left w:val="none" w:sz="0" w:space="0" w:color="auto"/>
            <w:bottom w:val="none" w:sz="0" w:space="0" w:color="auto"/>
            <w:right w:val="none" w:sz="0" w:space="0" w:color="auto"/>
          </w:divBdr>
        </w:div>
        <w:div w:id="465783922">
          <w:marLeft w:val="0"/>
          <w:marRight w:val="0"/>
          <w:marTop w:val="0"/>
          <w:marBottom w:val="0"/>
          <w:divBdr>
            <w:top w:val="none" w:sz="0" w:space="0" w:color="auto"/>
            <w:left w:val="none" w:sz="0" w:space="0" w:color="auto"/>
            <w:bottom w:val="none" w:sz="0" w:space="0" w:color="auto"/>
            <w:right w:val="none" w:sz="0" w:space="0" w:color="auto"/>
          </w:divBdr>
        </w:div>
        <w:div w:id="1621917077">
          <w:marLeft w:val="0"/>
          <w:marRight w:val="0"/>
          <w:marTop w:val="0"/>
          <w:marBottom w:val="0"/>
          <w:divBdr>
            <w:top w:val="none" w:sz="0" w:space="0" w:color="auto"/>
            <w:left w:val="none" w:sz="0" w:space="0" w:color="auto"/>
            <w:bottom w:val="none" w:sz="0" w:space="0" w:color="auto"/>
            <w:right w:val="none" w:sz="0" w:space="0" w:color="auto"/>
          </w:divBdr>
        </w:div>
        <w:div w:id="2098748942">
          <w:marLeft w:val="0"/>
          <w:marRight w:val="0"/>
          <w:marTop w:val="0"/>
          <w:marBottom w:val="0"/>
          <w:divBdr>
            <w:top w:val="none" w:sz="0" w:space="0" w:color="auto"/>
            <w:left w:val="none" w:sz="0" w:space="0" w:color="auto"/>
            <w:bottom w:val="none" w:sz="0" w:space="0" w:color="auto"/>
            <w:right w:val="none" w:sz="0" w:space="0" w:color="auto"/>
          </w:divBdr>
        </w:div>
      </w:divsChild>
    </w:div>
    <w:div w:id="1883125802">
      <w:bodyDiv w:val="1"/>
      <w:marLeft w:val="0"/>
      <w:marRight w:val="0"/>
      <w:marTop w:val="0"/>
      <w:marBottom w:val="0"/>
      <w:divBdr>
        <w:top w:val="none" w:sz="0" w:space="0" w:color="auto"/>
        <w:left w:val="none" w:sz="0" w:space="0" w:color="auto"/>
        <w:bottom w:val="none" w:sz="0" w:space="0" w:color="auto"/>
        <w:right w:val="none" w:sz="0" w:space="0" w:color="auto"/>
      </w:divBdr>
    </w:div>
    <w:div w:id="1897157499">
      <w:bodyDiv w:val="1"/>
      <w:marLeft w:val="0"/>
      <w:marRight w:val="0"/>
      <w:marTop w:val="0"/>
      <w:marBottom w:val="0"/>
      <w:divBdr>
        <w:top w:val="none" w:sz="0" w:space="0" w:color="auto"/>
        <w:left w:val="none" w:sz="0" w:space="0" w:color="auto"/>
        <w:bottom w:val="none" w:sz="0" w:space="0" w:color="auto"/>
        <w:right w:val="none" w:sz="0" w:space="0" w:color="auto"/>
      </w:divBdr>
    </w:div>
    <w:div w:id="1983726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yperlink" Target="http://www.zonmw.nl/nl/onderzoek-resultaten/geestelijke-gezondheid-ggz/programmas/programma-detail/onderzoeksprogramma-ggz/"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www.openaire.eu/open-access-to-research-data-the-open-research-data-pilot-2" TargetMode="External"/><Relationship Id="rId2" Type="http://schemas.openxmlformats.org/officeDocument/2006/relationships/customXml" Target="../customXml/item2.xml"/><Relationship Id="rId16" Type="http://schemas.openxmlformats.org/officeDocument/2006/relationships/hyperlink" Target="http://www.nihr.ac.uk/news/new-mental-health-research-framework-announced/7611"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http://ec.europa.eu/research/infrastructures/index.cfm?pg=about" TargetMode="External"/><Relationship Id="rId23" Type="http://schemas.openxmlformats.org/officeDocument/2006/relationships/theme" Target="theme/theme1.xml"/><Relationship Id="rId10" Type="http://schemas.openxmlformats.org/officeDocument/2006/relationships/styles" Target="styles.xml"/><Relationship Id="rId19" Type="http://schemas.openxmlformats.org/officeDocument/2006/relationships/hyperlink" Target="http://www.who.int/healthinfo/global_burden_disease/estimates/en/index2.html" TargetMode="Externa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4.xml><?xml version="1.0" encoding="utf-8"?>
<b:Sources xmlns:b="http://schemas.openxmlformats.org/officeDocument/2006/bibliography" xmlns="http://schemas.openxmlformats.org/officeDocument/2006/bibliography" SelectedStyle="" StyleName=""/>
</file>

<file path=customXml/item5.xml><?xml version="1.0" encoding="utf-8"?>
<b:Sources xmlns:b="http://schemas.openxmlformats.org/officeDocument/2006/bibliography" xmlns="http://schemas.openxmlformats.org/officeDocument/2006/bibliography" SelectedStyle="" StyleName=""/>
</file>

<file path=customXml/item6.xml><?xml version="1.0" encoding="utf-8"?>
<b:Sources xmlns:b="http://schemas.openxmlformats.org/officeDocument/2006/bibliography" xmlns="http://schemas.openxmlformats.org/officeDocument/2006/bibliography" SelectedStyle="" StyleName=""/>
</file>

<file path=customXml/item7.xml><?xml version="1.0" encoding="utf-8"?>
<b:Sources xmlns:b="http://schemas.openxmlformats.org/officeDocument/2006/bibliography" xmlns="http://schemas.openxmlformats.org/officeDocument/2006/bibliography" SelectedStyle="" StyleName=""/>
</file>

<file path=customXml/item8.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DF2E85E-6CE1-4E44-8B19-4B7F76B5CEAF}">
  <ds:schemaRefs>
    <ds:schemaRef ds:uri="http://schemas.openxmlformats.org/officeDocument/2006/bibliography"/>
  </ds:schemaRefs>
</ds:datastoreItem>
</file>

<file path=customXml/itemProps2.xml><?xml version="1.0" encoding="utf-8"?>
<ds:datastoreItem xmlns:ds="http://schemas.openxmlformats.org/officeDocument/2006/customXml" ds:itemID="{8B0C42CA-77B7-4514-ACA3-0345934EB2E5}">
  <ds:schemaRefs>
    <ds:schemaRef ds:uri="http://schemas.openxmlformats.org/officeDocument/2006/bibliography"/>
  </ds:schemaRefs>
</ds:datastoreItem>
</file>

<file path=customXml/itemProps3.xml><?xml version="1.0" encoding="utf-8"?>
<ds:datastoreItem xmlns:ds="http://schemas.openxmlformats.org/officeDocument/2006/customXml" ds:itemID="{34F913B3-F6BA-4C6C-95D8-3D31D6CB0A89}">
  <ds:schemaRefs>
    <ds:schemaRef ds:uri="http://schemas.openxmlformats.org/officeDocument/2006/bibliography"/>
  </ds:schemaRefs>
</ds:datastoreItem>
</file>

<file path=customXml/itemProps4.xml><?xml version="1.0" encoding="utf-8"?>
<ds:datastoreItem xmlns:ds="http://schemas.openxmlformats.org/officeDocument/2006/customXml" ds:itemID="{3F19977D-C3C4-461B-AD31-AE18AD1BFFA4}">
  <ds:schemaRefs>
    <ds:schemaRef ds:uri="http://schemas.openxmlformats.org/officeDocument/2006/bibliography"/>
  </ds:schemaRefs>
</ds:datastoreItem>
</file>

<file path=customXml/itemProps5.xml><?xml version="1.0" encoding="utf-8"?>
<ds:datastoreItem xmlns:ds="http://schemas.openxmlformats.org/officeDocument/2006/customXml" ds:itemID="{33ACDF61-A35C-4C2A-8103-E1669975932F}">
  <ds:schemaRefs>
    <ds:schemaRef ds:uri="http://schemas.openxmlformats.org/officeDocument/2006/bibliography"/>
  </ds:schemaRefs>
</ds:datastoreItem>
</file>

<file path=customXml/itemProps6.xml><?xml version="1.0" encoding="utf-8"?>
<ds:datastoreItem xmlns:ds="http://schemas.openxmlformats.org/officeDocument/2006/customXml" ds:itemID="{1BF7FB4C-4D16-4238-A307-1DA861052747}">
  <ds:schemaRefs>
    <ds:schemaRef ds:uri="http://schemas.openxmlformats.org/officeDocument/2006/bibliography"/>
  </ds:schemaRefs>
</ds:datastoreItem>
</file>

<file path=customXml/itemProps7.xml><?xml version="1.0" encoding="utf-8"?>
<ds:datastoreItem xmlns:ds="http://schemas.openxmlformats.org/officeDocument/2006/customXml" ds:itemID="{189D8E51-903A-4877-8960-31CF6F50CE90}">
  <ds:schemaRefs>
    <ds:schemaRef ds:uri="http://schemas.openxmlformats.org/officeDocument/2006/bibliography"/>
  </ds:schemaRefs>
</ds:datastoreItem>
</file>

<file path=customXml/itemProps8.xml><?xml version="1.0" encoding="utf-8"?>
<ds:datastoreItem xmlns:ds="http://schemas.openxmlformats.org/officeDocument/2006/customXml" ds:itemID="{FAE6787D-C45E-4F4D-B5F5-0C7FE9514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2398</Words>
  <Characters>127675</Characters>
  <Application>Microsoft Office Word</Application>
  <DocSecurity>0</DocSecurity>
  <Lines>1063</Lines>
  <Paragraphs>299</Paragraphs>
  <ScaleCrop>false</ScaleCrop>
  <HeadingPairs>
    <vt:vector size="10" baseType="variant">
      <vt:variant>
        <vt:lpstr>Title</vt:lpstr>
      </vt:variant>
      <vt:variant>
        <vt:i4>1</vt:i4>
      </vt:variant>
      <vt:variant>
        <vt:lpstr>Titel</vt:lpstr>
      </vt:variant>
      <vt:variant>
        <vt:i4>1</vt:i4>
      </vt:variant>
      <vt:variant>
        <vt:lpstr>Titre</vt:lpstr>
      </vt:variant>
      <vt:variant>
        <vt:i4>1</vt:i4>
      </vt:variant>
      <vt:variant>
        <vt:lpstr>Otsikko</vt:lpstr>
      </vt:variant>
      <vt:variant>
        <vt:i4>1</vt:i4>
      </vt:variant>
      <vt:variant>
        <vt:lpstr>Título</vt:lpstr>
      </vt:variant>
      <vt:variant>
        <vt:i4>1</vt:i4>
      </vt:variant>
    </vt:vector>
  </HeadingPairs>
  <TitlesOfParts>
    <vt:vector size="5" baseType="lpstr">
      <vt:lpstr/>
      <vt:lpstr/>
      <vt:lpstr/>
      <vt:lpstr/>
      <vt:lpstr/>
    </vt:vector>
  </TitlesOfParts>
  <Company>AP-HP</Company>
  <LinksUpToDate>false</LinksUpToDate>
  <CharactersWithSpaces>14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Brunn</dc:creator>
  <cp:lastModifiedBy>Cipriano, K.</cp:lastModifiedBy>
  <cp:revision>2</cp:revision>
  <cp:lastPrinted>2018-09-12T11:12:00Z</cp:lastPrinted>
  <dcterms:created xsi:type="dcterms:W3CDTF">2018-12-19T16:16:00Z</dcterms:created>
  <dcterms:modified xsi:type="dcterms:W3CDTF">2018-12-1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hDJrmRgb"/&gt;&lt;style id="http://www.zotero.org/styles/harvard1"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